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236BC8A" w:rsidR="006305D7" w:rsidRPr="00776F0D" w:rsidRDefault="006305D7" w:rsidP="00E706C2">
      <w:pPr>
        <w:pStyle w:val="NormalWeb"/>
        <w:widowControl/>
        <w:spacing w:before="0" w:beforeAutospacing="0" w:after="0" w:afterAutospacing="0"/>
        <w:rPr>
          <w:color w:val="auto"/>
        </w:rPr>
      </w:pPr>
      <w:r w:rsidRPr="00776F0D">
        <w:rPr>
          <w:b/>
          <w:bCs/>
          <w:color w:val="auto"/>
        </w:rPr>
        <w:t>TITLE:</w:t>
      </w:r>
      <w:r w:rsidRPr="00776F0D">
        <w:rPr>
          <w:color w:val="auto"/>
        </w:rPr>
        <w:t xml:space="preserve"> </w:t>
      </w:r>
    </w:p>
    <w:p w14:paraId="0C76090E" w14:textId="4DA44FFC" w:rsidR="007A4DD6" w:rsidRPr="00776F0D" w:rsidRDefault="00BE2071" w:rsidP="00E706C2">
      <w:pPr>
        <w:widowControl/>
        <w:rPr>
          <w:color w:val="auto"/>
        </w:rPr>
      </w:pPr>
      <w:r w:rsidRPr="00776F0D">
        <w:rPr>
          <w:color w:val="auto"/>
        </w:rPr>
        <w:t xml:space="preserve">Extraction </w:t>
      </w:r>
      <w:r w:rsidR="003135D3">
        <w:rPr>
          <w:color w:val="auto"/>
        </w:rPr>
        <w:t>a</w:t>
      </w:r>
      <w:r w:rsidR="003135D3" w:rsidRPr="00776F0D">
        <w:rPr>
          <w:color w:val="auto"/>
        </w:rPr>
        <w:t xml:space="preserve">nd Quantification </w:t>
      </w:r>
      <w:r w:rsidR="003135D3">
        <w:rPr>
          <w:color w:val="auto"/>
        </w:rPr>
        <w:t>o</w:t>
      </w:r>
      <w:r w:rsidR="003135D3" w:rsidRPr="00776F0D">
        <w:rPr>
          <w:color w:val="auto"/>
        </w:rPr>
        <w:t xml:space="preserve">f Soluble, Radiolabeled Inositol Polyphosphates </w:t>
      </w:r>
      <w:r w:rsidR="003135D3">
        <w:rPr>
          <w:color w:val="auto"/>
        </w:rPr>
        <w:t>f</w:t>
      </w:r>
      <w:r w:rsidR="003135D3" w:rsidRPr="00776F0D">
        <w:rPr>
          <w:color w:val="auto"/>
        </w:rPr>
        <w:t xml:space="preserve">rom Different Plant Species </w:t>
      </w:r>
      <w:r w:rsidR="00182A04" w:rsidRPr="00776F0D">
        <w:rPr>
          <w:color w:val="auto"/>
        </w:rPr>
        <w:t>using SAX-HPLC</w:t>
      </w:r>
    </w:p>
    <w:p w14:paraId="2E300B21" w14:textId="77777777" w:rsidR="007A4DD6" w:rsidRPr="00776F0D" w:rsidRDefault="007A4DD6" w:rsidP="00E706C2">
      <w:pPr>
        <w:widowControl/>
        <w:rPr>
          <w:b/>
          <w:bCs/>
          <w:color w:val="auto"/>
        </w:rPr>
      </w:pPr>
    </w:p>
    <w:p w14:paraId="3D080DA3" w14:textId="2EFEB4B4" w:rsidR="006305D7" w:rsidRPr="00776F0D" w:rsidRDefault="006305D7" w:rsidP="00E706C2">
      <w:pPr>
        <w:widowControl/>
        <w:rPr>
          <w:color w:val="auto"/>
        </w:rPr>
      </w:pPr>
      <w:r w:rsidRPr="00776F0D">
        <w:rPr>
          <w:b/>
          <w:bCs/>
          <w:color w:val="auto"/>
        </w:rPr>
        <w:t>AUTHORS</w:t>
      </w:r>
      <w:r w:rsidR="000B662E" w:rsidRPr="00776F0D">
        <w:rPr>
          <w:b/>
          <w:bCs/>
          <w:color w:val="auto"/>
        </w:rPr>
        <w:t xml:space="preserve"> </w:t>
      </w:r>
      <w:r w:rsidR="00086FF5" w:rsidRPr="00776F0D">
        <w:rPr>
          <w:b/>
          <w:bCs/>
          <w:color w:val="auto"/>
        </w:rPr>
        <w:t xml:space="preserve">AND </w:t>
      </w:r>
      <w:r w:rsidR="000B662E" w:rsidRPr="00776F0D">
        <w:rPr>
          <w:b/>
          <w:bCs/>
          <w:color w:val="auto"/>
        </w:rPr>
        <w:t>AFFILIATIONS</w:t>
      </w:r>
      <w:r w:rsidRPr="00776F0D">
        <w:rPr>
          <w:b/>
          <w:bCs/>
          <w:color w:val="auto"/>
        </w:rPr>
        <w:t xml:space="preserve">: </w:t>
      </w:r>
    </w:p>
    <w:p w14:paraId="32B171D0" w14:textId="55EE7FAF" w:rsidR="007A4DD6" w:rsidRPr="00776F0D" w:rsidRDefault="00182A04" w:rsidP="00E706C2">
      <w:pPr>
        <w:widowControl/>
        <w:rPr>
          <w:color w:val="auto"/>
          <w:lang w:val="en-GB"/>
        </w:rPr>
      </w:pPr>
      <w:r w:rsidRPr="00776F0D">
        <w:rPr>
          <w:color w:val="auto"/>
          <w:lang w:val="en-GB"/>
        </w:rPr>
        <w:t>Philipp Gaugler</w:t>
      </w:r>
      <w:r w:rsidR="00930766" w:rsidRPr="00776F0D">
        <w:rPr>
          <w:color w:val="auto"/>
          <w:vertAlign w:val="superscript"/>
          <w:lang w:val="en-GB"/>
        </w:rPr>
        <w:t>1</w:t>
      </w:r>
      <w:r w:rsidRPr="00776F0D">
        <w:rPr>
          <w:color w:val="auto"/>
          <w:lang w:val="en-GB"/>
        </w:rPr>
        <w:t>, Verena Pries</w:t>
      </w:r>
      <w:r w:rsidR="00930766" w:rsidRPr="00776F0D">
        <w:rPr>
          <w:color w:val="auto"/>
          <w:vertAlign w:val="superscript"/>
          <w:lang w:val="en-GB"/>
        </w:rPr>
        <w:t>1</w:t>
      </w:r>
      <w:r w:rsidRPr="00776F0D">
        <w:rPr>
          <w:color w:val="auto"/>
          <w:lang w:val="en-GB"/>
        </w:rPr>
        <w:t xml:space="preserve">, </w:t>
      </w:r>
      <w:r w:rsidR="00670376" w:rsidRPr="00776F0D">
        <w:rPr>
          <w:color w:val="auto"/>
          <w:lang w:val="en-GB"/>
        </w:rPr>
        <w:t>Marília Kamleitner</w:t>
      </w:r>
      <w:r w:rsidR="00670376" w:rsidRPr="00776F0D">
        <w:rPr>
          <w:color w:val="auto"/>
          <w:vertAlign w:val="superscript"/>
          <w:lang w:val="en-GB"/>
        </w:rPr>
        <w:t>1</w:t>
      </w:r>
      <w:r w:rsidR="00670376" w:rsidRPr="00776F0D">
        <w:rPr>
          <w:color w:val="auto"/>
          <w:lang w:val="en-GB"/>
        </w:rPr>
        <w:t xml:space="preserve">, </w:t>
      </w:r>
      <w:r w:rsidRPr="00776F0D">
        <w:rPr>
          <w:color w:val="auto"/>
          <w:lang w:val="en-GB"/>
        </w:rPr>
        <w:t>Gabriel Schaaf</w:t>
      </w:r>
      <w:r w:rsidR="00930766" w:rsidRPr="00776F0D">
        <w:rPr>
          <w:color w:val="auto"/>
          <w:vertAlign w:val="superscript"/>
          <w:lang w:val="en-GB"/>
        </w:rPr>
        <w:t>1</w:t>
      </w:r>
    </w:p>
    <w:p w14:paraId="761E4696" w14:textId="77777777" w:rsidR="00024C27" w:rsidRPr="00776F0D" w:rsidRDefault="00024C27" w:rsidP="00E706C2">
      <w:pPr>
        <w:widowControl/>
        <w:rPr>
          <w:color w:val="auto"/>
          <w:lang w:val="en-GB"/>
        </w:rPr>
      </w:pPr>
    </w:p>
    <w:p w14:paraId="60FCB589" w14:textId="7FEE79CA" w:rsidR="00D04A95" w:rsidRPr="00776F0D" w:rsidRDefault="00024C27" w:rsidP="00E706C2">
      <w:pPr>
        <w:widowControl/>
        <w:rPr>
          <w:bCs/>
          <w:color w:val="auto"/>
        </w:rPr>
      </w:pPr>
      <w:r w:rsidRPr="00776F0D">
        <w:rPr>
          <w:bCs/>
          <w:color w:val="auto"/>
          <w:vertAlign w:val="superscript"/>
        </w:rPr>
        <w:t>1</w:t>
      </w:r>
      <w:r w:rsidR="00EC5CD8" w:rsidRPr="00776F0D">
        <w:rPr>
          <w:bCs/>
          <w:color w:val="auto"/>
        </w:rPr>
        <w:t>Department of Plant Nutrition, Institute of Crop Science and Resource Conservation</w:t>
      </w:r>
      <w:r w:rsidR="009E363C" w:rsidRPr="00776F0D">
        <w:rPr>
          <w:bCs/>
          <w:color w:val="auto"/>
        </w:rPr>
        <w:t>, University of Bonn, Bonn, NRW, Germany</w:t>
      </w:r>
    </w:p>
    <w:p w14:paraId="7AC32933" w14:textId="75B5909E" w:rsidR="00024C27" w:rsidRPr="00776F0D" w:rsidRDefault="00024C27" w:rsidP="00E706C2">
      <w:pPr>
        <w:widowControl/>
        <w:rPr>
          <w:bCs/>
          <w:color w:val="auto"/>
        </w:rPr>
      </w:pPr>
    </w:p>
    <w:p w14:paraId="5179F0CA" w14:textId="347DC6ED" w:rsidR="00024C27" w:rsidRPr="00776F0D" w:rsidRDefault="00024C27" w:rsidP="00E706C2">
      <w:pPr>
        <w:widowControl/>
        <w:rPr>
          <w:b/>
          <w:bCs/>
          <w:color w:val="auto"/>
        </w:rPr>
      </w:pPr>
      <w:r w:rsidRPr="00776F0D">
        <w:rPr>
          <w:b/>
          <w:bCs/>
          <w:color w:val="auto"/>
        </w:rPr>
        <w:t xml:space="preserve">Corresponding Author: </w:t>
      </w:r>
    </w:p>
    <w:p w14:paraId="7D7A0DF0" w14:textId="33FD4670" w:rsidR="00024C27" w:rsidRPr="00776F0D" w:rsidRDefault="00A668FD" w:rsidP="00E706C2">
      <w:pPr>
        <w:widowControl/>
        <w:rPr>
          <w:color w:val="auto"/>
        </w:rPr>
      </w:pPr>
      <w:r w:rsidRPr="00776F0D">
        <w:rPr>
          <w:color w:val="auto"/>
        </w:rPr>
        <w:t>Philipp Gaugler</w:t>
      </w:r>
      <w:r w:rsidR="00B827C8" w:rsidRPr="00776F0D">
        <w:rPr>
          <w:color w:val="auto"/>
        </w:rPr>
        <w:t xml:space="preserve"> </w:t>
      </w:r>
      <w:r w:rsidR="00776F0D">
        <w:rPr>
          <w:color w:val="auto"/>
        </w:rPr>
        <w:tab/>
      </w:r>
      <w:r w:rsidR="003A581B" w:rsidRPr="00776F0D">
        <w:rPr>
          <w:color w:val="auto"/>
        </w:rPr>
        <w:t>pgaugler@uni-bonn.de</w:t>
      </w:r>
    </w:p>
    <w:p w14:paraId="0A99E2EE" w14:textId="77777777" w:rsidR="003A581B" w:rsidRPr="00776F0D" w:rsidRDefault="003A581B" w:rsidP="00E706C2">
      <w:pPr>
        <w:widowControl/>
        <w:rPr>
          <w:bCs/>
          <w:color w:val="auto"/>
        </w:rPr>
      </w:pPr>
    </w:p>
    <w:p w14:paraId="2CA6903E" w14:textId="67C78E51" w:rsidR="00024C27" w:rsidRPr="00776F0D" w:rsidRDefault="00024C27" w:rsidP="00E706C2">
      <w:pPr>
        <w:widowControl/>
        <w:rPr>
          <w:b/>
          <w:bCs/>
          <w:color w:val="auto"/>
        </w:rPr>
      </w:pPr>
      <w:r w:rsidRPr="00776F0D">
        <w:rPr>
          <w:b/>
          <w:bCs/>
          <w:color w:val="auto"/>
        </w:rPr>
        <w:t>Email Addresses of Co-authors:</w:t>
      </w:r>
    </w:p>
    <w:p w14:paraId="334EFB1F" w14:textId="2CA86386" w:rsidR="00024C27" w:rsidRPr="00776F0D" w:rsidRDefault="00024C27" w:rsidP="00E706C2">
      <w:pPr>
        <w:widowControl/>
        <w:rPr>
          <w:bCs/>
          <w:color w:val="auto"/>
          <w:lang w:val="de-DE"/>
        </w:rPr>
      </w:pPr>
      <w:r w:rsidRPr="00776F0D">
        <w:rPr>
          <w:bCs/>
          <w:color w:val="auto"/>
          <w:lang w:val="de-DE"/>
        </w:rPr>
        <w:t>Verena Pries</w:t>
      </w:r>
      <w:r w:rsidRPr="00776F0D">
        <w:rPr>
          <w:bCs/>
          <w:color w:val="auto"/>
          <w:lang w:val="de-DE"/>
        </w:rPr>
        <w:tab/>
      </w:r>
      <w:r w:rsidRPr="00776F0D">
        <w:rPr>
          <w:bCs/>
          <w:color w:val="auto"/>
          <w:lang w:val="de-DE"/>
        </w:rPr>
        <w:tab/>
      </w:r>
      <w:r w:rsidR="002D4CC0" w:rsidRPr="00776F0D">
        <w:rPr>
          <w:bCs/>
          <w:color w:val="auto"/>
          <w:lang w:val="de-DE"/>
        </w:rPr>
        <w:t>vpries@uni-bonn.de</w:t>
      </w:r>
    </w:p>
    <w:p w14:paraId="26C56DDA" w14:textId="71751712" w:rsidR="002D4CC0" w:rsidRPr="00776F0D" w:rsidRDefault="002D4CC0" w:rsidP="00E706C2">
      <w:pPr>
        <w:widowControl/>
        <w:rPr>
          <w:bCs/>
          <w:color w:val="auto"/>
          <w:lang w:val="de-DE"/>
        </w:rPr>
      </w:pPr>
      <w:r w:rsidRPr="00776F0D">
        <w:rPr>
          <w:bCs/>
          <w:color w:val="auto"/>
          <w:lang w:val="de-DE"/>
        </w:rPr>
        <w:t>Gabriel Schaaf</w:t>
      </w:r>
      <w:r w:rsidRPr="00776F0D">
        <w:rPr>
          <w:bCs/>
          <w:color w:val="auto"/>
          <w:lang w:val="de-DE"/>
        </w:rPr>
        <w:tab/>
      </w:r>
      <w:r w:rsidRPr="00776F0D">
        <w:rPr>
          <w:bCs/>
          <w:color w:val="auto"/>
          <w:lang w:val="de-DE"/>
        </w:rPr>
        <w:tab/>
      </w:r>
      <w:r w:rsidR="00837776" w:rsidRPr="00776F0D">
        <w:rPr>
          <w:color w:val="auto"/>
          <w:lang w:val="de-DE"/>
        </w:rPr>
        <w:t>gabriel.schaaf@uni-bonn.de</w:t>
      </w:r>
    </w:p>
    <w:p w14:paraId="7F77C6F7" w14:textId="178C324F" w:rsidR="00837776" w:rsidRPr="00776F0D" w:rsidRDefault="00837776" w:rsidP="00E706C2">
      <w:pPr>
        <w:widowControl/>
        <w:rPr>
          <w:bCs/>
          <w:color w:val="auto"/>
          <w:lang w:val="en-GB"/>
        </w:rPr>
      </w:pPr>
      <w:r w:rsidRPr="00776F0D">
        <w:rPr>
          <w:bCs/>
          <w:color w:val="auto"/>
          <w:lang w:val="en-GB"/>
        </w:rPr>
        <w:t>Marília Kamleitner</w:t>
      </w:r>
      <w:r w:rsidR="00FF23F6" w:rsidRPr="00776F0D">
        <w:rPr>
          <w:bCs/>
          <w:color w:val="auto"/>
          <w:lang w:val="en-GB"/>
        </w:rPr>
        <w:tab/>
        <w:t>marilia.kamleitner@uni-bonn.de</w:t>
      </w:r>
    </w:p>
    <w:p w14:paraId="2FDA83C1" w14:textId="77777777" w:rsidR="008E42A6" w:rsidRPr="00776F0D" w:rsidRDefault="008E42A6" w:rsidP="00E706C2">
      <w:pPr>
        <w:widowControl/>
        <w:rPr>
          <w:bCs/>
          <w:color w:val="auto"/>
          <w:lang w:val="en-GB"/>
        </w:rPr>
      </w:pPr>
    </w:p>
    <w:p w14:paraId="71B79AC9" w14:textId="5EA1914A" w:rsidR="006305D7" w:rsidRPr="00776F0D" w:rsidRDefault="006305D7" w:rsidP="00E706C2">
      <w:pPr>
        <w:pStyle w:val="NormalWeb"/>
        <w:widowControl/>
        <w:spacing w:before="0" w:beforeAutospacing="0" w:after="0" w:afterAutospacing="0"/>
        <w:rPr>
          <w:color w:val="auto"/>
        </w:rPr>
      </w:pPr>
      <w:r w:rsidRPr="00776F0D">
        <w:rPr>
          <w:b/>
          <w:bCs/>
          <w:color w:val="auto"/>
        </w:rPr>
        <w:t>KEYWORDS:</w:t>
      </w:r>
      <w:r w:rsidRPr="00776F0D">
        <w:rPr>
          <w:color w:val="auto"/>
        </w:rPr>
        <w:t xml:space="preserve"> </w:t>
      </w:r>
    </w:p>
    <w:p w14:paraId="6C0B0781" w14:textId="4C72B333" w:rsidR="007A4DD6" w:rsidRPr="00776F0D" w:rsidRDefault="00C43748" w:rsidP="00E706C2">
      <w:pPr>
        <w:widowControl/>
        <w:rPr>
          <w:color w:val="auto"/>
        </w:rPr>
      </w:pPr>
      <w:r w:rsidRPr="00776F0D">
        <w:rPr>
          <w:color w:val="auto"/>
        </w:rPr>
        <w:t>Strong anion exchange chromatography (</w:t>
      </w:r>
      <w:r w:rsidR="008E42A6" w:rsidRPr="00776F0D">
        <w:rPr>
          <w:color w:val="auto"/>
        </w:rPr>
        <w:t>SAX</w:t>
      </w:r>
      <w:r w:rsidRPr="00776F0D">
        <w:rPr>
          <w:color w:val="auto"/>
        </w:rPr>
        <w:t>)</w:t>
      </w:r>
      <w:r w:rsidR="008E42A6" w:rsidRPr="00776F0D">
        <w:rPr>
          <w:color w:val="auto"/>
        </w:rPr>
        <w:t xml:space="preserve">-HPLC, radiolabeling, </w:t>
      </w:r>
      <w:r w:rsidR="008E42A6" w:rsidRPr="00776F0D">
        <w:rPr>
          <w:i/>
          <w:color w:val="auto"/>
        </w:rPr>
        <w:t>Arabidopsis thaliana</w:t>
      </w:r>
      <w:r w:rsidR="008E42A6" w:rsidRPr="00776F0D">
        <w:rPr>
          <w:color w:val="auto"/>
        </w:rPr>
        <w:t>, inositol polyphosphates</w:t>
      </w:r>
      <w:r w:rsidR="0040218B" w:rsidRPr="00776F0D">
        <w:rPr>
          <w:color w:val="auto"/>
        </w:rPr>
        <w:t xml:space="preserve"> (InsPs)</w:t>
      </w:r>
      <w:r w:rsidR="008E42A6" w:rsidRPr="00776F0D">
        <w:rPr>
          <w:color w:val="auto"/>
        </w:rPr>
        <w:t xml:space="preserve">, </w:t>
      </w:r>
      <w:r w:rsidRPr="00776F0D">
        <w:rPr>
          <w:color w:val="auto"/>
        </w:rPr>
        <w:t>inositol pyrophosphates</w:t>
      </w:r>
      <w:r w:rsidR="0040218B" w:rsidRPr="00776F0D">
        <w:rPr>
          <w:color w:val="auto"/>
        </w:rPr>
        <w:t xml:space="preserve"> (PP-InsPs)</w:t>
      </w:r>
      <w:r w:rsidRPr="00776F0D">
        <w:rPr>
          <w:color w:val="auto"/>
        </w:rPr>
        <w:t>,</w:t>
      </w:r>
      <w:r w:rsidR="003B0891" w:rsidRPr="00776F0D">
        <w:rPr>
          <w:color w:val="auto"/>
        </w:rPr>
        <w:t xml:space="preserve"> </w:t>
      </w:r>
      <w:r w:rsidR="008E42A6" w:rsidRPr="00776F0D">
        <w:rPr>
          <w:color w:val="auto"/>
        </w:rPr>
        <w:t>signaling molecules</w:t>
      </w:r>
      <w:r w:rsidR="006934DA" w:rsidRPr="00776F0D">
        <w:rPr>
          <w:color w:val="auto"/>
        </w:rPr>
        <w:t xml:space="preserve">, </w:t>
      </w:r>
      <w:r w:rsidR="006934DA" w:rsidRPr="00776F0D">
        <w:rPr>
          <w:i/>
          <w:color w:val="auto"/>
        </w:rPr>
        <w:t xml:space="preserve">Lotus </w:t>
      </w:r>
      <w:r w:rsidRPr="00776F0D">
        <w:rPr>
          <w:i/>
          <w:color w:val="auto"/>
        </w:rPr>
        <w:t>japonic</w:t>
      </w:r>
      <w:r w:rsidR="0040218B" w:rsidRPr="00776F0D">
        <w:rPr>
          <w:i/>
          <w:color w:val="auto"/>
        </w:rPr>
        <w:t>u</w:t>
      </w:r>
      <w:r w:rsidRPr="00776F0D">
        <w:rPr>
          <w:i/>
          <w:color w:val="auto"/>
        </w:rPr>
        <w:t xml:space="preserve">s, </w:t>
      </w:r>
      <w:r w:rsidRPr="00776F0D">
        <w:rPr>
          <w:color w:val="auto"/>
        </w:rPr>
        <w:t>plant defense, jasmonate perception, phosphate starvation response</w:t>
      </w:r>
      <w:r w:rsidR="0040218B" w:rsidRPr="00776F0D">
        <w:rPr>
          <w:color w:val="auto"/>
        </w:rPr>
        <w:t>, energy homeostasis</w:t>
      </w:r>
    </w:p>
    <w:p w14:paraId="1CB4E390" w14:textId="77777777" w:rsidR="006305D7" w:rsidRPr="00776F0D" w:rsidRDefault="006305D7" w:rsidP="00E706C2">
      <w:pPr>
        <w:pStyle w:val="NormalWeb"/>
        <w:widowControl/>
        <w:spacing w:before="0" w:beforeAutospacing="0" w:after="0" w:afterAutospacing="0"/>
        <w:rPr>
          <w:color w:val="auto"/>
        </w:rPr>
      </w:pPr>
    </w:p>
    <w:p w14:paraId="628AC4B5" w14:textId="3E60B1D8" w:rsidR="006305D7" w:rsidRPr="00776F0D" w:rsidRDefault="00086FF5" w:rsidP="00E706C2">
      <w:pPr>
        <w:widowControl/>
        <w:rPr>
          <w:color w:val="auto"/>
        </w:rPr>
      </w:pPr>
      <w:r w:rsidRPr="00776F0D">
        <w:rPr>
          <w:b/>
          <w:bCs/>
          <w:color w:val="auto"/>
        </w:rPr>
        <w:t>SUMMARY</w:t>
      </w:r>
      <w:r w:rsidR="006305D7" w:rsidRPr="00776F0D">
        <w:rPr>
          <w:b/>
          <w:bCs/>
          <w:color w:val="auto"/>
        </w:rPr>
        <w:t>:</w:t>
      </w:r>
      <w:r w:rsidR="006305D7" w:rsidRPr="00776F0D">
        <w:rPr>
          <w:color w:val="auto"/>
        </w:rPr>
        <w:t xml:space="preserve"> </w:t>
      </w:r>
    </w:p>
    <w:p w14:paraId="5009CF23" w14:textId="453211BD" w:rsidR="005A0A2C" w:rsidRPr="00776F0D" w:rsidRDefault="00E706C2" w:rsidP="00E706C2">
      <w:pPr>
        <w:widowControl/>
        <w:rPr>
          <w:color w:val="auto"/>
        </w:rPr>
      </w:pPr>
      <w:r w:rsidRPr="00776F0D">
        <w:rPr>
          <w:color w:val="auto"/>
        </w:rPr>
        <w:t>Here we describe s</w:t>
      </w:r>
      <w:r w:rsidR="005A0A2C" w:rsidRPr="00776F0D">
        <w:rPr>
          <w:color w:val="auto"/>
        </w:rPr>
        <w:t>trong anion exchange high-</w:t>
      </w:r>
      <w:r w:rsidR="00B14930" w:rsidRPr="00776F0D">
        <w:rPr>
          <w:color w:val="auto"/>
        </w:rPr>
        <w:t>performance</w:t>
      </w:r>
      <w:r w:rsidR="005A0A2C" w:rsidRPr="00776F0D">
        <w:rPr>
          <w:color w:val="auto"/>
        </w:rPr>
        <w:t xml:space="preserve"> liquid chromatography of [</w:t>
      </w:r>
      <w:r w:rsidR="005A0A2C" w:rsidRPr="00776F0D">
        <w:rPr>
          <w:color w:val="auto"/>
          <w:vertAlign w:val="superscript"/>
        </w:rPr>
        <w:t>3</w:t>
      </w:r>
      <w:r w:rsidR="005A0A2C" w:rsidRPr="00776F0D">
        <w:rPr>
          <w:color w:val="auto"/>
        </w:rPr>
        <w:t>H]</w:t>
      </w:r>
      <w:r w:rsidR="003B0891" w:rsidRPr="00776F0D">
        <w:rPr>
          <w:color w:val="auto"/>
        </w:rPr>
        <w:t>-</w:t>
      </w:r>
      <w:r w:rsidR="00490A4D" w:rsidRPr="00776F0D">
        <w:rPr>
          <w:i/>
          <w:color w:val="auto"/>
        </w:rPr>
        <w:t>myo</w:t>
      </w:r>
      <w:r w:rsidR="00490A4D" w:rsidRPr="00776F0D">
        <w:rPr>
          <w:color w:val="auto"/>
        </w:rPr>
        <w:t>-inositol-</w:t>
      </w:r>
      <w:r w:rsidR="005A0A2C" w:rsidRPr="00776F0D">
        <w:rPr>
          <w:color w:val="auto"/>
        </w:rPr>
        <w:t xml:space="preserve">labeled </w:t>
      </w:r>
      <w:r w:rsidR="00662A0F" w:rsidRPr="00776F0D">
        <w:rPr>
          <w:color w:val="auto"/>
        </w:rPr>
        <w:t xml:space="preserve">seedlings </w:t>
      </w:r>
      <w:r w:rsidRPr="00776F0D">
        <w:rPr>
          <w:color w:val="auto"/>
        </w:rPr>
        <w:t xml:space="preserve">which </w:t>
      </w:r>
      <w:r w:rsidR="005A0A2C" w:rsidRPr="00776F0D">
        <w:rPr>
          <w:color w:val="auto"/>
        </w:rPr>
        <w:t>is a highly sensitive method to detect and quantify inositol polyphosphates in plants.</w:t>
      </w:r>
    </w:p>
    <w:p w14:paraId="1558A530" w14:textId="77777777" w:rsidR="005A0A2C" w:rsidRPr="00776F0D" w:rsidRDefault="005A0A2C" w:rsidP="00E706C2">
      <w:pPr>
        <w:widowControl/>
        <w:rPr>
          <w:color w:val="auto"/>
        </w:rPr>
      </w:pPr>
    </w:p>
    <w:p w14:paraId="64FB8590" w14:textId="42FC3C2B" w:rsidR="006305D7" w:rsidRPr="00776F0D" w:rsidRDefault="006305D7" w:rsidP="00E706C2">
      <w:pPr>
        <w:widowControl/>
        <w:rPr>
          <w:color w:val="auto"/>
        </w:rPr>
      </w:pPr>
      <w:r w:rsidRPr="00776F0D">
        <w:rPr>
          <w:b/>
          <w:bCs/>
          <w:color w:val="auto"/>
        </w:rPr>
        <w:t>ABSTRACT:</w:t>
      </w:r>
      <w:r w:rsidRPr="00776F0D">
        <w:rPr>
          <w:color w:val="auto"/>
        </w:rPr>
        <w:t xml:space="preserve"> </w:t>
      </w:r>
    </w:p>
    <w:p w14:paraId="69D456B9" w14:textId="646308F2" w:rsidR="007A4DD6" w:rsidRPr="00776F0D" w:rsidRDefault="009B3752" w:rsidP="00E706C2">
      <w:pPr>
        <w:widowControl/>
        <w:rPr>
          <w:color w:val="auto"/>
        </w:rPr>
      </w:pPr>
      <w:r w:rsidRPr="00776F0D">
        <w:rPr>
          <w:color w:val="auto"/>
        </w:rPr>
        <w:t xml:space="preserve">The phosphate esters of </w:t>
      </w:r>
      <w:r w:rsidRPr="00776F0D">
        <w:rPr>
          <w:i/>
          <w:color w:val="auto"/>
        </w:rPr>
        <w:t>myo</w:t>
      </w:r>
      <w:r w:rsidRPr="00776F0D">
        <w:rPr>
          <w:color w:val="auto"/>
        </w:rPr>
        <w:t>-inositol</w:t>
      </w:r>
      <w:r w:rsidR="006E1909" w:rsidRPr="00776F0D">
        <w:rPr>
          <w:color w:val="auto"/>
        </w:rPr>
        <w:t>,</w:t>
      </w:r>
      <w:r w:rsidRPr="00776F0D">
        <w:rPr>
          <w:color w:val="auto"/>
        </w:rPr>
        <w:t xml:space="preserve"> also termed i</w:t>
      </w:r>
      <w:r w:rsidR="00A47F41" w:rsidRPr="00776F0D">
        <w:rPr>
          <w:color w:val="auto"/>
        </w:rPr>
        <w:t xml:space="preserve">nositol phosphates </w:t>
      </w:r>
      <w:r w:rsidR="00C35DF1" w:rsidRPr="00776F0D">
        <w:rPr>
          <w:color w:val="auto"/>
        </w:rPr>
        <w:t>(InsP</w:t>
      </w:r>
      <w:r w:rsidR="00983380" w:rsidRPr="00776F0D">
        <w:rPr>
          <w:color w:val="auto"/>
        </w:rPr>
        <w:t>s</w:t>
      </w:r>
      <w:r w:rsidR="00C35DF1" w:rsidRPr="00776F0D">
        <w:rPr>
          <w:color w:val="auto"/>
        </w:rPr>
        <w:t>)</w:t>
      </w:r>
      <w:r w:rsidR="006E1909" w:rsidRPr="00776F0D">
        <w:rPr>
          <w:color w:val="auto"/>
        </w:rPr>
        <w:t>,</w:t>
      </w:r>
      <w:r w:rsidR="00C35DF1" w:rsidRPr="00776F0D">
        <w:rPr>
          <w:color w:val="auto"/>
        </w:rPr>
        <w:t xml:space="preserve"> </w:t>
      </w:r>
      <w:r w:rsidR="00A47F41" w:rsidRPr="00776F0D">
        <w:rPr>
          <w:color w:val="auto"/>
        </w:rPr>
        <w:t xml:space="preserve">are a class of </w:t>
      </w:r>
      <w:r w:rsidR="00317725" w:rsidRPr="00776F0D">
        <w:rPr>
          <w:color w:val="auto"/>
        </w:rPr>
        <w:t>cellular regulators</w:t>
      </w:r>
      <w:r w:rsidR="00A47F41" w:rsidRPr="00776F0D">
        <w:rPr>
          <w:color w:val="auto"/>
        </w:rPr>
        <w:t xml:space="preserve"> </w:t>
      </w:r>
      <w:r w:rsidR="00317725" w:rsidRPr="00776F0D">
        <w:rPr>
          <w:color w:val="auto"/>
        </w:rPr>
        <w:t>playing important</w:t>
      </w:r>
      <w:r w:rsidR="00A47F41" w:rsidRPr="00776F0D">
        <w:rPr>
          <w:color w:val="auto"/>
        </w:rPr>
        <w:t xml:space="preserve"> roles in plant physiology. </w:t>
      </w:r>
      <w:r w:rsidR="00960EC9" w:rsidRPr="00776F0D">
        <w:rPr>
          <w:color w:val="auto"/>
        </w:rPr>
        <w:t>D</w:t>
      </w:r>
      <w:r w:rsidR="00FD61B7" w:rsidRPr="00776F0D">
        <w:rPr>
          <w:color w:val="auto"/>
        </w:rPr>
        <w:t>ue to their negative charge,</w:t>
      </w:r>
      <w:r w:rsidR="00034981" w:rsidRPr="00776F0D">
        <w:rPr>
          <w:color w:val="auto"/>
        </w:rPr>
        <w:t xml:space="preserve"> low abundance and susceptibility to hydrolytic activities,</w:t>
      </w:r>
      <w:r w:rsidR="00FD61B7" w:rsidRPr="00776F0D">
        <w:rPr>
          <w:color w:val="auto"/>
        </w:rPr>
        <w:t xml:space="preserve"> the </w:t>
      </w:r>
      <w:r w:rsidR="00A47F41" w:rsidRPr="00776F0D">
        <w:rPr>
          <w:color w:val="auto"/>
        </w:rPr>
        <w:t xml:space="preserve">detection and </w:t>
      </w:r>
      <w:r w:rsidR="00FD61B7" w:rsidRPr="00776F0D">
        <w:rPr>
          <w:color w:val="auto"/>
        </w:rPr>
        <w:t>quantification</w:t>
      </w:r>
      <w:r w:rsidR="00960EC9" w:rsidRPr="00776F0D">
        <w:rPr>
          <w:color w:val="auto"/>
        </w:rPr>
        <w:t xml:space="preserve"> of these molecules is challenging</w:t>
      </w:r>
      <w:r w:rsidR="00FD61B7" w:rsidRPr="00776F0D">
        <w:rPr>
          <w:color w:val="auto"/>
        </w:rPr>
        <w:t xml:space="preserve">. </w:t>
      </w:r>
      <w:r w:rsidR="00960EC9" w:rsidRPr="00776F0D">
        <w:rPr>
          <w:color w:val="auto"/>
        </w:rPr>
        <w:t xml:space="preserve">This is particularly the case for highly phosphorylated </w:t>
      </w:r>
      <w:r w:rsidR="00000EE6" w:rsidRPr="00776F0D">
        <w:rPr>
          <w:color w:val="auto"/>
        </w:rPr>
        <w:t>forms containing ‘high-energy’ diphospho</w:t>
      </w:r>
      <w:r w:rsidR="00600EF5" w:rsidRPr="00776F0D">
        <w:rPr>
          <w:color w:val="auto"/>
        </w:rPr>
        <w:t xml:space="preserve"> </w:t>
      </w:r>
      <w:r w:rsidR="00000EE6" w:rsidRPr="00776F0D">
        <w:rPr>
          <w:color w:val="auto"/>
        </w:rPr>
        <w:t>bonds</w:t>
      </w:r>
      <w:r w:rsidR="00847053" w:rsidRPr="00776F0D">
        <w:rPr>
          <w:color w:val="auto"/>
        </w:rPr>
        <w:t>,</w:t>
      </w:r>
      <w:r w:rsidR="00000EE6" w:rsidRPr="00776F0D">
        <w:rPr>
          <w:color w:val="auto"/>
        </w:rPr>
        <w:t xml:space="preserve"> also termed inositol pyrophosphates (PP-InsPs)</w:t>
      </w:r>
      <w:r w:rsidR="00600EF5" w:rsidRPr="00776F0D">
        <w:rPr>
          <w:color w:val="auto"/>
        </w:rPr>
        <w:t xml:space="preserve">. </w:t>
      </w:r>
      <w:r w:rsidR="00960EC9" w:rsidRPr="00776F0D">
        <w:rPr>
          <w:color w:val="auto"/>
        </w:rPr>
        <w:t>Due to its high sensitivity, s</w:t>
      </w:r>
      <w:r w:rsidR="00830E3B" w:rsidRPr="00776F0D">
        <w:rPr>
          <w:color w:val="auto"/>
        </w:rPr>
        <w:t>trong anion exchange high-performance liquid chromatography (SAX-</w:t>
      </w:r>
      <w:r w:rsidR="00C35DF1" w:rsidRPr="00776F0D">
        <w:rPr>
          <w:color w:val="auto"/>
        </w:rPr>
        <w:t>HPLC</w:t>
      </w:r>
      <w:r w:rsidR="00830E3B" w:rsidRPr="00776F0D">
        <w:rPr>
          <w:color w:val="auto"/>
        </w:rPr>
        <w:t>)</w:t>
      </w:r>
      <w:r w:rsidR="00C35DF1" w:rsidRPr="00776F0D">
        <w:rPr>
          <w:color w:val="auto"/>
        </w:rPr>
        <w:t xml:space="preserve"> </w:t>
      </w:r>
      <w:r w:rsidR="00FD61B7" w:rsidRPr="00776F0D">
        <w:rPr>
          <w:color w:val="auto"/>
        </w:rPr>
        <w:t>of plants labeled with [</w:t>
      </w:r>
      <w:r w:rsidR="00FD61B7" w:rsidRPr="00776F0D">
        <w:rPr>
          <w:color w:val="auto"/>
          <w:vertAlign w:val="superscript"/>
        </w:rPr>
        <w:t>3</w:t>
      </w:r>
      <w:r w:rsidR="00FD61B7" w:rsidRPr="00776F0D">
        <w:rPr>
          <w:color w:val="auto"/>
        </w:rPr>
        <w:t>H]-</w:t>
      </w:r>
      <w:r w:rsidR="00FD61B7" w:rsidRPr="00776F0D">
        <w:rPr>
          <w:i/>
          <w:color w:val="auto"/>
        </w:rPr>
        <w:t>myo</w:t>
      </w:r>
      <w:r w:rsidR="00FD61B7" w:rsidRPr="00776F0D">
        <w:rPr>
          <w:color w:val="auto"/>
        </w:rPr>
        <w:t xml:space="preserve">-inositol is currently the method </w:t>
      </w:r>
      <w:r w:rsidR="00960EC9" w:rsidRPr="00776F0D">
        <w:rPr>
          <w:color w:val="auto"/>
        </w:rPr>
        <w:t>of choice</w:t>
      </w:r>
      <w:r w:rsidR="00F26C69" w:rsidRPr="00776F0D">
        <w:rPr>
          <w:color w:val="auto"/>
        </w:rPr>
        <w:t xml:space="preserve"> to analyze these molecules</w:t>
      </w:r>
      <w:r w:rsidR="00960EC9" w:rsidRPr="00776F0D">
        <w:rPr>
          <w:color w:val="auto"/>
        </w:rPr>
        <w:t xml:space="preserve">. </w:t>
      </w:r>
      <w:r w:rsidR="00195EF1" w:rsidRPr="00776F0D">
        <w:rPr>
          <w:color w:val="auto"/>
        </w:rPr>
        <w:t>By using [</w:t>
      </w:r>
      <w:r w:rsidR="00195EF1" w:rsidRPr="00776F0D">
        <w:rPr>
          <w:color w:val="auto"/>
          <w:vertAlign w:val="superscript"/>
        </w:rPr>
        <w:t>3</w:t>
      </w:r>
      <w:r w:rsidR="00195EF1" w:rsidRPr="00776F0D">
        <w:rPr>
          <w:color w:val="auto"/>
        </w:rPr>
        <w:t>H]-</w:t>
      </w:r>
      <w:r w:rsidR="00195EF1" w:rsidRPr="00776F0D">
        <w:rPr>
          <w:i/>
          <w:color w:val="auto"/>
        </w:rPr>
        <w:t>myo</w:t>
      </w:r>
      <w:r w:rsidR="00195EF1" w:rsidRPr="00776F0D">
        <w:rPr>
          <w:color w:val="auto"/>
        </w:rPr>
        <w:t xml:space="preserve">-inositol to radiolabel plant seedlings, various InsP species including several non-enantiomeric isomers can be detected and discriminated with high sensitivity. </w:t>
      </w:r>
      <w:r w:rsidR="00DE3BF3" w:rsidRPr="00776F0D">
        <w:rPr>
          <w:color w:val="auto"/>
        </w:rPr>
        <w:t xml:space="preserve">Here, the setup of a suitable </w:t>
      </w:r>
      <w:r w:rsidR="00960EC9" w:rsidRPr="00776F0D">
        <w:rPr>
          <w:color w:val="auto"/>
        </w:rPr>
        <w:t>SAX-</w:t>
      </w:r>
      <w:r w:rsidR="00DE3BF3" w:rsidRPr="00776F0D">
        <w:rPr>
          <w:color w:val="auto"/>
        </w:rPr>
        <w:t xml:space="preserve">HPLC system is described, as well as the complete workflow from plant cultivation, radiolabeling and InsP extraction to the </w:t>
      </w:r>
      <w:r w:rsidR="00600EF5" w:rsidRPr="00776F0D">
        <w:rPr>
          <w:color w:val="auto"/>
        </w:rPr>
        <w:t>SAX-</w:t>
      </w:r>
      <w:r w:rsidR="00DE3BF3" w:rsidRPr="00776F0D">
        <w:rPr>
          <w:color w:val="auto"/>
        </w:rPr>
        <w:t xml:space="preserve">HPLC run and subsequent data analysis. </w:t>
      </w:r>
      <w:r w:rsidR="00960EC9" w:rsidRPr="00776F0D">
        <w:rPr>
          <w:color w:val="auto"/>
        </w:rPr>
        <w:t>The protocol presente</w:t>
      </w:r>
      <w:r w:rsidR="00600EF5" w:rsidRPr="00776F0D">
        <w:rPr>
          <w:color w:val="auto"/>
        </w:rPr>
        <w:t>d</w:t>
      </w:r>
      <w:r w:rsidR="00960EC9" w:rsidRPr="00776F0D">
        <w:rPr>
          <w:color w:val="auto"/>
        </w:rPr>
        <w:t xml:space="preserve"> here allows the discrimination and quantification of various InsP species</w:t>
      </w:r>
      <w:r w:rsidR="00847053" w:rsidRPr="00776F0D">
        <w:rPr>
          <w:color w:val="auto"/>
        </w:rPr>
        <w:t>,</w:t>
      </w:r>
      <w:r w:rsidR="00960EC9" w:rsidRPr="00776F0D">
        <w:rPr>
          <w:color w:val="auto"/>
        </w:rPr>
        <w:t xml:space="preserve"> </w:t>
      </w:r>
      <w:r w:rsidR="00600EF5" w:rsidRPr="00776F0D">
        <w:rPr>
          <w:color w:val="auto"/>
        </w:rPr>
        <w:t xml:space="preserve">including </w:t>
      </w:r>
      <w:r w:rsidR="00960EC9" w:rsidRPr="00776F0D">
        <w:rPr>
          <w:color w:val="auto"/>
        </w:rPr>
        <w:t xml:space="preserve">several non-enantiomeric isomers and </w:t>
      </w:r>
      <w:r w:rsidR="00600EF5" w:rsidRPr="00776F0D">
        <w:rPr>
          <w:color w:val="auto"/>
        </w:rPr>
        <w:t>of the PP-InsPs</w:t>
      </w:r>
      <w:r w:rsidR="00C55656" w:rsidRPr="00776F0D">
        <w:rPr>
          <w:color w:val="auto"/>
        </w:rPr>
        <w:t>,</w:t>
      </w:r>
      <w:r w:rsidR="00960EC9" w:rsidRPr="00776F0D">
        <w:rPr>
          <w:color w:val="auto"/>
        </w:rPr>
        <w:t xml:space="preserve"> InsP</w:t>
      </w:r>
      <w:r w:rsidR="00960EC9" w:rsidRPr="00776F0D">
        <w:rPr>
          <w:color w:val="auto"/>
          <w:vertAlign w:val="subscript"/>
        </w:rPr>
        <w:t>7</w:t>
      </w:r>
      <w:r w:rsidR="00960EC9" w:rsidRPr="00776F0D">
        <w:rPr>
          <w:color w:val="auto"/>
        </w:rPr>
        <w:t xml:space="preserve"> and InsP</w:t>
      </w:r>
      <w:r w:rsidR="00960EC9" w:rsidRPr="00776F0D">
        <w:rPr>
          <w:color w:val="auto"/>
          <w:vertAlign w:val="subscript"/>
        </w:rPr>
        <w:t>8</w:t>
      </w:r>
      <w:r w:rsidR="00847053" w:rsidRPr="00776F0D">
        <w:rPr>
          <w:color w:val="auto"/>
        </w:rPr>
        <w:t>,</w:t>
      </w:r>
      <w:r w:rsidR="00600EF5" w:rsidRPr="00776F0D">
        <w:rPr>
          <w:color w:val="auto"/>
        </w:rPr>
        <w:t xml:space="preserve"> and can </w:t>
      </w:r>
      <w:r w:rsidR="008A0C3F" w:rsidRPr="00776F0D">
        <w:rPr>
          <w:color w:val="auto"/>
        </w:rPr>
        <w:t xml:space="preserve">be </w:t>
      </w:r>
      <w:r w:rsidR="00600EF5" w:rsidRPr="00776F0D">
        <w:rPr>
          <w:color w:val="auto"/>
        </w:rPr>
        <w:t>easily adapted to other plant species.</w:t>
      </w:r>
      <w:r w:rsidR="00960EC9" w:rsidRPr="00776F0D">
        <w:rPr>
          <w:color w:val="auto"/>
        </w:rPr>
        <w:t xml:space="preserve"> </w:t>
      </w:r>
      <w:r w:rsidR="00DE3BF3" w:rsidRPr="00776F0D">
        <w:rPr>
          <w:color w:val="auto"/>
        </w:rPr>
        <w:t>As example</w:t>
      </w:r>
      <w:r w:rsidR="00600EF5" w:rsidRPr="00776F0D">
        <w:rPr>
          <w:color w:val="auto"/>
        </w:rPr>
        <w:t>s</w:t>
      </w:r>
      <w:r w:rsidR="00DE3BF3" w:rsidRPr="00776F0D">
        <w:rPr>
          <w:color w:val="auto"/>
        </w:rPr>
        <w:t xml:space="preserve">, </w:t>
      </w:r>
      <w:r w:rsidR="00600EF5" w:rsidRPr="00776F0D">
        <w:rPr>
          <w:color w:val="auto"/>
        </w:rPr>
        <w:t>SAX-</w:t>
      </w:r>
      <w:r w:rsidR="00DE3BF3" w:rsidRPr="00776F0D">
        <w:rPr>
          <w:color w:val="auto"/>
        </w:rPr>
        <w:t>HPLC analys</w:t>
      </w:r>
      <w:r w:rsidR="00600EF5" w:rsidRPr="00776F0D">
        <w:rPr>
          <w:color w:val="auto"/>
        </w:rPr>
        <w:t>e</w:t>
      </w:r>
      <w:r w:rsidR="00DE3BF3" w:rsidRPr="00776F0D">
        <w:rPr>
          <w:color w:val="auto"/>
        </w:rPr>
        <w:t xml:space="preserve">s of </w:t>
      </w:r>
      <w:r w:rsidR="00DE3BF3" w:rsidRPr="00776F0D">
        <w:rPr>
          <w:i/>
          <w:color w:val="auto"/>
        </w:rPr>
        <w:t>Arabidopsis thaliana</w:t>
      </w:r>
      <w:r w:rsidR="00DE3BF3" w:rsidRPr="00776F0D">
        <w:rPr>
          <w:color w:val="auto"/>
        </w:rPr>
        <w:t xml:space="preserve"> </w:t>
      </w:r>
      <w:r w:rsidR="00600EF5" w:rsidRPr="00776F0D">
        <w:rPr>
          <w:color w:val="auto"/>
        </w:rPr>
        <w:t xml:space="preserve">and </w:t>
      </w:r>
      <w:r w:rsidR="00600EF5" w:rsidRPr="00776F0D">
        <w:rPr>
          <w:i/>
          <w:color w:val="auto"/>
        </w:rPr>
        <w:t>Lotus japonicus</w:t>
      </w:r>
      <w:r w:rsidR="00600EF5" w:rsidRPr="00776F0D">
        <w:rPr>
          <w:color w:val="auto"/>
        </w:rPr>
        <w:t xml:space="preserve"> </w:t>
      </w:r>
      <w:r w:rsidR="00DE3BF3" w:rsidRPr="00776F0D">
        <w:rPr>
          <w:color w:val="auto"/>
        </w:rPr>
        <w:t xml:space="preserve">seedlings </w:t>
      </w:r>
      <w:r w:rsidR="00600EF5" w:rsidRPr="00776F0D">
        <w:rPr>
          <w:color w:val="auto"/>
        </w:rPr>
        <w:t>are</w:t>
      </w:r>
      <w:r w:rsidR="00DE3BF3" w:rsidRPr="00776F0D">
        <w:rPr>
          <w:color w:val="auto"/>
        </w:rPr>
        <w:t xml:space="preserve"> performed and </w:t>
      </w:r>
      <w:r w:rsidR="00C91699" w:rsidRPr="00776F0D">
        <w:rPr>
          <w:color w:val="auto"/>
        </w:rPr>
        <w:t>complete InsP profile</w:t>
      </w:r>
      <w:r w:rsidR="00600EF5" w:rsidRPr="00776F0D">
        <w:rPr>
          <w:color w:val="auto"/>
        </w:rPr>
        <w:t>s</w:t>
      </w:r>
      <w:r w:rsidR="00C91699" w:rsidRPr="00776F0D">
        <w:rPr>
          <w:color w:val="auto"/>
        </w:rPr>
        <w:t xml:space="preserve"> </w:t>
      </w:r>
      <w:r w:rsidR="00600EF5" w:rsidRPr="00776F0D">
        <w:rPr>
          <w:color w:val="auto"/>
        </w:rPr>
        <w:t xml:space="preserve">are </w:t>
      </w:r>
      <w:r w:rsidR="00E9052F" w:rsidRPr="00776F0D">
        <w:rPr>
          <w:color w:val="auto"/>
        </w:rPr>
        <w:t>presented and discussed</w:t>
      </w:r>
      <w:r w:rsidR="00DE3BF3" w:rsidRPr="00776F0D">
        <w:rPr>
          <w:color w:val="auto"/>
        </w:rPr>
        <w:t>.</w:t>
      </w:r>
      <w:r w:rsidR="00600EF5" w:rsidRPr="00776F0D">
        <w:rPr>
          <w:color w:val="auto"/>
        </w:rPr>
        <w:t xml:space="preserve"> The </w:t>
      </w:r>
      <w:r w:rsidR="00600EF5" w:rsidRPr="00776F0D">
        <w:rPr>
          <w:color w:val="auto"/>
        </w:rPr>
        <w:lastRenderedPageBreak/>
        <w:t>method described here represents a promising tool to better understand the biological roles of InsPs in plants.</w:t>
      </w:r>
    </w:p>
    <w:p w14:paraId="4C7D5FD5" w14:textId="77777777" w:rsidR="006305D7" w:rsidRPr="00776F0D" w:rsidRDefault="006305D7" w:rsidP="00E706C2">
      <w:pPr>
        <w:widowControl/>
        <w:rPr>
          <w:color w:val="auto"/>
        </w:rPr>
      </w:pPr>
    </w:p>
    <w:p w14:paraId="00D25F73" w14:textId="0C986E83" w:rsidR="006305D7" w:rsidRPr="00776F0D" w:rsidRDefault="006305D7" w:rsidP="00E706C2">
      <w:pPr>
        <w:widowControl/>
        <w:rPr>
          <w:color w:val="auto"/>
        </w:rPr>
      </w:pPr>
      <w:r w:rsidRPr="00776F0D">
        <w:rPr>
          <w:b/>
          <w:color w:val="auto"/>
        </w:rPr>
        <w:t>INTRODUCTION</w:t>
      </w:r>
      <w:r w:rsidRPr="00776F0D">
        <w:rPr>
          <w:b/>
          <w:bCs/>
          <w:color w:val="auto"/>
        </w:rPr>
        <w:t>:</w:t>
      </w:r>
      <w:r w:rsidRPr="00776F0D">
        <w:rPr>
          <w:color w:val="auto"/>
        </w:rPr>
        <w:t xml:space="preserve"> </w:t>
      </w:r>
    </w:p>
    <w:p w14:paraId="22A284C9" w14:textId="43F7AA83" w:rsidR="00CB0FEA" w:rsidRPr="00776F0D" w:rsidRDefault="00ED3CED" w:rsidP="00E706C2">
      <w:pPr>
        <w:widowControl/>
        <w:rPr>
          <w:color w:val="auto"/>
        </w:rPr>
      </w:pPr>
      <w:r w:rsidRPr="00776F0D">
        <w:rPr>
          <w:color w:val="auto"/>
        </w:rPr>
        <w:t>Almost four decades ago</w:t>
      </w:r>
      <w:r w:rsidR="00BB2977" w:rsidRPr="00776F0D">
        <w:rPr>
          <w:color w:val="auto"/>
        </w:rPr>
        <w:t>,</w:t>
      </w:r>
      <w:r w:rsidRPr="00776F0D">
        <w:rPr>
          <w:color w:val="auto"/>
        </w:rPr>
        <w:t xml:space="preserve"> inositol phosphates (InsPs) emerged as signaling molecules</w:t>
      </w:r>
      <w:r w:rsidR="00D83931" w:rsidRPr="00776F0D">
        <w:rPr>
          <w:color w:val="auto"/>
        </w:rPr>
        <w:t>,</w:t>
      </w:r>
      <w:r w:rsidRPr="00776F0D">
        <w:rPr>
          <w:color w:val="auto"/>
        </w:rPr>
        <w:t xml:space="preserve"> after Ins(1,4,5)P</w:t>
      </w:r>
      <w:r w:rsidRPr="00776F0D">
        <w:rPr>
          <w:color w:val="auto"/>
          <w:vertAlign w:val="subscript"/>
        </w:rPr>
        <w:t>3</w:t>
      </w:r>
      <w:r w:rsidRPr="00776F0D">
        <w:rPr>
          <w:color w:val="auto"/>
        </w:rPr>
        <w:t xml:space="preserve"> </w:t>
      </w:r>
      <w:r w:rsidR="00DD43B6" w:rsidRPr="00776F0D">
        <w:rPr>
          <w:color w:val="auto"/>
        </w:rPr>
        <w:t>(InsP</w:t>
      </w:r>
      <w:r w:rsidR="00DD43B6" w:rsidRPr="00776F0D">
        <w:rPr>
          <w:color w:val="auto"/>
          <w:vertAlign w:val="subscript"/>
        </w:rPr>
        <w:t>3</w:t>
      </w:r>
      <w:r w:rsidR="00DD43B6" w:rsidRPr="00776F0D">
        <w:rPr>
          <w:color w:val="auto"/>
        </w:rPr>
        <w:t xml:space="preserve">) </w:t>
      </w:r>
      <w:r w:rsidR="00D83931" w:rsidRPr="00776F0D">
        <w:rPr>
          <w:color w:val="auto"/>
        </w:rPr>
        <w:t xml:space="preserve">was identified </w:t>
      </w:r>
      <w:r w:rsidRPr="00776F0D">
        <w:rPr>
          <w:color w:val="auto"/>
        </w:rPr>
        <w:t>as a second messenger that activates the receptor</w:t>
      </w:r>
      <w:r w:rsidR="00BB2977" w:rsidRPr="00776F0D">
        <w:rPr>
          <w:color w:val="auto"/>
        </w:rPr>
        <w:t>-</w:t>
      </w:r>
      <w:r w:rsidRPr="00776F0D">
        <w:rPr>
          <w:color w:val="auto"/>
        </w:rPr>
        <w:t>mediated release of Ca</w:t>
      </w:r>
      <w:r w:rsidRPr="00776F0D">
        <w:rPr>
          <w:color w:val="auto"/>
          <w:vertAlign w:val="superscript"/>
        </w:rPr>
        <w:t>2+</w:t>
      </w:r>
      <w:r w:rsidRPr="00776F0D">
        <w:rPr>
          <w:color w:val="auto"/>
        </w:rPr>
        <w:t xml:space="preserve"> in animal cells</w:t>
      </w:r>
      <w:r w:rsidRPr="00776F0D">
        <w:rPr>
          <w:color w:val="auto"/>
        </w:rPr>
        <w:fldChar w:fldCharType="begin">
          <w:fldData xml:space="preserve">PEVuZE5vdGU+PENpdGU+PEF1dGhvcj5CZXJyaWRnZTwvQXV0aG9yPjxZZWFyPjE5ODk8L1llYXI+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</w:fldData>
        </w:fldChar>
      </w:r>
      <w:r w:rsidR="005A677D" w:rsidRPr="00776F0D">
        <w:rPr>
          <w:color w:val="auto"/>
        </w:rPr>
        <w:instrText xml:space="preserve"> ADDIN EN.CITE </w:instrText>
      </w:r>
      <w:r w:rsidR="005A677D" w:rsidRPr="00776F0D">
        <w:rPr>
          <w:color w:val="auto"/>
        </w:rPr>
        <w:fldChar w:fldCharType="begin">
          <w:fldData xml:space="preserve">PEVuZE5vdGU+PENpdGU+PEF1dGhvcj5CZXJyaWRnZTwvQXV0aG9yPjxZZWFyPjE5ODk8L1llYXI+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</w:fldData>
        </w:fldChar>
      </w:r>
      <w:r w:rsidR="005A677D" w:rsidRPr="00776F0D">
        <w:rPr>
          <w:color w:val="auto"/>
        </w:rPr>
        <w:instrText xml:space="preserve"> ADDIN EN.CITE.DATA </w:instrText>
      </w:r>
      <w:r w:rsidR="005A677D" w:rsidRPr="00776F0D">
        <w:rPr>
          <w:color w:val="auto"/>
        </w:rPr>
      </w:r>
      <w:r w:rsidR="005A677D" w:rsidRPr="00776F0D">
        <w:rPr>
          <w:color w:val="auto"/>
        </w:rPr>
        <w:fldChar w:fldCharType="end"/>
      </w:r>
      <w:r w:rsidRPr="00776F0D">
        <w:rPr>
          <w:color w:val="auto"/>
        </w:rPr>
      </w:r>
      <w:r w:rsidRPr="00776F0D">
        <w:rPr>
          <w:color w:val="auto"/>
        </w:rPr>
        <w:fldChar w:fldCharType="separate"/>
      </w:r>
      <w:r w:rsidR="005A677D" w:rsidRPr="00776F0D">
        <w:rPr>
          <w:noProof/>
          <w:color w:val="auto"/>
          <w:vertAlign w:val="superscript"/>
        </w:rPr>
        <w:t>1,2</w:t>
      </w:r>
      <w:r w:rsidRPr="00776F0D">
        <w:rPr>
          <w:color w:val="auto"/>
        </w:rPr>
        <w:fldChar w:fldCharType="end"/>
      </w:r>
      <w:r w:rsidR="00DD43B6" w:rsidRPr="00776F0D">
        <w:rPr>
          <w:color w:val="auto"/>
        </w:rPr>
        <w:t>.</w:t>
      </w:r>
      <w:r w:rsidRPr="00776F0D">
        <w:rPr>
          <w:color w:val="auto"/>
        </w:rPr>
        <w:t xml:space="preserve"> </w:t>
      </w:r>
      <w:r w:rsidR="000D3B70" w:rsidRPr="00776F0D">
        <w:rPr>
          <w:color w:val="auto"/>
        </w:rPr>
        <w:t>To date</w:t>
      </w:r>
      <w:r w:rsidR="00DD43B6" w:rsidRPr="00776F0D">
        <w:rPr>
          <w:color w:val="auto"/>
        </w:rPr>
        <w:t>, no InsP</w:t>
      </w:r>
      <w:r w:rsidR="00DD43B6" w:rsidRPr="00776F0D">
        <w:rPr>
          <w:color w:val="auto"/>
          <w:vertAlign w:val="subscript"/>
        </w:rPr>
        <w:t>3</w:t>
      </w:r>
      <w:r w:rsidR="00DD43B6" w:rsidRPr="00776F0D">
        <w:rPr>
          <w:color w:val="auto"/>
        </w:rPr>
        <w:t xml:space="preserve"> receptor (IP3-R) has been identified in plants, </w:t>
      </w:r>
      <w:r w:rsidR="0055486E" w:rsidRPr="00776F0D">
        <w:rPr>
          <w:color w:val="auto"/>
        </w:rPr>
        <w:t xml:space="preserve">which </w:t>
      </w:r>
      <w:r w:rsidR="00C73F7C" w:rsidRPr="00776F0D">
        <w:rPr>
          <w:color w:val="auto"/>
        </w:rPr>
        <w:t xml:space="preserve">questions </w:t>
      </w:r>
      <w:r w:rsidR="00DD43B6" w:rsidRPr="00776F0D">
        <w:rPr>
          <w:color w:val="auto"/>
        </w:rPr>
        <w:t xml:space="preserve">a direct signaling role for </w:t>
      </w:r>
      <w:r w:rsidR="0055486E" w:rsidRPr="00776F0D">
        <w:rPr>
          <w:color w:val="auto"/>
        </w:rPr>
        <w:t>InsP</w:t>
      </w:r>
      <w:r w:rsidR="0055486E" w:rsidRPr="00776F0D">
        <w:rPr>
          <w:color w:val="auto"/>
          <w:vertAlign w:val="subscript"/>
        </w:rPr>
        <w:t>3</w:t>
      </w:r>
      <w:r w:rsidR="00DD43B6" w:rsidRPr="00776F0D">
        <w:rPr>
          <w:color w:val="auto"/>
        </w:rPr>
        <w:t xml:space="preserve"> </w:t>
      </w:r>
      <w:r w:rsidR="000D3B70" w:rsidRPr="00776F0D">
        <w:rPr>
          <w:color w:val="auto"/>
        </w:rPr>
        <w:t>in plant cells</w:t>
      </w:r>
      <w:r w:rsidR="003E375B" w:rsidRPr="00776F0D">
        <w:rPr>
          <w:color w:val="auto"/>
        </w:rPr>
        <w:fldChar w:fldCharType="begin"/>
      </w:r>
      <w:r w:rsidR="00F01E18" w:rsidRPr="00776F0D">
        <w:rPr>
          <w:color w:val="auto"/>
        </w:rPr>
        <w:instrText xml:space="preserve"> ADDIN EN.CITE &lt;EndNote&gt;&lt;Cite&gt;&lt;Author&gt;Krinke&lt;/Author&gt;&lt;Year&gt;2007&lt;/Year&gt;&lt;RecNum&gt;164&lt;/RecNum&gt;&lt;DisplayText&gt;&lt;style face="superscript"&gt;3&lt;/style&gt;&lt;/DisplayText&gt;&lt;record&gt;&lt;rec-number&gt;164&lt;/rec-number&gt;&lt;foreign-keys&gt;&lt;key app="EN" db-id="e0fareddo9tszmed99rxpprcf0d9d92va0d9" timestamp="0"&gt;164&lt;/key&gt;&lt;/foreign-keys&gt;&lt;ref-type name="Journal Article"&gt;17&lt;/ref-type&gt;&lt;contributors&gt;&lt;authors&gt;&lt;author&gt;Krinke, O.&lt;/author&gt;&lt;author&gt;Novotna, Z.&lt;/author&gt;&lt;author&gt;Valentova, O.&lt;/author&gt;&lt;author&gt;Martinec, J.&lt;/author&gt;&lt;/authors&gt;&lt;/contributors&gt;&lt;auth-address&gt;Acad Sci Czech Republ, Inst Expt Bot, CR-16502 Prague 6, Czech Republic&amp;#xD;Prague Inst Chem Technol, Dept Biochem &amp;amp; Microbiol, CR-16628 Prague, Czech Republic&amp;#xD;Univ Paris 06, Paris, France&amp;#xD;CNRS, Format Rech Evolut 2846, Lab Physiol Cellulaire &amp;amp; Mol Plantes, F-94200 Ivry, France&lt;/auth-address&gt;&lt;titles&gt;&lt;title&gt;Inositol trisphosphate receptor in higher plants: is it real?&lt;/title&gt;&lt;secondary-title&gt;Journal of Experimental Botany&lt;/secondary-title&gt;&lt;alt-title&gt;J Exp Bot&lt;/alt-title&gt;&lt;/titles&gt;&lt;pages&gt;361-376&lt;/pages&gt;&lt;volume&gt;58&lt;/volume&gt;&lt;number&gt;3&lt;/number&gt;&lt;keywords&gt;&lt;keyword&gt;ca2+ signalling&lt;/keyword&gt;&lt;keyword&gt;higher plants&lt;/keyword&gt;&lt;keyword&gt;inositol trisphosphate receptor&lt;/keyword&gt;&lt;keyword&gt;ligand-gated ca2+ channels&lt;/keyword&gt;&lt;keyword&gt;induced calcium release&lt;/keyword&gt;&lt;keyword&gt;phosphoenolpyruvate carboxylase phosphorylation&lt;/keyword&gt;&lt;keyword&gt;vacuolar membrane-vesicles&lt;/keyword&gt;&lt;keyword&gt;intracellular ca2+ release&lt;/keyword&gt;&lt;keyword&gt;suspension-culture cells&lt;/keyword&gt;&lt;keyword&gt;affinity binding-site&lt;/keyword&gt;&lt;keyword&gt;cyclic adp-ribose&lt;/keyword&gt;&lt;keyword&gt;daucus-carota l&lt;/keyword&gt;&lt;keyword&gt;phospholipase-c&lt;/keyword&gt;&lt;keyword&gt;1,4,5-trisphosphate receptor&lt;/keyword&gt;&lt;/keywords&gt;&lt;dates&gt;&lt;year&gt;2007&lt;/year&gt;&lt;pub-dates&gt;&lt;date&gt;Feb&lt;/date&gt;&lt;/pub-dates&gt;&lt;/dates&gt;&lt;isbn&gt;0022-0957&lt;/isbn&gt;&lt;accession-num&gt;WOS:000244428400001&lt;/accession-num&gt;&lt;urls&gt;&lt;related-urls&gt;&lt;url&gt;&amp;lt;Go to ISI&amp;gt;://WOS:000244428400001&lt;/url&gt;&lt;/related-urls&gt;&lt;/urls&gt;&lt;electronic-resource-num&gt;10.1093/jxb/erl220&lt;/electronic-resource-num&gt;&lt;language&gt;English&lt;/language&gt;&lt;/record&gt;&lt;/Cite&gt;&lt;/EndNote&gt;</w:instrText>
      </w:r>
      <w:r w:rsidR="003E375B" w:rsidRPr="00776F0D">
        <w:rPr>
          <w:color w:val="auto"/>
        </w:rPr>
        <w:fldChar w:fldCharType="separate"/>
      </w:r>
      <w:r w:rsidR="00F01E18" w:rsidRPr="00776F0D">
        <w:rPr>
          <w:noProof/>
          <w:color w:val="auto"/>
          <w:vertAlign w:val="superscript"/>
        </w:rPr>
        <w:t>3</w:t>
      </w:r>
      <w:r w:rsidR="003E375B" w:rsidRPr="00776F0D">
        <w:rPr>
          <w:color w:val="auto"/>
        </w:rPr>
        <w:fldChar w:fldCharType="end"/>
      </w:r>
      <w:r w:rsidR="0055486E" w:rsidRPr="00776F0D">
        <w:rPr>
          <w:color w:val="auto"/>
        </w:rPr>
        <w:t xml:space="preserve">. </w:t>
      </w:r>
      <w:r w:rsidR="00B56239" w:rsidRPr="00776F0D">
        <w:rPr>
          <w:color w:val="auto"/>
        </w:rPr>
        <w:t>Regardless</w:t>
      </w:r>
      <w:r w:rsidR="00C73F7C" w:rsidRPr="00776F0D">
        <w:rPr>
          <w:color w:val="auto"/>
        </w:rPr>
        <w:t>,</w:t>
      </w:r>
      <w:r w:rsidR="0055486E" w:rsidRPr="00776F0D">
        <w:rPr>
          <w:color w:val="auto"/>
        </w:rPr>
        <w:t xml:space="preserve"> InsP</w:t>
      </w:r>
      <w:r w:rsidR="0055486E" w:rsidRPr="00776F0D">
        <w:rPr>
          <w:color w:val="auto"/>
          <w:vertAlign w:val="subscript"/>
        </w:rPr>
        <w:t>3</w:t>
      </w:r>
      <w:r w:rsidR="0055486E" w:rsidRPr="00776F0D">
        <w:rPr>
          <w:color w:val="auto"/>
        </w:rPr>
        <w:t xml:space="preserve"> serves as a precursor for</w:t>
      </w:r>
      <w:r w:rsidR="00D83931" w:rsidRPr="00776F0D">
        <w:rPr>
          <w:color w:val="auto"/>
        </w:rPr>
        <w:t xml:space="preserve"> other </w:t>
      </w:r>
      <w:r w:rsidR="009F211B" w:rsidRPr="00776F0D">
        <w:rPr>
          <w:color w:val="auto"/>
        </w:rPr>
        <w:t>InsPs</w:t>
      </w:r>
      <w:r w:rsidR="00D83931" w:rsidRPr="00776F0D">
        <w:rPr>
          <w:color w:val="auto"/>
        </w:rPr>
        <w:t xml:space="preserve"> involved in </w:t>
      </w:r>
      <w:r w:rsidR="000770DD" w:rsidRPr="00776F0D">
        <w:rPr>
          <w:color w:val="auto"/>
        </w:rPr>
        <w:t>several</w:t>
      </w:r>
      <w:r w:rsidR="00D83931" w:rsidRPr="00776F0D">
        <w:rPr>
          <w:color w:val="auto"/>
        </w:rPr>
        <w:t xml:space="preserve"> </w:t>
      </w:r>
      <w:r w:rsidR="000770DD" w:rsidRPr="00776F0D">
        <w:rPr>
          <w:color w:val="auto"/>
        </w:rPr>
        <w:t>plant developmental processes</w:t>
      </w:r>
      <w:r w:rsidR="00D83931" w:rsidRPr="00776F0D">
        <w:rPr>
          <w:color w:val="auto"/>
        </w:rPr>
        <w:t>, including the regulation of</w:t>
      </w:r>
      <w:r w:rsidR="009F211B" w:rsidRPr="00776F0D">
        <w:rPr>
          <w:color w:val="auto"/>
        </w:rPr>
        <w:t xml:space="preserve"> specific signaling pathways</w:t>
      </w:r>
      <w:r w:rsidR="009F211B" w:rsidRPr="00776F0D">
        <w:rPr>
          <w:color w:val="auto"/>
        </w:rPr>
        <w:fldChar w:fldCharType="begin">
          <w:fldData xml:space="preserve">PEVuZE5vdGU+PENpdGU+PEF1dGhvcj5Lcmlua2U8L0F1dGhvcj48WWVhcj4yMDA3PC9ZZWFyPjxS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Lcmlua2U8L0F1dGhvcj48WWVhcj4yMDA3PC9ZZWFyPjxS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9F211B" w:rsidRPr="00776F0D">
        <w:rPr>
          <w:color w:val="auto"/>
        </w:rPr>
      </w:r>
      <w:r w:rsidR="009F211B" w:rsidRPr="00776F0D">
        <w:rPr>
          <w:color w:val="auto"/>
        </w:rPr>
        <w:fldChar w:fldCharType="separate"/>
      </w:r>
      <w:r w:rsidR="00F01E18" w:rsidRPr="00776F0D">
        <w:rPr>
          <w:noProof/>
          <w:color w:val="auto"/>
          <w:vertAlign w:val="superscript"/>
        </w:rPr>
        <w:t>3-8</w:t>
      </w:r>
      <w:r w:rsidR="009F211B" w:rsidRPr="00776F0D">
        <w:rPr>
          <w:color w:val="auto"/>
        </w:rPr>
        <w:fldChar w:fldCharType="end"/>
      </w:r>
      <w:r w:rsidR="00D83931" w:rsidRPr="00776F0D">
        <w:rPr>
          <w:color w:val="auto"/>
        </w:rPr>
        <w:t>.</w:t>
      </w:r>
      <w:r w:rsidR="009F211B" w:rsidRPr="00776F0D">
        <w:rPr>
          <w:color w:val="auto"/>
        </w:rPr>
        <w:t xml:space="preserve"> </w:t>
      </w:r>
      <w:r w:rsidR="00545861" w:rsidRPr="00776F0D">
        <w:rPr>
          <w:color w:val="auto"/>
        </w:rPr>
        <w:t xml:space="preserve">For instance, </w:t>
      </w:r>
      <w:r w:rsidR="00225AD9" w:rsidRPr="00776F0D">
        <w:rPr>
          <w:color w:val="auto"/>
        </w:rPr>
        <w:t>InsP</w:t>
      </w:r>
      <w:r w:rsidR="00225AD9" w:rsidRPr="00776F0D">
        <w:rPr>
          <w:color w:val="auto"/>
          <w:vertAlign w:val="subscript"/>
        </w:rPr>
        <w:t>3</w:t>
      </w:r>
      <w:r w:rsidR="00225AD9" w:rsidRPr="00776F0D">
        <w:rPr>
          <w:color w:val="auto"/>
        </w:rPr>
        <w:t xml:space="preserve"> can be further phosphorylated </w:t>
      </w:r>
      <w:r w:rsidR="00F13960" w:rsidRPr="00776F0D">
        <w:rPr>
          <w:color w:val="auto"/>
        </w:rPr>
        <w:t xml:space="preserve">to </w:t>
      </w:r>
      <w:r w:rsidR="00545861" w:rsidRPr="00776F0D">
        <w:rPr>
          <w:color w:val="auto"/>
        </w:rPr>
        <w:t>InsP</w:t>
      </w:r>
      <w:r w:rsidR="00545861" w:rsidRPr="00776F0D">
        <w:rPr>
          <w:color w:val="auto"/>
          <w:vertAlign w:val="subscript"/>
        </w:rPr>
        <w:t>6</w:t>
      </w:r>
      <w:r w:rsidR="00545861" w:rsidRPr="00776F0D">
        <w:rPr>
          <w:color w:val="auto"/>
        </w:rPr>
        <w:t>, also known as “phytic acid”,</w:t>
      </w:r>
      <w:r w:rsidR="00225AD9" w:rsidRPr="00776F0D">
        <w:rPr>
          <w:color w:val="auto"/>
        </w:rPr>
        <w:t xml:space="preserve"> which</w:t>
      </w:r>
      <w:r w:rsidR="00CB0FEA" w:rsidRPr="00776F0D">
        <w:rPr>
          <w:color w:val="auto"/>
        </w:rPr>
        <w:t xml:space="preserve"> </w:t>
      </w:r>
      <w:r w:rsidR="008708DE" w:rsidRPr="00776F0D">
        <w:rPr>
          <w:color w:val="auto"/>
        </w:rPr>
        <w:t xml:space="preserve">represents </w:t>
      </w:r>
      <w:r w:rsidR="00CB0FEA" w:rsidRPr="00776F0D">
        <w:rPr>
          <w:color w:val="auto"/>
        </w:rPr>
        <w:t xml:space="preserve">a </w:t>
      </w:r>
      <w:r w:rsidR="00F13960" w:rsidRPr="00776F0D">
        <w:rPr>
          <w:color w:val="auto"/>
        </w:rPr>
        <w:t xml:space="preserve">major </w:t>
      </w:r>
      <w:r w:rsidR="00CB0FEA" w:rsidRPr="00776F0D">
        <w:rPr>
          <w:color w:val="auto"/>
        </w:rPr>
        <w:t>source of phos</w:t>
      </w:r>
      <w:r w:rsidR="00332C6A" w:rsidRPr="00776F0D">
        <w:rPr>
          <w:color w:val="auto"/>
        </w:rPr>
        <w:t>phate</w:t>
      </w:r>
      <w:r w:rsidR="00594315" w:rsidRPr="00776F0D">
        <w:rPr>
          <w:color w:val="auto"/>
        </w:rPr>
        <w:t xml:space="preserve">, </w:t>
      </w:r>
      <w:r w:rsidR="00CB0FEA" w:rsidRPr="00776F0D">
        <w:rPr>
          <w:i/>
          <w:color w:val="auto"/>
        </w:rPr>
        <w:t>myo</w:t>
      </w:r>
      <w:r w:rsidR="00CB0FEA" w:rsidRPr="00776F0D">
        <w:rPr>
          <w:color w:val="auto"/>
        </w:rPr>
        <w:t>-inositol</w:t>
      </w:r>
      <w:r w:rsidR="00594315" w:rsidRPr="00776F0D">
        <w:rPr>
          <w:color w:val="auto"/>
        </w:rPr>
        <w:t xml:space="preserve"> and cations, </w:t>
      </w:r>
      <w:r w:rsidR="008708DE" w:rsidRPr="00776F0D">
        <w:rPr>
          <w:color w:val="auto"/>
        </w:rPr>
        <w:t xml:space="preserve">and </w:t>
      </w:r>
      <w:r w:rsidR="00225AD9" w:rsidRPr="00776F0D">
        <w:rPr>
          <w:color w:val="auto"/>
        </w:rPr>
        <w:t>was</w:t>
      </w:r>
      <w:r w:rsidR="00CB0FEA" w:rsidRPr="00776F0D">
        <w:rPr>
          <w:color w:val="auto"/>
        </w:rPr>
        <w:t xml:space="preserve"> shown to play key roles in plant defense against pathogens,</w:t>
      </w:r>
      <w:r w:rsidR="008708DE" w:rsidRPr="00776F0D">
        <w:rPr>
          <w:color w:val="auto"/>
        </w:rPr>
        <w:t xml:space="preserve"> mRNA export and phosphate homeostasis</w:t>
      </w:r>
      <w:r w:rsidR="003D4BAD" w:rsidRPr="00776F0D">
        <w:rPr>
          <w:color w:val="auto"/>
        </w:rPr>
        <w:fldChar w:fldCharType="begin">
          <w:fldData xml:space="preserve">PEVuZE5vdGU+PENpdGU+PEF1dGhvcj5LdW88L0F1dGhvcj48WWVhcj4yMDE4PC9ZZWFyPjxSZWNO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LdW88L0F1dGhvcj48WWVhcj4yMDE4PC9ZZWFyPjxSZWNO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3D4BAD" w:rsidRPr="00776F0D">
        <w:rPr>
          <w:color w:val="auto"/>
        </w:rPr>
      </w:r>
      <w:r w:rsidR="003D4BAD" w:rsidRPr="00776F0D">
        <w:rPr>
          <w:color w:val="auto"/>
        </w:rPr>
        <w:fldChar w:fldCharType="separate"/>
      </w:r>
      <w:r w:rsidR="00176B0E" w:rsidRPr="00776F0D">
        <w:rPr>
          <w:noProof/>
          <w:color w:val="auto"/>
          <w:vertAlign w:val="superscript"/>
        </w:rPr>
        <w:t>5,9-12</w:t>
      </w:r>
      <w:r w:rsidR="003D4BAD" w:rsidRPr="00776F0D">
        <w:rPr>
          <w:color w:val="auto"/>
        </w:rPr>
        <w:fldChar w:fldCharType="end"/>
      </w:r>
      <w:r w:rsidR="00D3531F" w:rsidRPr="00776F0D">
        <w:rPr>
          <w:color w:val="auto"/>
        </w:rPr>
        <w:t>.</w:t>
      </w:r>
    </w:p>
    <w:p w14:paraId="046FB2E2" w14:textId="77777777" w:rsidR="00225AD9" w:rsidRPr="00776F0D" w:rsidRDefault="00225AD9" w:rsidP="00E706C2">
      <w:pPr>
        <w:widowControl/>
        <w:rPr>
          <w:color w:val="auto"/>
        </w:rPr>
      </w:pPr>
    </w:p>
    <w:p w14:paraId="382A08CF" w14:textId="3F2F63A9" w:rsidR="00ED3CED" w:rsidRPr="00776F0D" w:rsidRDefault="009651E9" w:rsidP="00E706C2">
      <w:pPr>
        <w:widowControl/>
        <w:rPr>
          <w:color w:val="auto"/>
        </w:rPr>
      </w:pPr>
      <w:r w:rsidRPr="00776F0D">
        <w:rPr>
          <w:color w:val="auto"/>
        </w:rPr>
        <w:t>Inositol pyrophosphates (PP-InsPs)</w:t>
      </w:r>
      <w:r w:rsidR="009F211B" w:rsidRPr="00776F0D">
        <w:rPr>
          <w:color w:val="auto"/>
        </w:rPr>
        <w:t xml:space="preserve"> </w:t>
      </w:r>
      <w:r w:rsidRPr="00776F0D">
        <w:rPr>
          <w:color w:val="auto"/>
        </w:rPr>
        <w:t xml:space="preserve">are </w:t>
      </w:r>
      <w:r w:rsidR="009F211B" w:rsidRPr="00776F0D">
        <w:rPr>
          <w:color w:val="auto"/>
        </w:rPr>
        <w:t>a class of InsPs</w:t>
      </w:r>
      <w:r w:rsidR="00FB1676" w:rsidRPr="00776F0D">
        <w:rPr>
          <w:color w:val="auto"/>
        </w:rPr>
        <w:t xml:space="preserve"> that contain at least one high-energy di-phospho bond</w:t>
      </w:r>
      <w:r w:rsidR="00941D36" w:rsidRPr="00776F0D">
        <w:rPr>
          <w:color w:val="auto"/>
        </w:rPr>
        <w:t>, initially identified</w:t>
      </w:r>
      <w:r w:rsidR="00FB1676" w:rsidRPr="00776F0D">
        <w:rPr>
          <w:color w:val="auto"/>
        </w:rPr>
        <w:t xml:space="preserve"> </w:t>
      </w:r>
      <w:r w:rsidR="00941D36" w:rsidRPr="00776F0D">
        <w:rPr>
          <w:color w:val="auto"/>
        </w:rPr>
        <w:t xml:space="preserve">in </w:t>
      </w:r>
      <w:r w:rsidR="00FB1676" w:rsidRPr="00776F0D">
        <w:rPr>
          <w:color w:val="auto"/>
        </w:rPr>
        <w:t>animal cells, amoeba and yeast, where they play critical roles in various cellular processes</w:t>
      </w:r>
      <w:r w:rsidR="00705641" w:rsidRPr="00776F0D">
        <w:rPr>
          <w:color w:val="auto"/>
        </w:rPr>
        <w:fldChar w:fldCharType="begin">
          <w:fldData xml:space="preserve">PEVuZE5vdGU+PENpdGU+PEF1dGhvcj5XaWxkPC9BdXRob3I+PFllYXI+MjAxNjwvWWVhcj48UmVj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</w:fldData>
        </w:fldChar>
      </w:r>
      <w:r w:rsidR="00003DDE" w:rsidRPr="00776F0D">
        <w:rPr>
          <w:color w:val="auto"/>
        </w:rPr>
        <w:instrText xml:space="preserve"> ADDIN EN.CITE </w:instrText>
      </w:r>
      <w:r w:rsidR="00003DDE" w:rsidRPr="00776F0D">
        <w:rPr>
          <w:color w:val="auto"/>
        </w:rPr>
        <w:fldChar w:fldCharType="begin">
          <w:fldData xml:space="preserve">PEVuZE5vdGU+PENpdGU+PEF1dGhvcj5XaWxkPC9BdXRob3I+PFllYXI+MjAxNjwvWWVhcj48UmVj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</w:fldData>
        </w:fldChar>
      </w:r>
      <w:r w:rsidR="00003DDE" w:rsidRPr="00776F0D">
        <w:rPr>
          <w:color w:val="auto"/>
        </w:rPr>
        <w:instrText xml:space="preserve"> ADDIN EN.CITE.DATA </w:instrText>
      </w:r>
      <w:r w:rsidR="00003DDE" w:rsidRPr="00776F0D">
        <w:rPr>
          <w:color w:val="auto"/>
        </w:rPr>
      </w:r>
      <w:r w:rsidR="00003DDE" w:rsidRPr="00776F0D">
        <w:rPr>
          <w:color w:val="auto"/>
        </w:rPr>
        <w:fldChar w:fldCharType="end"/>
      </w:r>
      <w:r w:rsidR="00705641" w:rsidRPr="00776F0D">
        <w:rPr>
          <w:color w:val="auto"/>
        </w:rPr>
      </w:r>
      <w:r w:rsidR="00705641" w:rsidRPr="00776F0D">
        <w:rPr>
          <w:color w:val="auto"/>
        </w:rPr>
        <w:fldChar w:fldCharType="separate"/>
      </w:r>
      <w:r w:rsidR="00F56C20" w:rsidRPr="00776F0D">
        <w:rPr>
          <w:noProof/>
          <w:color w:val="auto"/>
          <w:vertAlign w:val="superscript"/>
        </w:rPr>
        <w:t>13-15</w:t>
      </w:r>
      <w:r w:rsidR="00705641" w:rsidRPr="00776F0D">
        <w:rPr>
          <w:color w:val="auto"/>
        </w:rPr>
        <w:fldChar w:fldCharType="end"/>
      </w:r>
      <w:r w:rsidR="00D3531F" w:rsidRPr="00776F0D">
        <w:rPr>
          <w:color w:val="auto"/>
        </w:rPr>
        <w:t>.</w:t>
      </w:r>
      <w:r w:rsidR="00FB1676" w:rsidRPr="00776F0D">
        <w:rPr>
          <w:color w:val="auto"/>
        </w:rPr>
        <w:t xml:space="preserve"> </w:t>
      </w:r>
      <w:r w:rsidR="00F26C69" w:rsidRPr="00776F0D">
        <w:rPr>
          <w:color w:val="auto"/>
        </w:rPr>
        <w:t xml:space="preserve">Despite seminal work on </w:t>
      </w:r>
      <w:r w:rsidR="005E2481" w:rsidRPr="00776F0D">
        <w:rPr>
          <w:color w:val="auto"/>
        </w:rPr>
        <w:t xml:space="preserve">PP-InsPs in plants </w:t>
      </w:r>
      <w:r w:rsidR="00403B7A" w:rsidRPr="00776F0D">
        <w:rPr>
          <w:color w:val="auto"/>
        </w:rPr>
        <w:fldChar w:fldCharType="begin">
          <w:fldData xml:space="preserve">PEVuZE5vdGU+PENpdGU+PEF1dGhvcj5EZXNhaTwvQXV0aG9yPjxZZWFyPjIwMTQ8L1llYXI+PFJl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</w:fldData>
        </w:fldChar>
      </w:r>
      <w:r w:rsidR="005A677D" w:rsidRPr="00776F0D">
        <w:rPr>
          <w:color w:val="auto"/>
        </w:rPr>
        <w:instrText xml:space="preserve"> ADDIN EN.CITE </w:instrText>
      </w:r>
      <w:r w:rsidR="005A677D" w:rsidRPr="00776F0D">
        <w:rPr>
          <w:color w:val="auto"/>
        </w:rPr>
        <w:fldChar w:fldCharType="begin">
          <w:fldData xml:space="preserve">PEVuZE5vdGU+PENpdGU+PEF1dGhvcj5EZXNhaTwvQXV0aG9yPjxZZWFyPjIwMTQ8L1llYXI+PFJl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</w:fldData>
        </w:fldChar>
      </w:r>
      <w:r w:rsidR="005A677D" w:rsidRPr="00776F0D">
        <w:rPr>
          <w:color w:val="auto"/>
        </w:rPr>
        <w:instrText xml:space="preserve"> ADDIN EN.CITE.DATA </w:instrText>
      </w:r>
      <w:r w:rsidR="005A677D" w:rsidRPr="00776F0D">
        <w:rPr>
          <w:color w:val="auto"/>
        </w:rPr>
      </w:r>
      <w:r w:rsidR="005A677D" w:rsidRPr="00776F0D">
        <w:rPr>
          <w:color w:val="auto"/>
        </w:rPr>
        <w:fldChar w:fldCharType="end"/>
      </w:r>
      <w:r w:rsidR="00403B7A" w:rsidRPr="00776F0D">
        <w:rPr>
          <w:color w:val="auto"/>
        </w:rPr>
      </w:r>
      <w:r w:rsidR="00403B7A" w:rsidRPr="00776F0D">
        <w:rPr>
          <w:color w:val="auto"/>
        </w:rPr>
        <w:fldChar w:fldCharType="separate"/>
      </w:r>
      <w:r w:rsidR="005A677D" w:rsidRPr="00776F0D">
        <w:rPr>
          <w:noProof/>
          <w:color w:val="auto"/>
          <w:vertAlign w:val="superscript"/>
        </w:rPr>
        <w:t>16-26</w:t>
      </w:r>
      <w:r w:rsidR="00403B7A" w:rsidRPr="00776F0D">
        <w:rPr>
          <w:color w:val="auto"/>
        </w:rPr>
        <w:fldChar w:fldCharType="end"/>
      </w:r>
      <w:r w:rsidR="005E2481" w:rsidRPr="00776F0D">
        <w:rPr>
          <w:color w:val="auto"/>
        </w:rPr>
        <w:t xml:space="preserve">, the biological functions and isomer identity of these molecules </w:t>
      </w:r>
      <w:r w:rsidR="00F2300F" w:rsidRPr="00776F0D">
        <w:rPr>
          <w:color w:val="auto"/>
        </w:rPr>
        <w:t>still remain largely</w:t>
      </w:r>
      <w:r w:rsidR="005E2481" w:rsidRPr="00776F0D">
        <w:rPr>
          <w:color w:val="auto"/>
        </w:rPr>
        <w:t xml:space="preserve"> enigmatic</w:t>
      </w:r>
      <w:r w:rsidR="00D3531F" w:rsidRPr="00776F0D">
        <w:rPr>
          <w:color w:val="auto"/>
        </w:rPr>
        <w:t>.</w:t>
      </w:r>
      <w:r w:rsidR="00074C8D" w:rsidRPr="00776F0D">
        <w:rPr>
          <w:color w:val="auto"/>
        </w:rPr>
        <w:t xml:space="preserve"> </w:t>
      </w:r>
      <w:r w:rsidR="00B56239" w:rsidRPr="00776F0D">
        <w:rPr>
          <w:color w:val="auto"/>
        </w:rPr>
        <w:t xml:space="preserve">In the model plant </w:t>
      </w:r>
      <w:r w:rsidR="00B56239" w:rsidRPr="00776F0D">
        <w:rPr>
          <w:i/>
          <w:color w:val="auto"/>
        </w:rPr>
        <w:t>Arabidopsis thaliana</w:t>
      </w:r>
      <w:r w:rsidR="00B56239" w:rsidRPr="00776F0D">
        <w:rPr>
          <w:color w:val="auto"/>
        </w:rPr>
        <w:t>, cellular InsP</w:t>
      </w:r>
      <w:r w:rsidR="00B56239" w:rsidRPr="00776F0D">
        <w:rPr>
          <w:color w:val="auto"/>
          <w:vertAlign w:val="subscript"/>
        </w:rPr>
        <w:t>8</w:t>
      </w:r>
      <w:r w:rsidR="00B56239" w:rsidRPr="00776F0D">
        <w:rPr>
          <w:color w:val="auto"/>
        </w:rPr>
        <w:t xml:space="preserve"> </w:t>
      </w:r>
      <w:r w:rsidR="00CB22FB" w:rsidRPr="00776F0D">
        <w:rPr>
          <w:color w:val="auto"/>
        </w:rPr>
        <w:t xml:space="preserve">was proposed to </w:t>
      </w:r>
      <w:r w:rsidR="00B56239" w:rsidRPr="00776F0D">
        <w:rPr>
          <w:color w:val="auto"/>
        </w:rPr>
        <w:t>regulate defenses against insect herbivores and necrotrophic fungi</w:t>
      </w:r>
      <w:r w:rsidR="00225AD9" w:rsidRPr="00776F0D">
        <w:rPr>
          <w:color w:val="auto"/>
        </w:rPr>
        <w:t xml:space="preserve"> via</w:t>
      </w:r>
      <w:r w:rsidR="00BB3C21" w:rsidRPr="00776F0D">
        <w:rPr>
          <w:color w:val="auto"/>
        </w:rPr>
        <w:t xml:space="preserve"> coincidence-detection of InsP</w:t>
      </w:r>
      <w:r w:rsidR="00BB3C21" w:rsidRPr="00776F0D">
        <w:rPr>
          <w:color w:val="auto"/>
          <w:vertAlign w:val="subscript"/>
        </w:rPr>
        <w:t>8</w:t>
      </w:r>
      <w:r w:rsidR="006E40F2" w:rsidRPr="00776F0D">
        <w:rPr>
          <w:color w:val="auto"/>
        </w:rPr>
        <w:t xml:space="preserve"> </w:t>
      </w:r>
      <w:r w:rsidR="00A60BF0" w:rsidRPr="00776F0D">
        <w:rPr>
          <w:color w:val="auto"/>
        </w:rPr>
        <w:t>and active jasmonate by the ASK1-COI1-JAZ receptor complex</w:t>
      </w:r>
      <w:r w:rsidR="00FF0EA2" w:rsidRPr="00776F0D">
        <w:rPr>
          <w:color w:val="auto"/>
        </w:rPr>
        <w:fldChar w:fldCharType="begin">
          <w:fldData xml:space="preserve">PEVuZE5vdGU+PENpdGU+PEF1dGhvcj5MYWhhPC9BdXRob3I+PFllYXI+MjAxNTwvWWVhcj48UmVj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</w:fldData>
        </w:fldChar>
      </w:r>
      <w:r w:rsidR="00C67565" w:rsidRPr="00776F0D">
        <w:rPr>
          <w:color w:val="auto"/>
        </w:rPr>
        <w:instrText xml:space="preserve"> ADDIN EN.CITE </w:instrText>
      </w:r>
      <w:r w:rsidR="00C67565" w:rsidRPr="00776F0D">
        <w:rPr>
          <w:color w:val="auto"/>
        </w:rPr>
        <w:fldChar w:fldCharType="begin">
          <w:fldData xml:space="preserve">PEVuZE5vdGU+PENpdGU+PEF1dGhvcj5MYWhhPC9BdXRob3I+PFllYXI+MjAxNTwvWWVhcj48UmVj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</w:fldData>
        </w:fldChar>
      </w:r>
      <w:r w:rsidR="00C67565" w:rsidRPr="00776F0D">
        <w:rPr>
          <w:color w:val="auto"/>
        </w:rPr>
        <w:instrText xml:space="preserve"> ADDIN EN.CITE.DATA </w:instrText>
      </w:r>
      <w:r w:rsidR="00C67565" w:rsidRPr="00776F0D">
        <w:rPr>
          <w:color w:val="auto"/>
        </w:rPr>
      </w:r>
      <w:r w:rsidR="00C67565" w:rsidRPr="00776F0D">
        <w:rPr>
          <w:color w:val="auto"/>
        </w:rPr>
        <w:fldChar w:fldCharType="end"/>
      </w:r>
      <w:r w:rsidR="00FF0EA2" w:rsidRPr="00776F0D">
        <w:rPr>
          <w:color w:val="auto"/>
        </w:rPr>
      </w:r>
      <w:r w:rsidR="00FF0EA2" w:rsidRPr="00776F0D">
        <w:rPr>
          <w:color w:val="auto"/>
        </w:rPr>
        <w:fldChar w:fldCharType="separate"/>
      </w:r>
      <w:r w:rsidR="00176B0E" w:rsidRPr="00776F0D">
        <w:rPr>
          <w:noProof/>
          <w:color w:val="auto"/>
          <w:vertAlign w:val="superscript"/>
        </w:rPr>
        <w:t>17</w:t>
      </w:r>
      <w:r w:rsidR="00FF0EA2" w:rsidRPr="00776F0D">
        <w:rPr>
          <w:color w:val="auto"/>
        </w:rPr>
        <w:fldChar w:fldCharType="end"/>
      </w:r>
      <w:r w:rsidR="00D3531F" w:rsidRPr="00776F0D">
        <w:rPr>
          <w:color w:val="auto"/>
        </w:rPr>
        <w:t>.</w:t>
      </w:r>
      <w:r w:rsidR="000F4CBD" w:rsidRPr="00776F0D">
        <w:rPr>
          <w:color w:val="auto"/>
        </w:rPr>
        <w:t xml:space="preserve"> </w:t>
      </w:r>
      <w:r w:rsidR="00403B7A" w:rsidRPr="00776F0D">
        <w:rPr>
          <w:color w:val="auto"/>
        </w:rPr>
        <w:t xml:space="preserve">Furthermore, </w:t>
      </w:r>
      <w:r w:rsidR="00E172D4" w:rsidRPr="00776F0D">
        <w:rPr>
          <w:color w:val="auto"/>
        </w:rPr>
        <w:t>roles of InsP</w:t>
      </w:r>
      <w:r w:rsidR="00E172D4" w:rsidRPr="00776F0D">
        <w:rPr>
          <w:color w:val="auto"/>
          <w:vertAlign w:val="subscript"/>
        </w:rPr>
        <w:t>8</w:t>
      </w:r>
      <w:r w:rsidR="00E172D4" w:rsidRPr="00776F0D">
        <w:rPr>
          <w:color w:val="auto"/>
        </w:rPr>
        <w:t xml:space="preserve"> and other PP-InsPs in</w:t>
      </w:r>
      <w:r w:rsidR="00403B7A" w:rsidRPr="00776F0D">
        <w:rPr>
          <w:color w:val="auto"/>
        </w:rPr>
        <w:t xml:space="preserve"> energy homeostasis and nutrient sensing,</w:t>
      </w:r>
      <w:r w:rsidR="00383FDA" w:rsidRPr="00776F0D">
        <w:rPr>
          <w:color w:val="auto"/>
        </w:rPr>
        <w:t xml:space="preserve"> </w:t>
      </w:r>
      <w:r w:rsidR="00403B7A" w:rsidRPr="00776F0D">
        <w:rPr>
          <w:color w:val="auto"/>
        </w:rPr>
        <w:t xml:space="preserve">as well as phosphate homeostasis </w:t>
      </w:r>
      <w:r w:rsidR="00E172D4" w:rsidRPr="00776F0D">
        <w:rPr>
          <w:color w:val="auto"/>
        </w:rPr>
        <w:t xml:space="preserve">have </w:t>
      </w:r>
      <w:r w:rsidR="00403B7A" w:rsidRPr="00776F0D">
        <w:rPr>
          <w:color w:val="auto"/>
        </w:rPr>
        <w:t xml:space="preserve">been </w:t>
      </w:r>
      <w:r w:rsidR="005E2481" w:rsidRPr="00776F0D">
        <w:rPr>
          <w:color w:val="auto"/>
        </w:rPr>
        <w:t>proposed</w:t>
      </w:r>
      <w:r w:rsidR="005E2481" w:rsidRPr="00776F0D">
        <w:rPr>
          <w:color w:val="auto"/>
        </w:rPr>
        <w:fldChar w:fldCharType="begin">
          <w:fldData xml:space="preserve">PEVuZE5vdGU+PENpdGU+PEF1dGhvcj5MYWhhPC9BdXRob3I+PFllYXI+MjAxNTwvWWVhcj48UmVj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</w:fldData>
        </w:fldChar>
      </w:r>
      <w:r w:rsidR="00003DDE" w:rsidRPr="00776F0D">
        <w:rPr>
          <w:color w:val="auto"/>
        </w:rPr>
        <w:instrText xml:space="preserve"> ADDIN EN.CITE </w:instrText>
      </w:r>
      <w:r w:rsidR="00003DDE" w:rsidRPr="00776F0D">
        <w:rPr>
          <w:color w:val="auto"/>
        </w:rPr>
        <w:fldChar w:fldCharType="begin">
          <w:fldData xml:space="preserve">PEVuZE5vdGU+PENpdGU+PEF1dGhvcj5MYWhhPC9BdXRob3I+PFllYXI+MjAxNTwvWWVhcj48UmVj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</w:fldData>
        </w:fldChar>
      </w:r>
      <w:r w:rsidR="00003DDE" w:rsidRPr="00776F0D">
        <w:rPr>
          <w:color w:val="auto"/>
        </w:rPr>
        <w:instrText xml:space="preserve"> ADDIN EN.CITE.DATA </w:instrText>
      </w:r>
      <w:r w:rsidR="00003DDE" w:rsidRPr="00776F0D">
        <w:rPr>
          <w:color w:val="auto"/>
        </w:rPr>
      </w:r>
      <w:r w:rsidR="00003DDE" w:rsidRPr="00776F0D">
        <w:rPr>
          <w:color w:val="auto"/>
        </w:rPr>
        <w:fldChar w:fldCharType="end"/>
      </w:r>
      <w:r w:rsidR="005E2481" w:rsidRPr="00776F0D">
        <w:rPr>
          <w:color w:val="auto"/>
        </w:rPr>
      </w:r>
      <w:r w:rsidR="005E2481" w:rsidRPr="00776F0D">
        <w:rPr>
          <w:color w:val="auto"/>
        </w:rPr>
        <w:fldChar w:fldCharType="separate"/>
      </w:r>
      <w:r w:rsidR="005E2481" w:rsidRPr="00776F0D">
        <w:rPr>
          <w:noProof/>
          <w:color w:val="auto"/>
          <w:vertAlign w:val="superscript"/>
        </w:rPr>
        <w:t>17,23-26</w:t>
      </w:r>
      <w:r w:rsidR="005E2481" w:rsidRPr="00776F0D">
        <w:rPr>
          <w:color w:val="auto"/>
        </w:rPr>
        <w:fldChar w:fldCharType="end"/>
      </w:r>
      <w:r w:rsidR="00D3531F" w:rsidRPr="00776F0D">
        <w:rPr>
          <w:color w:val="auto"/>
        </w:rPr>
        <w:t>.</w:t>
      </w:r>
    </w:p>
    <w:p w14:paraId="2803F6E5" w14:textId="77777777" w:rsidR="00D10327" w:rsidRPr="00776F0D" w:rsidRDefault="00D10327" w:rsidP="00E706C2">
      <w:pPr>
        <w:widowControl/>
        <w:rPr>
          <w:color w:val="auto"/>
        </w:rPr>
      </w:pPr>
    </w:p>
    <w:p w14:paraId="0B120B64" w14:textId="32D55870" w:rsidR="00B56239" w:rsidRPr="00776F0D" w:rsidRDefault="008C7800" w:rsidP="00E706C2">
      <w:pPr>
        <w:pStyle w:val="CommentText"/>
        <w:widowControl/>
        <w:rPr>
          <w:color w:val="auto"/>
        </w:rPr>
      </w:pPr>
      <w:r w:rsidRPr="00776F0D">
        <w:rPr>
          <w:color w:val="auto"/>
        </w:rPr>
        <w:t xml:space="preserve">Regardless of the biological system employed, one </w:t>
      </w:r>
      <w:r w:rsidR="00C8007D" w:rsidRPr="00776F0D">
        <w:rPr>
          <w:color w:val="auto"/>
        </w:rPr>
        <w:t xml:space="preserve">major </w:t>
      </w:r>
      <w:r w:rsidR="0068562F" w:rsidRPr="00776F0D">
        <w:rPr>
          <w:color w:val="auto"/>
        </w:rPr>
        <w:t xml:space="preserve">methodological </w:t>
      </w:r>
      <w:r w:rsidR="00705641" w:rsidRPr="00776F0D">
        <w:rPr>
          <w:color w:val="auto"/>
        </w:rPr>
        <w:t xml:space="preserve">challenge </w:t>
      </w:r>
      <w:r w:rsidR="0068562F" w:rsidRPr="00776F0D">
        <w:rPr>
          <w:color w:val="auto"/>
        </w:rPr>
        <w:t xml:space="preserve">when studying InsPs </w:t>
      </w:r>
      <w:r w:rsidR="00C8007D" w:rsidRPr="00776F0D">
        <w:rPr>
          <w:color w:val="auto"/>
        </w:rPr>
        <w:t>has been the</w:t>
      </w:r>
      <w:r w:rsidR="0068562F" w:rsidRPr="00776F0D">
        <w:rPr>
          <w:color w:val="auto"/>
        </w:rPr>
        <w:t>ir</w:t>
      </w:r>
      <w:r w:rsidR="00C8007D" w:rsidRPr="00776F0D">
        <w:rPr>
          <w:color w:val="auto"/>
        </w:rPr>
        <w:t xml:space="preserve"> precise measurement and quantification. </w:t>
      </w:r>
      <w:r w:rsidR="00FF0EA2" w:rsidRPr="00776F0D">
        <w:rPr>
          <w:color w:val="auto"/>
        </w:rPr>
        <w:t xml:space="preserve">Mass spectrometry-based methods have been used to detect </w:t>
      </w:r>
      <w:r w:rsidR="008802E4" w:rsidRPr="00776F0D">
        <w:rPr>
          <w:color w:val="auto"/>
        </w:rPr>
        <w:t xml:space="preserve">InsPs including </w:t>
      </w:r>
      <w:r w:rsidR="00FF0EA2" w:rsidRPr="00776F0D">
        <w:rPr>
          <w:color w:val="auto"/>
        </w:rPr>
        <w:t>PP-InsP</w:t>
      </w:r>
      <w:r w:rsidR="008802E4" w:rsidRPr="00776F0D">
        <w:rPr>
          <w:color w:val="auto"/>
        </w:rPr>
        <w:t>s</w:t>
      </w:r>
      <w:r w:rsidR="00FF0EA2" w:rsidRPr="00776F0D">
        <w:rPr>
          <w:color w:val="auto"/>
        </w:rPr>
        <w:t xml:space="preserve"> from </w:t>
      </w:r>
      <w:r w:rsidR="008802E4" w:rsidRPr="00776F0D">
        <w:rPr>
          <w:color w:val="auto"/>
        </w:rPr>
        <w:t>cell extracts</w:t>
      </w:r>
      <w:r w:rsidR="00FF0EA2" w:rsidRPr="00776F0D">
        <w:rPr>
          <w:color w:val="auto"/>
        </w:rPr>
        <w:t>, but those studies failed to differentiate di</w:t>
      </w:r>
      <w:r w:rsidR="006E2267" w:rsidRPr="00776F0D">
        <w:rPr>
          <w:color w:val="auto"/>
        </w:rPr>
        <w:t>stinct</w:t>
      </w:r>
      <w:r w:rsidR="00FF0EA2" w:rsidRPr="00776F0D">
        <w:rPr>
          <w:color w:val="auto"/>
        </w:rPr>
        <w:t xml:space="preserve"> isomers</w:t>
      </w:r>
      <w:r w:rsidR="00FF0EA2" w:rsidRPr="00776F0D">
        <w:rPr>
          <w:color w:val="auto"/>
        </w:rPr>
        <w:fldChar w:fldCharType="begin">
          <w:fldData xml:space="preserve">PEVuZE5vdGU+PENpdGU+PEF1dGhvcj5Db3VzbzwvQXV0aG9yPjxZZWFyPjIwMTY8L1llYXI+PFJl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</w:fldData>
        </w:fldChar>
      </w:r>
      <w:r w:rsidR="00003DDE" w:rsidRPr="00776F0D">
        <w:rPr>
          <w:color w:val="auto"/>
        </w:rPr>
        <w:instrText xml:space="preserve"> ADDIN EN.CITE </w:instrText>
      </w:r>
      <w:r w:rsidR="00003DDE" w:rsidRPr="00776F0D">
        <w:rPr>
          <w:color w:val="auto"/>
        </w:rPr>
        <w:fldChar w:fldCharType="begin">
          <w:fldData xml:space="preserve">PEVuZE5vdGU+PENpdGU+PEF1dGhvcj5Db3VzbzwvQXV0aG9yPjxZZWFyPjIwMTY8L1llYXI+PFJl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</w:fldData>
        </w:fldChar>
      </w:r>
      <w:r w:rsidR="00003DDE" w:rsidRPr="00776F0D">
        <w:rPr>
          <w:color w:val="auto"/>
        </w:rPr>
        <w:instrText xml:space="preserve"> ADDIN EN.CITE.DATA </w:instrText>
      </w:r>
      <w:r w:rsidR="00003DDE" w:rsidRPr="00776F0D">
        <w:rPr>
          <w:color w:val="auto"/>
        </w:rPr>
      </w:r>
      <w:r w:rsidR="00003DDE" w:rsidRPr="00776F0D">
        <w:rPr>
          <w:color w:val="auto"/>
        </w:rPr>
        <w:fldChar w:fldCharType="end"/>
      </w:r>
      <w:r w:rsidR="00FF0EA2" w:rsidRPr="00776F0D">
        <w:rPr>
          <w:color w:val="auto"/>
        </w:rPr>
      </w:r>
      <w:r w:rsidR="00FF0EA2" w:rsidRPr="00776F0D">
        <w:rPr>
          <w:color w:val="auto"/>
        </w:rPr>
        <w:fldChar w:fldCharType="separate"/>
      </w:r>
      <w:r w:rsidR="00F56C20" w:rsidRPr="00776F0D">
        <w:rPr>
          <w:noProof/>
          <w:color w:val="auto"/>
          <w:vertAlign w:val="superscript"/>
        </w:rPr>
        <w:t>26,27</w:t>
      </w:r>
      <w:r w:rsidR="00FF0EA2" w:rsidRPr="00776F0D">
        <w:rPr>
          <w:color w:val="auto"/>
        </w:rPr>
        <w:fldChar w:fldCharType="end"/>
      </w:r>
      <w:r w:rsidR="00D3531F" w:rsidRPr="00776F0D">
        <w:rPr>
          <w:color w:val="auto"/>
        </w:rPr>
        <w:t xml:space="preserve">. Another </w:t>
      </w:r>
      <w:r w:rsidR="00E751F4" w:rsidRPr="00776F0D">
        <w:rPr>
          <w:color w:val="auto"/>
        </w:rPr>
        <w:t xml:space="preserve">approach </w:t>
      </w:r>
      <w:r w:rsidR="00D3531F" w:rsidRPr="00776F0D">
        <w:rPr>
          <w:color w:val="auto"/>
        </w:rPr>
        <w:t xml:space="preserve">to analyze InsPs </w:t>
      </w:r>
      <w:r w:rsidR="00E751F4" w:rsidRPr="00776F0D">
        <w:rPr>
          <w:color w:val="auto"/>
        </w:rPr>
        <w:t>employs</w:t>
      </w:r>
      <w:r w:rsidR="00D3531F" w:rsidRPr="00776F0D">
        <w:rPr>
          <w:color w:val="auto"/>
        </w:rPr>
        <w:t xml:space="preserve"> pull-down of InsPs from cell lysates using TiO</w:t>
      </w:r>
      <w:r w:rsidR="00D3531F" w:rsidRPr="00776F0D">
        <w:rPr>
          <w:color w:val="auto"/>
          <w:vertAlign w:val="subscript"/>
        </w:rPr>
        <w:t>2</w:t>
      </w:r>
      <w:r w:rsidR="00D3531F" w:rsidRPr="00776F0D">
        <w:rPr>
          <w:color w:val="auto"/>
        </w:rPr>
        <w:t xml:space="preserve"> beads, followed by polyacrylamide gel electrophoresis (PAGE) of the eluted InsPs. The InsPs can then be stained by either toluidine blue or DAPI</w:t>
      </w:r>
      <w:r w:rsidR="00D3531F" w:rsidRPr="00776F0D">
        <w:rPr>
          <w:color w:val="auto"/>
        </w:rPr>
        <w:fldChar w:fldCharType="begin">
          <w:fldData xml:space="preserve">PEVuZE5vdGU+PENpdGU+PEF1dGhvcj5XaWxzb248L0F1dGhvcj48WWVhcj4yMDE4PC9ZZWFyPjxS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</w:fldData>
        </w:fldChar>
      </w:r>
      <w:r w:rsidR="005A677D" w:rsidRPr="00776F0D">
        <w:rPr>
          <w:color w:val="auto"/>
        </w:rPr>
        <w:instrText xml:space="preserve"> ADDIN EN.CITE </w:instrText>
      </w:r>
      <w:r w:rsidR="005A677D" w:rsidRPr="00776F0D">
        <w:rPr>
          <w:color w:val="auto"/>
        </w:rPr>
        <w:fldChar w:fldCharType="begin">
          <w:fldData xml:space="preserve">PEVuZE5vdGU+PENpdGU+PEF1dGhvcj5XaWxzb248L0F1dGhvcj48WWVhcj4yMDE4PC9ZZWFyPjxS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</w:fldData>
        </w:fldChar>
      </w:r>
      <w:r w:rsidR="005A677D" w:rsidRPr="00776F0D">
        <w:rPr>
          <w:color w:val="auto"/>
        </w:rPr>
        <w:instrText xml:space="preserve"> ADDIN EN.CITE.DATA </w:instrText>
      </w:r>
      <w:r w:rsidR="005A677D" w:rsidRPr="00776F0D">
        <w:rPr>
          <w:color w:val="auto"/>
        </w:rPr>
      </w:r>
      <w:r w:rsidR="005A677D" w:rsidRPr="00776F0D">
        <w:rPr>
          <w:color w:val="auto"/>
        </w:rPr>
        <w:fldChar w:fldCharType="end"/>
      </w:r>
      <w:r w:rsidR="00D3531F" w:rsidRPr="00776F0D">
        <w:rPr>
          <w:color w:val="auto"/>
        </w:rPr>
      </w:r>
      <w:r w:rsidR="00D3531F" w:rsidRPr="00776F0D">
        <w:rPr>
          <w:color w:val="auto"/>
        </w:rPr>
        <w:fldChar w:fldCharType="separate"/>
      </w:r>
      <w:r w:rsidR="005A677D" w:rsidRPr="00776F0D">
        <w:rPr>
          <w:noProof/>
          <w:color w:val="auto"/>
          <w:vertAlign w:val="superscript"/>
        </w:rPr>
        <w:t>24,28,29</w:t>
      </w:r>
      <w:r w:rsidR="00D3531F" w:rsidRPr="00776F0D">
        <w:rPr>
          <w:color w:val="auto"/>
        </w:rPr>
        <w:fldChar w:fldCharType="end"/>
      </w:r>
      <w:r w:rsidR="00D3531F" w:rsidRPr="00776F0D">
        <w:rPr>
          <w:color w:val="auto"/>
        </w:rPr>
        <w:t>. However, it is so far not possible to reliably detect InsPs lower than InsP</w:t>
      </w:r>
      <w:r w:rsidR="00D3531F" w:rsidRPr="00776F0D">
        <w:rPr>
          <w:color w:val="auto"/>
          <w:vertAlign w:val="subscript"/>
        </w:rPr>
        <w:t>5</w:t>
      </w:r>
      <w:r w:rsidR="00D3531F" w:rsidRPr="00776F0D">
        <w:rPr>
          <w:color w:val="auto"/>
        </w:rPr>
        <w:t xml:space="preserve"> from plant extracts using this method. Recently, a method using [</w:t>
      </w:r>
      <w:r w:rsidR="00D3531F" w:rsidRPr="00776F0D">
        <w:rPr>
          <w:color w:val="auto"/>
          <w:vertAlign w:val="superscript"/>
        </w:rPr>
        <w:t>13</w:t>
      </w:r>
      <w:r w:rsidR="00D3531F" w:rsidRPr="00776F0D">
        <w:rPr>
          <w:color w:val="auto"/>
        </w:rPr>
        <w:t>C]-</w:t>
      </w:r>
      <w:r w:rsidR="00D3531F" w:rsidRPr="00776F0D">
        <w:rPr>
          <w:i/>
          <w:color w:val="auto"/>
        </w:rPr>
        <w:t>myo</w:t>
      </w:r>
      <w:r w:rsidR="00D3531F" w:rsidRPr="00776F0D">
        <w:rPr>
          <w:color w:val="auto"/>
        </w:rPr>
        <w:t xml:space="preserve">-inositol for nuclear magnetic resonance (NMR) analysis of InsPs was published as an alternative to </w:t>
      </w:r>
      <w:r w:rsidR="00B56239" w:rsidRPr="00776F0D">
        <w:rPr>
          <w:color w:val="auto"/>
        </w:rPr>
        <w:t>strong anion exchange high-performance liquid chromatography (</w:t>
      </w:r>
      <w:r w:rsidR="00D3531F" w:rsidRPr="00776F0D">
        <w:rPr>
          <w:color w:val="auto"/>
        </w:rPr>
        <w:t>SAX-HPLC</w:t>
      </w:r>
      <w:r w:rsidR="00B56239" w:rsidRPr="00776F0D">
        <w:rPr>
          <w:color w:val="auto"/>
        </w:rPr>
        <w:t>), the</w:t>
      </w:r>
      <w:r w:rsidR="008802E4" w:rsidRPr="00776F0D">
        <w:rPr>
          <w:color w:val="auto"/>
        </w:rPr>
        <w:t xml:space="preserve"> method described here</w:t>
      </w:r>
      <w:r w:rsidR="00D3531F" w:rsidRPr="00776F0D">
        <w:rPr>
          <w:color w:val="auto"/>
        </w:rPr>
        <w:fldChar w:fldCharType="begin"/>
      </w:r>
      <w:r w:rsidR="00C67565" w:rsidRPr="00776F0D">
        <w:rPr>
          <w:color w:val="auto"/>
        </w:rPr>
        <w:instrText xml:space="preserve"> ADDIN EN.CITE &lt;EndNote&gt;&lt;Cite&gt;&lt;Author&gt;Harmel&lt;/Author&gt;&lt;Year&gt;2019&lt;/Year&gt;&lt;RecNum&gt;134&lt;/RecNum&gt;&lt;DisplayText&gt;&lt;style face="superscript"&gt;30&lt;/style&gt;&lt;/DisplayText&gt;&lt;record&gt;&lt;rec-number&gt;134&lt;/rec-number&gt;&lt;foreign-keys&gt;&lt;key app="EN" db-id="e0fareddo9tszmed99rxpprcf0d9d92va0d9" timestamp="0"&gt;134&lt;/key&gt;&lt;/foreign-keys&gt;&lt;ref-type name="Journal Article"&gt;17&lt;/ref-type&gt;&lt;contributors&gt;&lt;authors&gt;&lt;author&gt;Harmel, R. K.&lt;/author&gt;&lt;author&gt;Puschmann, R.&lt;/author&gt;&lt;author&gt;Trung, M. N.&lt;/author&gt;&lt;author&gt;Saiardi, A.&lt;/author&gt;&lt;author&gt;Schmieder, P.&lt;/author&gt;&lt;author&gt;Fiedler, D.&lt;/author&gt;&lt;/authors&gt;&lt;/contributors&gt;&lt;auth-address&gt;Leibniz Forschungsinst Mol Pharmakol, Robert Rossle Str 10, D-13125 Berlin, Germany&amp;#xD;Humboldt Univ, Inst Chem, Brook Taylor Str 2, D-12489 Berlin, Germany&amp;#xD;UCL, Med Res Council Lab Mol Cell Biol, London, England&lt;/auth-address&gt;&lt;titles&gt;&lt;title&gt;Harnessing C-13-labeled myo-inositol to interrogate inositol phosphate messengers by NMR Electronic supplementary information (ESI) available. See DOI: 10.1039/c9sc00151d&lt;/title&gt;&lt;secondary-title&gt;Chemical Science&lt;/secondary-title&gt;&lt;alt-title&gt;Chem Sci&lt;/alt-title&gt;&lt;/titles&gt;&lt;pages&gt;5267-5274&lt;/pages&gt;&lt;volume&gt;10&lt;/volume&gt;&lt;number&gt;20&lt;/number&gt;&lt;keywords&gt;&lt;keyword&gt;diphosphoinositol pentakisphosphate&lt;/keyword&gt;&lt;keyword&gt;hexakisphosphate kinase&lt;/keyword&gt;&lt;keyword&gt;cell&lt;/keyword&gt;&lt;keyword&gt;pyrophosphates&lt;/keyword&gt;&lt;keyword&gt;polyphosphates&lt;/keyword&gt;&lt;keyword&gt;phosphorylation&lt;/keyword&gt;&lt;keyword&gt;discovery&lt;/keyword&gt;&lt;keyword&gt;pathway&lt;/keyword&gt;&lt;keyword&gt;insp(6)&lt;/keyword&gt;&lt;keyword&gt;enzymes&lt;/keyword&gt;&lt;/keywords&gt;&lt;dates&gt;&lt;year&gt;2019&lt;/year&gt;&lt;pub-dates&gt;&lt;date&gt;May 28&lt;/date&gt;&lt;/pub-dates&gt;&lt;/dates&gt;&lt;isbn&gt;2041-6520&lt;/isbn&gt;&lt;accession-num&gt;WOS:000468791800006&lt;/accession-num&gt;&lt;urls&gt;&lt;related-urls&gt;&lt;url&gt;&amp;lt;Go to ISI&amp;gt;://WOS:000468791800006&lt;/url&gt;&lt;/related-urls&gt;&lt;/urls&gt;&lt;electronic-resource-num&gt;10.1039/c9sc00151d&lt;/electronic-resource-num&gt;&lt;language&gt;English&lt;/language&gt;&lt;/record&gt;&lt;/Cite&gt;&lt;/EndNote&gt;</w:instrText>
      </w:r>
      <w:r w:rsidR="00D3531F" w:rsidRPr="00776F0D">
        <w:rPr>
          <w:color w:val="auto"/>
        </w:rPr>
        <w:fldChar w:fldCharType="separate"/>
      </w:r>
      <w:r w:rsidR="00F56C20" w:rsidRPr="00776F0D">
        <w:rPr>
          <w:noProof/>
          <w:color w:val="auto"/>
          <w:vertAlign w:val="superscript"/>
        </w:rPr>
        <w:t>30</w:t>
      </w:r>
      <w:r w:rsidR="00D3531F" w:rsidRPr="00776F0D">
        <w:rPr>
          <w:color w:val="auto"/>
        </w:rPr>
        <w:fldChar w:fldCharType="end"/>
      </w:r>
      <w:r w:rsidR="00D3531F" w:rsidRPr="00776F0D">
        <w:rPr>
          <w:color w:val="auto"/>
        </w:rPr>
        <w:t>. Th</w:t>
      </w:r>
      <w:r w:rsidR="00E751F4" w:rsidRPr="00776F0D">
        <w:rPr>
          <w:color w:val="auto"/>
        </w:rPr>
        <w:t>is technique</w:t>
      </w:r>
      <w:r w:rsidR="008802E4" w:rsidRPr="00776F0D">
        <w:rPr>
          <w:color w:val="auto"/>
        </w:rPr>
        <w:t xml:space="preserve"> has been reported to</w:t>
      </w:r>
      <w:r w:rsidR="00D3531F" w:rsidRPr="00776F0D">
        <w:rPr>
          <w:color w:val="auto"/>
        </w:rPr>
        <w:t xml:space="preserve"> achieve a similar sensitivity compared to SAX-HPLC and </w:t>
      </w:r>
      <w:r w:rsidR="008802E4" w:rsidRPr="00776F0D">
        <w:rPr>
          <w:color w:val="auto"/>
        </w:rPr>
        <w:t xml:space="preserve">to </w:t>
      </w:r>
      <w:r w:rsidR="00D3531F" w:rsidRPr="00776F0D">
        <w:rPr>
          <w:color w:val="auto"/>
        </w:rPr>
        <w:t>allow the detection of 5-InsP</w:t>
      </w:r>
      <w:r w:rsidR="00D3531F" w:rsidRPr="00776F0D">
        <w:rPr>
          <w:color w:val="auto"/>
          <w:vertAlign w:val="subscript"/>
        </w:rPr>
        <w:t>7</w:t>
      </w:r>
      <w:r w:rsidR="00750F67" w:rsidRPr="00776F0D">
        <w:rPr>
          <w:color w:val="auto"/>
        </w:rPr>
        <w:t>,</w:t>
      </w:r>
      <w:r w:rsidR="00D3531F" w:rsidRPr="00776F0D">
        <w:rPr>
          <w:color w:val="auto"/>
        </w:rPr>
        <w:t xml:space="preserve"> as well as the discrimination of different non-enantiomeric InsP</w:t>
      </w:r>
      <w:r w:rsidR="00D3531F" w:rsidRPr="00776F0D">
        <w:rPr>
          <w:color w:val="auto"/>
          <w:vertAlign w:val="subscript"/>
        </w:rPr>
        <w:t>5</w:t>
      </w:r>
      <w:r w:rsidR="00D3531F" w:rsidRPr="00776F0D">
        <w:rPr>
          <w:color w:val="auto"/>
        </w:rPr>
        <w:t xml:space="preserve"> isomers from </w:t>
      </w:r>
      <w:r w:rsidR="008802E4" w:rsidRPr="00776F0D">
        <w:rPr>
          <w:color w:val="auto"/>
        </w:rPr>
        <w:t>cell extracts</w:t>
      </w:r>
      <w:r w:rsidR="00D3531F" w:rsidRPr="00776F0D">
        <w:rPr>
          <w:color w:val="auto"/>
        </w:rPr>
        <w:t xml:space="preserve">. To implement this method, however, one requires chemically synthesized </w:t>
      </w:r>
      <w:r w:rsidR="008802E4" w:rsidRPr="00776F0D">
        <w:rPr>
          <w:color w:val="auto"/>
        </w:rPr>
        <w:t>an</w:t>
      </w:r>
      <w:r w:rsidR="00E76968" w:rsidRPr="00776F0D">
        <w:rPr>
          <w:color w:val="auto"/>
        </w:rPr>
        <w:t>d</w:t>
      </w:r>
      <w:r w:rsidR="008802E4" w:rsidRPr="00776F0D">
        <w:rPr>
          <w:color w:val="auto"/>
        </w:rPr>
        <w:t xml:space="preserve"> commercially not available </w:t>
      </w:r>
      <w:r w:rsidR="00D3531F" w:rsidRPr="00776F0D">
        <w:rPr>
          <w:color w:val="auto"/>
        </w:rPr>
        <w:t>[</w:t>
      </w:r>
      <w:r w:rsidR="00D3531F" w:rsidRPr="00776F0D">
        <w:rPr>
          <w:color w:val="auto"/>
          <w:vertAlign w:val="superscript"/>
        </w:rPr>
        <w:t>13</w:t>
      </w:r>
      <w:r w:rsidR="00D3531F" w:rsidRPr="00776F0D">
        <w:rPr>
          <w:color w:val="auto"/>
        </w:rPr>
        <w:t>C]-</w:t>
      </w:r>
      <w:r w:rsidR="00D3531F" w:rsidRPr="00776F0D">
        <w:rPr>
          <w:i/>
          <w:color w:val="auto"/>
        </w:rPr>
        <w:t>myo</w:t>
      </w:r>
      <w:r w:rsidR="00D3531F" w:rsidRPr="00776F0D">
        <w:rPr>
          <w:color w:val="auto"/>
        </w:rPr>
        <w:t>-inositol</w:t>
      </w:r>
      <w:r w:rsidR="00B47EB3" w:rsidRPr="00776F0D">
        <w:rPr>
          <w:color w:val="auto"/>
        </w:rPr>
        <w:t xml:space="preserve">. </w:t>
      </w:r>
      <w:r w:rsidR="003F1454" w:rsidRPr="00776F0D">
        <w:rPr>
          <w:color w:val="auto"/>
        </w:rPr>
        <w:t>Therefore,</w:t>
      </w:r>
      <w:r w:rsidR="00C8007D" w:rsidRPr="00776F0D">
        <w:rPr>
          <w:color w:val="auto"/>
        </w:rPr>
        <w:t xml:space="preserve"> the</w:t>
      </w:r>
      <w:r w:rsidR="00384141" w:rsidRPr="00776F0D">
        <w:rPr>
          <w:color w:val="auto"/>
        </w:rPr>
        <w:t xml:space="preserve"> </w:t>
      </w:r>
      <w:r w:rsidR="00C8007D" w:rsidRPr="00776F0D">
        <w:rPr>
          <w:color w:val="auto"/>
        </w:rPr>
        <w:t xml:space="preserve">method </w:t>
      </w:r>
      <w:r w:rsidR="00384141" w:rsidRPr="00776F0D">
        <w:rPr>
          <w:color w:val="auto"/>
        </w:rPr>
        <w:t>employed</w:t>
      </w:r>
      <w:r w:rsidR="00C8007D" w:rsidRPr="00776F0D">
        <w:rPr>
          <w:color w:val="auto"/>
        </w:rPr>
        <w:t xml:space="preserve"> </w:t>
      </w:r>
      <w:r w:rsidR="003F1454" w:rsidRPr="00776F0D">
        <w:rPr>
          <w:color w:val="auto"/>
        </w:rPr>
        <w:t xml:space="preserve">in most cases </w:t>
      </w:r>
      <w:r w:rsidR="00384141" w:rsidRPr="00776F0D">
        <w:rPr>
          <w:color w:val="auto"/>
        </w:rPr>
        <w:t xml:space="preserve">is </w:t>
      </w:r>
      <w:r w:rsidR="00C8007D" w:rsidRPr="00776F0D">
        <w:rPr>
          <w:color w:val="auto"/>
        </w:rPr>
        <w:t xml:space="preserve">radiolabeling </w:t>
      </w:r>
      <w:r w:rsidR="00384141" w:rsidRPr="00776F0D">
        <w:rPr>
          <w:color w:val="auto"/>
        </w:rPr>
        <w:t xml:space="preserve">samples </w:t>
      </w:r>
      <w:r w:rsidR="00C8007D" w:rsidRPr="00776F0D">
        <w:rPr>
          <w:color w:val="auto"/>
        </w:rPr>
        <w:t>with [</w:t>
      </w:r>
      <w:r w:rsidR="00C8007D" w:rsidRPr="00776F0D">
        <w:rPr>
          <w:color w:val="auto"/>
          <w:vertAlign w:val="superscript"/>
        </w:rPr>
        <w:t>3</w:t>
      </w:r>
      <w:r w:rsidR="00C8007D" w:rsidRPr="00776F0D">
        <w:rPr>
          <w:color w:val="auto"/>
        </w:rPr>
        <w:t>H]-</w:t>
      </w:r>
      <w:r w:rsidR="00C8007D" w:rsidRPr="00776F0D">
        <w:rPr>
          <w:i/>
          <w:color w:val="auto"/>
        </w:rPr>
        <w:t>myo</w:t>
      </w:r>
      <w:r w:rsidR="00C8007D" w:rsidRPr="00776F0D">
        <w:rPr>
          <w:color w:val="auto"/>
        </w:rPr>
        <w:t>-inositol</w:t>
      </w:r>
      <w:r w:rsidR="00384141" w:rsidRPr="00776F0D">
        <w:rPr>
          <w:color w:val="auto"/>
        </w:rPr>
        <w:t>,</w:t>
      </w:r>
      <w:r w:rsidR="00C8007D" w:rsidRPr="00776F0D">
        <w:rPr>
          <w:color w:val="auto"/>
        </w:rPr>
        <w:t xml:space="preserve"> followed by </w:t>
      </w:r>
      <w:r w:rsidR="00B56239" w:rsidRPr="00776F0D">
        <w:rPr>
          <w:color w:val="auto"/>
        </w:rPr>
        <w:t>SAX-HPLC</w:t>
      </w:r>
      <w:r w:rsidR="001E7FD1" w:rsidRPr="00776F0D">
        <w:rPr>
          <w:color w:val="auto"/>
        </w:rPr>
        <w:fldChar w:fldCharType="begin">
          <w:fldData xml:space="preserve">PEVuZE5vdGU+PENpdGU+PEF1dGhvcj5BemV2ZWRvPC9BdXRob3I+PFllYXI+MjAwNjwvWWVhcj48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</w:fldData>
        </w:fldChar>
      </w:r>
      <w:r w:rsidR="00003DDE" w:rsidRPr="00776F0D">
        <w:rPr>
          <w:color w:val="auto"/>
        </w:rPr>
        <w:instrText xml:space="preserve"> ADDIN EN.CITE </w:instrText>
      </w:r>
      <w:r w:rsidR="00003DDE" w:rsidRPr="00776F0D">
        <w:rPr>
          <w:color w:val="auto"/>
        </w:rPr>
        <w:fldChar w:fldCharType="begin">
          <w:fldData xml:space="preserve">PEVuZE5vdGU+PENpdGU+PEF1dGhvcj5BemV2ZWRvPC9BdXRob3I+PFllYXI+MjAwNjwvWWVhcj48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</w:fldData>
        </w:fldChar>
      </w:r>
      <w:r w:rsidR="00003DDE" w:rsidRPr="00776F0D">
        <w:rPr>
          <w:color w:val="auto"/>
        </w:rPr>
        <w:instrText xml:space="preserve"> ADDIN EN.CITE.DATA </w:instrText>
      </w:r>
      <w:r w:rsidR="00003DDE" w:rsidRPr="00776F0D">
        <w:rPr>
          <w:color w:val="auto"/>
        </w:rPr>
      </w:r>
      <w:r w:rsidR="00003DDE" w:rsidRPr="00776F0D">
        <w:rPr>
          <w:color w:val="auto"/>
        </w:rPr>
        <w:fldChar w:fldCharType="end"/>
      </w:r>
      <w:r w:rsidR="001E7FD1" w:rsidRPr="00776F0D">
        <w:rPr>
          <w:color w:val="auto"/>
        </w:rPr>
      </w:r>
      <w:r w:rsidR="001E7FD1" w:rsidRPr="00776F0D">
        <w:rPr>
          <w:color w:val="auto"/>
        </w:rPr>
        <w:fldChar w:fldCharType="separate"/>
      </w:r>
      <w:r w:rsidR="00003DDE" w:rsidRPr="00776F0D">
        <w:rPr>
          <w:noProof/>
          <w:color w:val="auto"/>
          <w:vertAlign w:val="superscript"/>
        </w:rPr>
        <w:t>31-33</w:t>
      </w:r>
      <w:r w:rsidR="001E7FD1" w:rsidRPr="00776F0D">
        <w:rPr>
          <w:color w:val="auto"/>
        </w:rPr>
        <w:fldChar w:fldCharType="end"/>
      </w:r>
      <w:r w:rsidR="00384141" w:rsidRPr="00776F0D">
        <w:rPr>
          <w:color w:val="auto"/>
        </w:rPr>
        <w:t>.</w:t>
      </w:r>
      <w:r w:rsidR="00C8007D" w:rsidRPr="00776F0D">
        <w:rPr>
          <w:color w:val="auto"/>
        </w:rPr>
        <w:t xml:space="preserve"> </w:t>
      </w:r>
      <w:r w:rsidR="00B56239" w:rsidRPr="00776F0D">
        <w:rPr>
          <w:color w:val="auto"/>
        </w:rPr>
        <w:t xml:space="preserve">This technique is based on the uptake of radioactive </w:t>
      </w:r>
      <w:r w:rsidR="00B56239" w:rsidRPr="00776F0D">
        <w:rPr>
          <w:i/>
          <w:color w:val="auto"/>
        </w:rPr>
        <w:t>myo</w:t>
      </w:r>
      <w:r w:rsidR="00B56239" w:rsidRPr="00776F0D">
        <w:rPr>
          <w:color w:val="auto"/>
        </w:rPr>
        <w:t>-inositol into the plant and its conversion into different InsPs by the combined activity of dedicated cellular kinases and phosphatases.</w:t>
      </w:r>
    </w:p>
    <w:p w14:paraId="3DAE7C7B" w14:textId="77777777" w:rsidR="00E706C2" w:rsidRPr="00776F0D" w:rsidRDefault="00E706C2" w:rsidP="00E706C2">
      <w:pPr>
        <w:pStyle w:val="CommentText"/>
        <w:widowControl/>
        <w:rPr>
          <w:color w:val="auto"/>
        </w:rPr>
      </w:pPr>
    </w:p>
    <w:p w14:paraId="492CAB3E" w14:textId="6367816A" w:rsidR="00095AF9" w:rsidRPr="00776F0D" w:rsidRDefault="00664732" w:rsidP="00E706C2">
      <w:pPr>
        <w:widowControl/>
        <w:rPr>
          <w:color w:val="auto"/>
        </w:rPr>
      </w:pPr>
      <w:r w:rsidRPr="00776F0D">
        <w:rPr>
          <w:color w:val="auto"/>
        </w:rPr>
        <w:t xml:space="preserve">The </w:t>
      </w:r>
      <w:r w:rsidR="002E751F" w:rsidRPr="00776F0D">
        <w:rPr>
          <w:color w:val="auto"/>
        </w:rPr>
        <w:t>[</w:t>
      </w:r>
      <w:r w:rsidR="002E751F" w:rsidRPr="00776F0D">
        <w:rPr>
          <w:color w:val="auto"/>
          <w:vertAlign w:val="superscript"/>
        </w:rPr>
        <w:t>3</w:t>
      </w:r>
      <w:r w:rsidR="002E751F" w:rsidRPr="00776F0D">
        <w:rPr>
          <w:color w:val="auto"/>
        </w:rPr>
        <w:t>H]-labeled InsPs</w:t>
      </w:r>
      <w:r w:rsidR="00B75A50" w:rsidRPr="00776F0D">
        <w:rPr>
          <w:color w:val="auto"/>
        </w:rPr>
        <w:t xml:space="preserve"> are then acid-extracted and fractionated</w:t>
      </w:r>
      <w:r w:rsidR="002E751F" w:rsidRPr="00776F0D">
        <w:rPr>
          <w:color w:val="auto"/>
        </w:rPr>
        <w:t xml:space="preserve"> using</w:t>
      </w:r>
      <w:r w:rsidR="00B75A50" w:rsidRPr="00776F0D">
        <w:rPr>
          <w:color w:val="auto"/>
        </w:rPr>
        <w:t xml:space="preserve"> SAX-HPLC.</w:t>
      </w:r>
      <w:r w:rsidR="004A5648" w:rsidRPr="00776F0D">
        <w:rPr>
          <w:color w:val="auto"/>
        </w:rPr>
        <w:t xml:space="preserve"> Because of their negative charge, </w:t>
      </w:r>
      <w:r w:rsidR="002E751F" w:rsidRPr="00776F0D">
        <w:rPr>
          <w:color w:val="auto"/>
        </w:rPr>
        <w:t xml:space="preserve">the InsPs </w:t>
      </w:r>
      <w:r w:rsidR="004A5648" w:rsidRPr="00776F0D">
        <w:rPr>
          <w:color w:val="auto"/>
        </w:rPr>
        <w:t xml:space="preserve">strongly interact with the positively charged stationary phase of the SAX-HPLC column and can be eluted with </w:t>
      </w:r>
      <w:r w:rsidR="00A75119" w:rsidRPr="00776F0D">
        <w:rPr>
          <w:color w:val="auto"/>
        </w:rPr>
        <w:t xml:space="preserve">a </w:t>
      </w:r>
      <w:r w:rsidR="004A5648" w:rsidRPr="00776F0D">
        <w:rPr>
          <w:color w:val="auto"/>
        </w:rPr>
        <w:t>buffer</w:t>
      </w:r>
      <w:r w:rsidR="00A75119" w:rsidRPr="00776F0D">
        <w:rPr>
          <w:color w:val="auto"/>
        </w:rPr>
        <w:t xml:space="preserve"> gradient</w:t>
      </w:r>
      <w:r w:rsidR="004A5648" w:rsidRPr="00776F0D">
        <w:rPr>
          <w:color w:val="auto"/>
        </w:rPr>
        <w:t xml:space="preserve"> containing increasing phosphate </w:t>
      </w:r>
      <w:r w:rsidR="004A5648" w:rsidRPr="00776F0D">
        <w:rPr>
          <w:color w:val="auto"/>
        </w:rPr>
        <w:lastRenderedPageBreak/>
        <w:t>concentrations to outcompete InsPs from the column</w:t>
      </w:r>
      <w:r w:rsidR="0094013E" w:rsidRPr="00776F0D">
        <w:rPr>
          <w:color w:val="auto"/>
        </w:rPr>
        <w:t xml:space="preserve">. </w:t>
      </w:r>
      <w:r w:rsidR="002C6851" w:rsidRPr="00776F0D">
        <w:rPr>
          <w:color w:val="auto"/>
        </w:rPr>
        <w:t>E</w:t>
      </w:r>
      <w:r w:rsidR="002E751F" w:rsidRPr="00776F0D">
        <w:rPr>
          <w:color w:val="auto"/>
        </w:rPr>
        <w:t xml:space="preserve">lution </w:t>
      </w:r>
      <w:r w:rsidR="0094013E" w:rsidRPr="00776F0D">
        <w:rPr>
          <w:color w:val="auto"/>
        </w:rPr>
        <w:t>times thus depend</w:t>
      </w:r>
      <w:r w:rsidR="004A5648" w:rsidRPr="00776F0D">
        <w:rPr>
          <w:color w:val="auto"/>
        </w:rPr>
        <w:t xml:space="preserve"> on charge and geometry of the </w:t>
      </w:r>
      <w:r w:rsidR="002C6851" w:rsidRPr="00776F0D">
        <w:rPr>
          <w:color w:val="auto"/>
        </w:rPr>
        <w:t xml:space="preserve">InsP species </w:t>
      </w:r>
      <w:r w:rsidR="0094013E" w:rsidRPr="00776F0D">
        <w:rPr>
          <w:color w:val="auto"/>
        </w:rPr>
        <w:t>to be separated</w:t>
      </w:r>
      <w:r w:rsidR="004A5648" w:rsidRPr="00776F0D">
        <w:rPr>
          <w:color w:val="auto"/>
        </w:rPr>
        <w:t>. In the absence of chiral columns</w:t>
      </w:r>
      <w:r w:rsidR="008C113D" w:rsidRPr="00776F0D">
        <w:rPr>
          <w:color w:val="auto"/>
        </w:rPr>
        <w:t>,</w:t>
      </w:r>
      <w:r w:rsidR="004A5648" w:rsidRPr="00776F0D">
        <w:rPr>
          <w:color w:val="auto"/>
        </w:rPr>
        <w:t xml:space="preserve"> only non-enantiomeric isomers can by separated by this protocol.</w:t>
      </w:r>
      <w:r w:rsidR="00095A14" w:rsidRPr="00776F0D">
        <w:rPr>
          <w:color w:val="auto"/>
        </w:rPr>
        <w:t xml:space="preserve"> </w:t>
      </w:r>
      <w:r w:rsidR="00715FAB" w:rsidRPr="00776F0D">
        <w:rPr>
          <w:color w:val="auto"/>
        </w:rPr>
        <w:t xml:space="preserve">However, radiolabeled standards can be used to </w:t>
      </w:r>
      <w:r w:rsidR="00326E4D" w:rsidRPr="00776F0D">
        <w:rPr>
          <w:color w:val="auto"/>
        </w:rPr>
        <w:t>assign the</w:t>
      </w:r>
      <w:r w:rsidR="00715FAB" w:rsidRPr="00776F0D">
        <w:rPr>
          <w:color w:val="auto"/>
        </w:rPr>
        <w:t xml:space="preserve"> isomeric nature of a specific InsP peak. </w:t>
      </w:r>
      <w:r w:rsidR="00095A14" w:rsidRPr="00776F0D">
        <w:rPr>
          <w:color w:val="auto"/>
        </w:rPr>
        <w:t>Multiple efforts in the past</w:t>
      </w:r>
      <w:r w:rsidR="00326E4D" w:rsidRPr="00776F0D">
        <w:rPr>
          <w:color w:val="auto"/>
        </w:rPr>
        <w:t xml:space="preserve"> by various laboratories</w:t>
      </w:r>
      <w:r w:rsidR="00095A14" w:rsidRPr="00776F0D">
        <w:rPr>
          <w:color w:val="auto"/>
        </w:rPr>
        <w:t xml:space="preserve"> </w:t>
      </w:r>
      <w:r w:rsidR="00E40CFB" w:rsidRPr="00776F0D">
        <w:rPr>
          <w:color w:val="auto"/>
        </w:rPr>
        <w:t xml:space="preserve">to generate labeled and unlabeled standards with (bio)chemical methods or to purify them from various cells and organisms </w:t>
      </w:r>
      <w:r w:rsidR="00095A14" w:rsidRPr="00776F0D">
        <w:rPr>
          <w:color w:val="auto"/>
        </w:rPr>
        <w:t>have helped assigning peaks to certain InsP species</w:t>
      </w:r>
      <w:r w:rsidR="00AE1426" w:rsidRPr="00776F0D">
        <w:rPr>
          <w:color w:val="auto"/>
        </w:rPr>
        <w:t>, and also</w:t>
      </w:r>
      <w:r w:rsidR="00095A14" w:rsidRPr="00776F0D">
        <w:rPr>
          <w:color w:val="auto"/>
        </w:rPr>
        <w:t xml:space="preserve"> to narrow down the isomeric identity of individual </w:t>
      </w:r>
      <w:r w:rsidR="00C54643" w:rsidRPr="00776F0D">
        <w:rPr>
          <w:color w:val="auto"/>
        </w:rPr>
        <w:t xml:space="preserve">InsP </w:t>
      </w:r>
      <w:r w:rsidR="00095A14" w:rsidRPr="00776F0D">
        <w:rPr>
          <w:color w:val="auto"/>
        </w:rPr>
        <w:t>species</w:t>
      </w:r>
      <w:r w:rsidR="00095A14" w:rsidRPr="00776F0D">
        <w:rPr>
          <w:color w:val="auto"/>
        </w:rPr>
        <w:fldChar w:fldCharType="begin">
          <w:fldData xml:space="preserve">PEVuZE5vdGU+PENpdGU+PEF1dGhvcj5TdGV2ZW5zb24tUGF1bGlrPC9BdXRob3I+PFllYXI+MjAw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TdGV2ZW5zb24tUGF1bGlrPC9BdXRob3I+PFllYXI+MjAw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095A14" w:rsidRPr="00776F0D">
        <w:rPr>
          <w:color w:val="auto"/>
        </w:rPr>
      </w:r>
      <w:r w:rsidR="00095A14" w:rsidRPr="00776F0D">
        <w:rPr>
          <w:color w:val="auto"/>
        </w:rPr>
        <w:fldChar w:fldCharType="separate"/>
      </w:r>
      <w:r w:rsidR="00F01E18" w:rsidRPr="00776F0D">
        <w:rPr>
          <w:noProof/>
          <w:color w:val="auto"/>
          <w:vertAlign w:val="superscript"/>
        </w:rPr>
        <w:t>5,7,21,34-43</w:t>
      </w:r>
      <w:r w:rsidR="00095A14" w:rsidRPr="00776F0D">
        <w:rPr>
          <w:color w:val="auto"/>
        </w:rPr>
        <w:fldChar w:fldCharType="end"/>
      </w:r>
      <w:r w:rsidR="00095A14" w:rsidRPr="00776F0D">
        <w:rPr>
          <w:color w:val="auto"/>
        </w:rPr>
        <w:t>.</w:t>
      </w:r>
      <w:r w:rsidR="00776F0D" w:rsidRPr="00776F0D">
        <w:rPr>
          <w:color w:val="auto"/>
        </w:rPr>
        <w:t xml:space="preserve"> </w:t>
      </w:r>
      <w:r w:rsidR="00881CD8" w:rsidRPr="00776F0D">
        <w:rPr>
          <w:color w:val="auto"/>
        </w:rPr>
        <w:t>Also</w:t>
      </w:r>
      <w:r w:rsidR="00AE1426" w:rsidRPr="00776F0D">
        <w:rPr>
          <w:color w:val="auto"/>
        </w:rPr>
        <w:t>,</w:t>
      </w:r>
      <w:r w:rsidR="00881CD8" w:rsidRPr="00776F0D">
        <w:rPr>
          <w:color w:val="auto"/>
        </w:rPr>
        <w:t xml:space="preserve"> the recent elucidation of enzymatic pathways leading to the formation of PP-InsPs</w:t>
      </w:r>
      <w:r w:rsidR="00EE3ABE" w:rsidRPr="00776F0D">
        <w:rPr>
          <w:color w:val="auto"/>
        </w:rPr>
        <w:t xml:space="preserve"> in plants</w:t>
      </w:r>
      <w:r w:rsidR="00AE1426" w:rsidRPr="00776F0D">
        <w:rPr>
          <w:color w:val="auto"/>
        </w:rPr>
        <w:t>,</w:t>
      </w:r>
      <w:r w:rsidR="00881CD8" w:rsidRPr="00776F0D">
        <w:rPr>
          <w:color w:val="auto"/>
        </w:rPr>
        <w:t xml:space="preserve"> as well as the discovery of a bacterial type III effector with a specific 1</w:t>
      </w:r>
      <w:r w:rsidR="00EE3ABE" w:rsidRPr="00776F0D">
        <w:rPr>
          <w:color w:val="auto"/>
        </w:rPr>
        <w:t>-phytase activity</w:t>
      </w:r>
      <w:r w:rsidR="00AE1426" w:rsidRPr="00776F0D">
        <w:rPr>
          <w:color w:val="auto"/>
        </w:rPr>
        <w:t>,</w:t>
      </w:r>
      <w:r w:rsidR="00EE3ABE" w:rsidRPr="00776F0D">
        <w:rPr>
          <w:color w:val="auto"/>
        </w:rPr>
        <w:t xml:space="preserve"> provide</w:t>
      </w:r>
      <w:r w:rsidR="00881CD8" w:rsidRPr="00776F0D">
        <w:rPr>
          <w:color w:val="auto"/>
        </w:rPr>
        <w:t xml:space="preserve"> </w:t>
      </w:r>
      <w:r w:rsidR="00AE1426" w:rsidRPr="00776F0D">
        <w:rPr>
          <w:color w:val="auto"/>
        </w:rPr>
        <w:t>informat</w:t>
      </w:r>
      <w:r w:rsidR="00F810E2" w:rsidRPr="00776F0D">
        <w:rPr>
          <w:color w:val="auto"/>
        </w:rPr>
        <w:t>ion on</w:t>
      </w:r>
      <w:r w:rsidR="00AE1426" w:rsidRPr="00776F0D">
        <w:rPr>
          <w:color w:val="auto"/>
        </w:rPr>
        <w:t xml:space="preserve"> </w:t>
      </w:r>
      <w:r w:rsidR="00881CD8" w:rsidRPr="00776F0D">
        <w:rPr>
          <w:color w:val="auto"/>
        </w:rPr>
        <w:t>how to generate useful standards for these analyses</w:t>
      </w:r>
      <w:r w:rsidR="00EE3ABE" w:rsidRPr="00776F0D">
        <w:rPr>
          <w:color w:val="auto"/>
        </w:rPr>
        <w:fldChar w:fldCharType="begin">
          <w:fldData xml:space="preserve">PEVuZE5vdGU+PENpdGU+PEF1dGhvcj5CbMO8aGVyPC9BdXRob3I+PFllYXI+MjAxNzwvWWVhcj48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=
</w:fldData>
        </w:fldChar>
      </w:r>
      <w:r w:rsidR="00003DDE" w:rsidRPr="00776F0D">
        <w:rPr>
          <w:color w:val="auto"/>
        </w:rPr>
        <w:instrText xml:space="preserve"> ADDIN EN.CITE </w:instrText>
      </w:r>
      <w:r w:rsidR="00003DDE" w:rsidRPr="00776F0D">
        <w:rPr>
          <w:color w:val="auto"/>
        </w:rPr>
        <w:fldChar w:fldCharType="begin">
          <w:fldData xml:space="preserve">PEVuZE5vdGU+PENpdGU+PEF1dGhvcj5CbMO8aGVyPC9BdXRob3I+PFllYXI+MjAxNzwvWWVhcj48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=
</w:fldData>
        </w:fldChar>
      </w:r>
      <w:r w:rsidR="00003DDE" w:rsidRPr="00776F0D">
        <w:rPr>
          <w:color w:val="auto"/>
        </w:rPr>
        <w:instrText xml:space="preserve"> ADDIN EN.CITE.DATA </w:instrText>
      </w:r>
      <w:r w:rsidR="00003DDE" w:rsidRPr="00776F0D">
        <w:rPr>
          <w:color w:val="auto"/>
        </w:rPr>
      </w:r>
      <w:r w:rsidR="00003DDE" w:rsidRPr="00776F0D">
        <w:rPr>
          <w:color w:val="auto"/>
        </w:rPr>
        <w:fldChar w:fldCharType="end"/>
      </w:r>
      <w:r w:rsidR="00EE3ABE" w:rsidRPr="00776F0D">
        <w:rPr>
          <w:color w:val="auto"/>
        </w:rPr>
      </w:r>
      <w:r w:rsidR="00EE3ABE" w:rsidRPr="00776F0D">
        <w:rPr>
          <w:color w:val="auto"/>
        </w:rPr>
        <w:fldChar w:fldCharType="separate"/>
      </w:r>
      <w:r w:rsidR="00003DDE" w:rsidRPr="00776F0D">
        <w:rPr>
          <w:noProof/>
          <w:color w:val="auto"/>
          <w:vertAlign w:val="superscript"/>
        </w:rPr>
        <w:t>10,17,18,22,23</w:t>
      </w:r>
      <w:r w:rsidR="00EE3ABE" w:rsidRPr="00776F0D">
        <w:rPr>
          <w:color w:val="auto"/>
        </w:rPr>
        <w:fldChar w:fldCharType="end"/>
      </w:r>
      <w:r w:rsidR="00881CD8" w:rsidRPr="00776F0D">
        <w:rPr>
          <w:color w:val="auto"/>
        </w:rPr>
        <w:t>.</w:t>
      </w:r>
    </w:p>
    <w:p w14:paraId="067AD765" w14:textId="77777777" w:rsidR="00E706C2" w:rsidRPr="00776F0D" w:rsidRDefault="00E706C2" w:rsidP="00E706C2">
      <w:pPr>
        <w:widowControl/>
        <w:rPr>
          <w:color w:val="auto"/>
        </w:rPr>
      </w:pPr>
    </w:p>
    <w:p w14:paraId="49631CAE" w14:textId="61106C90" w:rsidR="0008055A" w:rsidRPr="00776F0D" w:rsidRDefault="00B75A50" w:rsidP="00E706C2">
      <w:pPr>
        <w:widowControl/>
        <w:rPr>
          <w:color w:val="auto"/>
        </w:rPr>
      </w:pPr>
      <w:r w:rsidRPr="00776F0D">
        <w:rPr>
          <w:color w:val="auto"/>
        </w:rPr>
        <w:t xml:space="preserve">The resulting fractions can be measured in a liquid scintillation counter due to the </w:t>
      </w:r>
      <w:r w:rsidRPr="00776F0D">
        <w:rPr>
          <w:color w:val="auto"/>
        </w:rPr>
        <w:sym w:font="Symbol" w:char="F062"/>
      </w:r>
      <w:r w:rsidRPr="00776F0D">
        <w:rPr>
          <w:color w:val="auto"/>
        </w:rPr>
        <w:t>-decay of tritium (</w:t>
      </w:r>
      <w:r w:rsidRPr="00776F0D">
        <w:rPr>
          <w:color w:val="auto"/>
          <w:vertAlign w:val="superscript"/>
        </w:rPr>
        <w:t>3</w:t>
      </w:r>
      <w:r w:rsidRPr="00776F0D">
        <w:rPr>
          <w:color w:val="auto"/>
        </w:rPr>
        <w:t>H).</w:t>
      </w:r>
      <w:r w:rsidR="00863CFE" w:rsidRPr="00776F0D">
        <w:rPr>
          <w:color w:val="auto"/>
        </w:rPr>
        <w:t xml:space="preserve"> </w:t>
      </w:r>
      <w:r w:rsidR="007637DB" w:rsidRPr="00776F0D">
        <w:rPr>
          <w:color w:val="auto"/>
        </w:rPr>
        <w:t>With increasing labeling time</w:t>
      </w:r>
      <w:r w:rsidR="001F128A" w:rsidRPr="00776F0D">
        <w:rPr>
          <w:color w:val="auto"/>
        </w:rPr>
        <w:t>,</w:t>
      </w:r>
      <w:r w:rsidR="007637DB" w:rsidRPr="00776F0D">
        <w:rPr>
          <w:color w:val="auto"/>
        </w:rPr>
        <w:t xml:space="preserve"> </w:t>
      </w:r>
      <w:r w:rsidR="001F128A" w:rsidRPr="00776F0D">
        <w:rPr>
          <w:color w:val="auto"/>
        </w:rPr>
        <w:t>a steady</w:t>
      </w:r>
      <w:r w:rsidR="009F6093" w:rsidRPr="00776F0D">
        <w:rPr>
          <w:color w:val="auto"/>
        </w:rPr>
        <w:t>-</w:t>
      </w:r>
      <w:r w:rsidR="001F128A" w:rsidRPr="00776F0D">
        <w:rPr>
          <w:color w:val="auto"/>
        </w:rPr>
        <w:t>state</w:t>
      </w:r>
      <w:r w:rsidR="007637DB" w:rsidRPr="00776F0D">
        <w:rPr>
          <w:color w:val="auto"/>
        </w:rPr>
        <w:t xml:space="preserve"> isotopic equilibrium </w:t>
      </w:r>
      <w:r w:rsidR="001F128A" w:rsidRPr="00776F0D">
        <w:rPr>
          <w:color w:val="auto"/>
        </w:rPr>
        <w:t>is reached</w:t>
      </w:r>
      <w:r w:rsidR="009F6093" w:rsidRPr="00776F0D">
        <w:rPr>
          <w:color w:val="auto"/>
        </w:rPr>
        <w:t>, after which</w:t>
      </w:r>
      <w:r w:rsidR="00863CFE" w:rsidRPr="00776F0D">
        <w:rPr>
          <w:color w:val="auto"/>
        </w:rPr>
        <w:t xml:space="preserve"> the obtained </w:t>
      </w:r>
      <w:r w:rsidR="00FF0EA2" w:rsidRPr="00776F0D">
        <w:rPr>
          <w:color w:val="auto"/>
        </w:rPr>
        <w:t xml:space="preserve">InsP </w:t>
      </w:r>
      <w:r w:rsidR="00863CFE" w:rsidRPr="00776F0D">
        <w:rPr>
          <w:color w:val="auto"/>
        </w:rPr>
        <w:t>profile</w:t>
      </w:r>
      <w:r w:rsidR="00C73F7C" w:rsidRPr="00776F0D">
        <w:rPr>
          <w:color w:val="auto"/>
        </w:rPr>
        <w:t>s</w:t>
      </w:r>
      <w:r w:rsidR="00863CFE" w:rsidRPr="00776F0D">
        <w:rPr>
          <w:color w:val="auto"/>
        </w:rPr>
        <w:t xml:space="preserve"> should represent the </w:t>
      </w:r>
      <w:r w:rsidR="005177E1" w:rsidRPr="00776F0D">
        <w:rPr>
          <w:color w:val="auto"/>
        </w:rPr>
        <w:t xml:space="preserve">InsP </w:t>
      </w:r>
      <w:r w:rsidR="00863CFE" w:rsidRPr="00776F0D">
        <w:rPr>
          <w:color w:val="auto"/>
        </w:rPr>
        <w:t>status of the plant</w:t>
      </w:r>
      <w:r w:rsidR="00EB79CB" w:rsidRPr="00776F0D">
        <w:rPr>
          <w:color w:val="auto"/>
        </w:rPr>
        <w:fldChar w:fldCharType="begin"/>
      </w:r>
      <w:r w:rsidR="00003DDE" w:rsidRPr="00776F0D">
        <w:rPr>
          <w:color w:val="auto"/>
        </w:rPr>
        <w:instrText xml:space="preserve"> ADDIN EN.CITE &lt;EndNote&gt;&lt;Cite&gt;&lt;Author&gt;Azevedo&lt;/Author&gt;&lt;Year&gt;2006&lt;/Year&gt;&lt;RecNum&gt;158&lt;/RecNum&gt;&lt;DisplayText&gt;&lt;style face="superscript"&gt;31&lt;/style&gt;&lt;/DisplayText&gt;&lt;record&gt;&lt;rec-number&gt;158&lt;/rec-number&gt;&lt;foreign-keys&gt;&lt;key app="EN" db-id="e0fareddo9tszmed99rxpprcf0d9d92va0d9" timestamp="0"&gt;158&lt;/key&gt;&lt;/foreign-keys&gt;&lt;ref-type name="Journal Article"&gt;17&lt;/ref-type&gt;&lt;contributors&gt;&lt;authors&gt;&lt;author&gt;Azevedo, C.&lt;/author&gt;&lt;author&gt;Saiardi, A.&lt;/author&gt;&lt;/authors&gt;&lt;/contributors&gt;&lt;auth-address&gt;UCL, MRC, Cell Biol Unit, London WC1E 6BT, England&amp;#xD;UCL, Dept Biochem &amp;amp; Mol Biol, Mol Cell Biol Lab, London WC1E 6BT, England&lt;/auth-address&gt;&lt;titles&gt;&lt;title&gt;Extraction and analysis of soluble inositol polyphosphates from yeast&lt;/title&gt;&lt;secondary-title&gt;Nature Protocols&lt;/secondary-title&gt;&lt;alt-title&gt;Nat Protoc&lt;/alt-title&gt;&lt;/titles&gt;&lt;pages&gt;2416-2422&lt;/pages&gt;&lt;volume&gt;1&lt;/volume&gt;&lt;number&gt;5&lt;/number&gt;&lt;keywords&gt;&lt;keyword&gt;messenger-rna export&lt;/keyword&gt;&lt;keyword&gt;metabolism&lt;/keyword&gt;&lt;keyword&gt;phosphates&lt;/keyword&gt;&lt;keyword&gt;kinase&lt;/keyword&gt;&lt;keyword&gt;1,4,5-trisphosphate&lt;/keyword&gt;&lt;keyword&gt;pyrophosphates&lt;/keyword&gt;&lt;keyword&gt;arabidopsis&lt;/keyword&gt;&lt;/keywords&gt;&lt;dates&gt;&lt;year&gt;2006&lt;/year&gt;&lt;/dates&gt;&lt;isbn&gt;1754-2189&lt;/isbn&gt;&lt;accession-num&gt;WOS:000251155600030&lt;/accession-num&gt;&lt;urls&gt;&lt;related-urls&gt;&lt;url&gt;&amp;lt;Go to ISI&amp;gt;://WOS:000251155600030&lt;/url&gt;&lt;/related-urls&gt;&lt;/urls&gt;&lt;electronic-resource-num&gt;10.1038/nprot.2006.337&lt;/electronic-resource-num&gt;&lt;language&gt;English&lt;/language&gt;&lt;/record&gt;&lt;/Cite&gt;&lt;/EndNote&gt;</w:instrText>
      </w:r>
      <w:r w:rsidR="00EB79CB" w:rsidRPr="00776F0D">
        <w:rPr>
          <w:color w:val="auto"/>
        </w:rPr>
        <w:fldChar w:fldCharType="separate"/>
      </w:r>
      <w:r w:rsidR="00003DDE" w:rsidRPr="00776F0D">
        <w:rPr>
          <w:noProof/>
          <w:color w:val="auto"/>
          <w:vertAlign w:val="superscript"/>
        </w:rPr>
        <w:t>31</w:t>
      </w:r>
      <w:r w:rsidR="00EB79CB" w:rsidRPr="00776F0D">
        <w:rPr>
          <w:color w:val="auto"/>
        </w:rPr>
        <w:fldChar w:fldCharType="end"/>
      </w:r>
      <w:r w:rsidR="009F6093" w:rsidRPr="00776F0D">
        <w:rPr>
          <w:color w:val="auto"/>
        </w:rPr>
        <w:t>.</w:t>
      </w:r>
      <w:r w:rsidR="009372CD" w:rsidRPr="00776F0D">
        <w:rPr>
          <w:color w:val="auto"/>
        </w:rPr>
        <w:t xml:space="preserve"> </w:t>
      </w:r>
      <w:r w:rsidR="009F6093" w:rsidRPr="00776F0D">
        <w:rPr>
          <w:color w:val="auto"/>
        </w:rPr>
        <w:t xml:space="preserve">The major advantage of this protocol in comparison to other available techniques is the </w:t>
      </w:r>
      <w:r w:rsidR="009372CD" w:rsidRPr="00776F0D">
        <w:rPr>
          <w:color w:val="auto"/>
        </w:rPr>
        <w:t xml:space="preserve">high sensitivity </w:t>
      </w:r>
      <w:r w:rsidR="009F6093" w:rsidRPr="00776F0D">
        <w:rPr>
          <w:color w:val="auto"/>
        </w:rPr>
        <w:t>achieved by</w:t>
      </w:r>
      <w:r w:rsidR="009372CD" w:rsidRPr="00776F0D">
        <w:rPr>
          <w:color w:val="auto"/>
        </w:rPr>
        <w:t xml:space="preserve"> the use of the direct precursor for </w:t>
      </w:r>
      <w:r w:rsidR="005177E1" w:rsidRPr="00776F0D">
        <w:rPr>
          <w:color w:val="auto"/>
        </w:rPr>
        <w:t xml:space="preserve">InsPs </w:t>
      </w:r>
      <w:r w:rsidR="009372CD" w:rsidRPr="00776F0D">
        <w:rPr>
          <w:color w:val="auto"/>
        </w:rPr>
        <w:t xml:space="preserve">and the measurement of a radioactive signal. </w:t>
      </w:r>
    </w:p>
    <w:p w14:paraId="237AD7DD" w14:textId="6781F834" w:rsidR="00D15131" w:rsidRPr="00776F0D" w:rsidRDefault="00D15131" w:rsidP="00E706C2">
      <w:pPr>
        <w:widowControl/>
        <w:rPr>
          <w:b/>
          <w:color w:val="auto"/>
        </w:rPr>
      </w:pPr>
    </w:p>
    <w:p w14:paraId="001BCA85" w14:textId="70F8FA36" w:rsidR="00455D09" w:rsidRPr="00776F0D" w:rsidRDefault="0055081A" w:rsidP="00E706C2">
      <w:pPr>
        <w:pStyle w:val="CommentText"/>
        <w:widowControl/>
        <w:rPr>
          <w:color w:val="auto"/>
        </w:rPr>
      </w:pPr>
      <w:r w:rsidRPr="00776F0D">
        <w:rPr>
          <w:color w:val="auto"/>
        </w:rPr>
        <w:t xml:space="preserve">SAX-HPLC of </w:t>
      </w:r>
      <w:r w:rsidR="00151808" w:rsidRPr="00776F0D">
        <w:rPr>
          <w:color w:val="auto"/>
        </w:rPr>
        <w:t xml:space="preserve">samples extracted </w:t>
      </w:r>
      <w:r w:rsidR="00322CEA" w:rsidRPr="00776F0D">
        <w:rPr>
          <w:color w:val="auto"/>
        </w:rPr>
        <w:t>from</w:t>
      </w:r>
      <w:r w:rsidR="00151808" w:rsidRPr="00776F0D">
        <w:rPr>
          <w:color w:val="auto"/>
        </w:rPr>
        <w:t xml:space="preserve"> [</w:t>
      </w:r>
      <w:r w:rsidR="00151808" w:rsidRPr="00776F0D">
        <w:rPr>
          <w:color w:val="auto"/>
          <w:vertAlign w:val="superscript"/>
        </w:rPr>
        <w:t>3</w:t>
      </w:r>
      <w:r w:rsidR="00151808" w:rsidRPr="00776F0D">
        <w:rPr>
          <w:color w:val="auto"/>
        </w:rPr>
        <w:t>H]-</w:t>
      </w:r>
      <w:r w:rsidR="00151808" w:rsidRPr="00776F0D">
        <w:rPr>
          <w:i/>
          <w:color w:val="auto"/>
        </w:rPr>
        <w:t>myo</w:t>
      </w:r>
      <w:r w:rsidR="00151808" w:rsidRPr="00776F0D">
        <w:rPr>
          <w:color w:val="auto"/>
        </w:rPr>
        <w:t>-inositol-labeled</w:t>
      </w:r>
      <w:r w:rsidR="00322CEA" w:rsidRPr="00776F0D">
        <w:rPr>
          <w:color w:val="auto"/>
        </w:rPr>
        <w:t xml:space="preserve"> </w:t>
      </w:r>
      <w:r w:rsidR="00A32FB2" w:rsidRPr="00776F0D">
        <w:rPr>
          <w:color w:val="auto"/>
        </w:rPr>
        <w:t>plants</w:t>
      </w:r>
      <w:r w:rsidR="00322CEA" w:rsidRPr="00776F0D">
        <w:rPr>
          <w:color w:val="auto"/>
        </w:rPr>
        <w:t xml:space="preserve"> or other organisms</w:t>
      </w:r>
      <w:r w:rsidR="00A32FB2" w:rsidRPr="00776F0D">
        <w:rPr>
          <w:color w:val="auto"/>
        </w:rPr>
        <w:t xml:space="preserve"> is commonly used for the detection and quantification of </w:t>
      </w:r>
      <w:r w:rsidR="00DC15EB" w:rsidRPr="00776F0D">
        <w:rPr>
          <w:color w:val="auto"/>
        </w:rPr>
        <w:t xml:space="preserve">InsPs </w:t>
      </w:r>
      <w:r w:rsidR="004D030F" w:rsidRPr="00776F0D">
        <w:rPr>
          <w:color w:val="auto"/>
        </w:rPr>
        <w:t xml:space="preserve">ranging </w:t>
      </w:r>
      <w:r w:rsidR="00A32FB2" w:rsidRPr="00776F0D">
        <w:rPr>
          <w:color w:val="auto"/>
        </w:rPr>
        <w:t>from the lowe</w:t>
      </w:r>
      <w:r w:rsidR="007D1F4E" w:rsidRPr="00776F0D">
        <w:rPr>
          <w:color w:val="auto"/>
        </w:rPr>
        <w:t>r</w:t>
      </w:r>
      <w:r w:rsidR="00A32FB2" w:rsidRPr="00776F0D">
        <w:rPr>
          <w:color w:val="auto"/>
        </w:rPr>
        <w:t xml:space="preserve"> </w:t>
      </w:r>
      <w:r w:rsidR="007D1F4E" w:rsidRPr="00776F0D">
        <w:rPr>
          <w:color w:val="auto"/>
        </w:rPr>
        <w:t xml:space="preserve">InsP species </w:t>
      </w:r>
      <w:r w:rsidR="00A32FB2" w:rsidRPr="00776F0D">
        <w:rPr>
          <w:color w:val="auto"/>
        </w:rPr>
        <w:t xml:space="preserve">to the </w:t>
      </w:r>
      <w:r w:rsidR="007D1F4E" w:rsidRPr="00776F0D">
        <w:rPr>
          <w:color w:val="auto"/>
        </w:rPr>
        <w:t>PP-InsPs</w:t>
      </w:r>
      <w:r w:rsidR="004D030F" w:rsidRPr="00776F0D">
        <w:rPr>
          <w:color w:val="auto"/>
        </w:rPr>
        <w:t>,</w:t>
      </w:r>
      <w:r w:rsidR="00554958" w:rsidRPr="00776F0D">
        <w:rPr>
          <w:color w:val="auto"/>
        </w:rPr>
        <w:t xml:space="preserve"> </w:t>
      </w:r>
      <w:r w:rsidR="004D030F" w:rsidRPr="00776F0D">
        <w:rPr>
          <w:color w:val="auto"/>
        </w:rPr>
        <w:t>representing</w:t>
      </w:r>
      <w:r w:rsidR="007D1F4E" w:rsidRPr="00776F0D">
        <w:rPr>
          <w:color w:val="auto"/>
        </w:rPr>
        <w:t xml:space="preserve"> a valuable tool to</w:t>
      </w:r>
      <w:r w:rsidR="004D030F" w:rsidRPr="00776F0D">
        <w:rPr>
          <w:color w:val="auto"/>
        </w:rPr>
        <w:t xml:space="preserve"> better</w:t>
      </w:r>
      <w:r w:rsidR="007D1F4E" w:rsidRPr="00776F0D">
        <w:rPr>
          <w:color w:val="auto"/>
        </w:rPr>
        <w:t xml:space="preserve"> </w:t>
      </w:r>
      <w:r w:rsidR="004D030F" w:rsidRPr="00776F0D">
        <w:rPr>
          <w:color w:val="auto"/>
        </w:rPr>
        <w:t xml:space="preserve">understand the metabolism, function and modes of action of </w:t>
      </w:r>
      <w:r w:rsidR="009B3752" w:rsidRPr="00776F0D">
        <w:rPr>
          <w:color w:val="auto"/>
        </w:rPr>
        <w:t>InsPs</w:t>
      </w:r>
      <w:r w:rsidR="0003243D" w:rsidRPr="00776F0D">
        <w:rPr>
          <w:color w:val="auto"/>
        </w:rPr>
        <w:t xml:space="preserve">. </w:t>
      </w:r>
      <w:r w:rsidR="004D030F" w:rsidRPr="00776F0D">
        <w:rPr>
          <w:color w:val="auto"/>
        </w:rPr>
        <w:t>So far, this method</w:t>
      </w:r>
      <w:r w:rsidR="0003243D" w:rsidRPr="00776F0D">
        <w:rPr>
          <w:color w:val="auto"/>
        </w:rPr>
        <w:t xml:space="preserve"> is also the </w:t>
      </w:r>
      <w:r w:rsidR="00B47EB3" w:rsidRPr="00776F0D">
        <w:rPr>
          <w:color w:val="auto"/>
        </w:rPr>
        <w:t xml:space="preserve">most appropriate </w:t>
      </w:r>
      <w:r w:rsidR="0003243D" w:rsidRPr="00776F0D">
        <w:rPr>
          <w:color w:val="auto"/>
        </w:rPr>
        <w:t xml:space="preserve">choice for researchers with special interest in lower </w:t>
      </w:r>
      <w:r w:rsidR="00554958" w:rsidRPr="00776F0D">
        <w:rPr>
          <w:color w:val="auto"/>
        </w:rPr>
        <w:t xml:space="preserve">InsP </w:t>
      </w:r>
      <w:r w:rsidR="0003243D" w:rsidRPr="00776F0D">
        <w:rPr>
          <w:color w:val="auto"/>
        </w:rPr>
        <w:t xml:space="preserve">species. </w:t>
      </w:r>
      <w:r w:rsidR="002D3EB4" w:rsidRPr="00776F0D">
        <w:rPr>
          <w:color w:val="auto"/>
        </w:rPr>
        <w:t xml:space="preserve">While the </w:t>
      </w:r>
      <w:r w:rsidR="00322CEA" w:rsidRPr="00776F0D">
        <w:rPr>
          <w:color w:val="auto"/>
        </w:rPr>
        <w:t xml:space="preserve">basics of this </w:t>
      </w:r>
      <w:r w:rsidR="00754A74" w:rsidRPr="00776F0D">
        <w:rPr>
          <w:color w:val="auto"/>
        </w:rPr>
        <w:t>procedure</w:t>
      </w:r>
      <w:r w:rsidR="00F810E2" w:rsidRPr="00776F0D">
        <w:rPr>
          <w:color w:val="auto"/>
        </w:rPr>
        <w:t>,</w:t>
      </w:r>
      <w:r w:rsidR="007505C2" w:rsidRPr="00776F0D">
        <w:rPr>
          <w:color w:val="auto"/>
        </w:rPr>
        <w:t xml:space="preserve"> on which the protocol described here builds on</w:t>
      </w:r>
      <w:r w:rsidR="00F810E2" w:rsidRPr="00776F0D">
        <w:rPr>
          <w:color w:val="auto"/>
        </w:rPr>
        <w:t>,</w:t>
      </w:r>
      <w:r w:rsidR="00754A74" w:rsidRPr="00776F0D">
        <w:rPr>
          <w:color w:val="auto"/>
        </w:rPr>
        <w:t xml:space="preserve"> </w:t>
      </w:r>
      <w:r w:rsidR="002D3EB4" w:rsidRPr="00776F0D">
        <w:rPr>
          <w:color w:val="auto"/>
        </w:rPr>
        <w:t>ha</w:t>
      </w:r>
      <w:r w:rsidR="00405334" w:rsidRPr="00776F0D">
        <w:rPr>
          <w:color w:val="auto"/>
        </w:rPr>
        <w:t>ve</w:t>
      </w:r>
      <w:r w:rsidR="002D3EB4" w:rsidRPr="00776F0D">
        <w:rPr>
          <w:color w:val="auto"/>
        </w:rPr>
        <w:t xml:space="preserve"> been</w:t>
      </w:r>
      <w:r w:rsidR="00295968" w:rsidRPr="00776F0D">
        <w:rPr>
          <w:color w:val="auto"/>
        </w:rPr>
        <w:t xml:space="preserve"> previously</w:t>
      </w:r>
      <w:r w:rsidR="002D3EB4" w:rsidRPr="00776F0D">
        <w:rPr>
          <w:color w:val="auto"/>
        </w:rPr>
        <w:t xml:space="preserve"> described</w:t>
      </w:r>
      <w:r w:rsidR="00322CEA" w:rsidRPr="00776F0D">
        <w:rPr>
          <w:color w:val="auto"/>
        </w:rPr>
        <w:fldChar w:fldCharType="begin">
          <w:fldData xml:space="preserve">PEVuZE5vdGU+PENpdGU+PEF1dGhvcj5BemV2ZWRvPC9BdXRob3I+PFllYXI+MjAwNjwvWWVhcj48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==
</w:fldData>
        </w:fldChar>
      </w:r>
      <w:r w:rsidR="00003DDE" w:rsidRPr="00776F0D">
        <w:rPr>
          <w:color w:val="auto"/>
        </w:rPr>
        <w:instrText xml:space="preserve"> ADDIN EN.CITE </w:instrText>
      </w:r>
      <w:r w:rsidR="00003DDE" w:rsidRPr="00776F0D">
        <w:rPr>
          <w:color w:val="auto"/>
        </w:rPr>
        <w:fldChar w:fldCharType="begin">
          <w:fldData xml:space="preserve">PEVuZE5vdGU+PENpdGU+PEF1dGhvcj5BemV2ZWRvPC9BdXRob3I+PFllYXI+MjAwNjwvWWVhcj48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==
</w:fldData>
        </w:fldChar>
      </w:r>
      <w:r w:rsidR="00003DDE" w:rsidRPr="00776F0D">
        <w:rPr>
          <w:color w:val="auto"/>
        </w:rPr>
        <w:instrText xml:space="preserve"> ADDIN EN.CITE.DATA </w:instrText>
      </w:r>
      <w:r w:rsidR="00003DDE" w:rsidRPr="00776F0D">
        <w:rPr>
          <w:color w:val="auto"/>
        </w:rPr>
      </w:r>
      <w:r w:rsidR="00003DDE" w:rsidRPr="00776F0D">
        <w:rPr>
          <w:color w:val="auto"/>
        </w:rPr>
        <w:fldChar w:fldCharType="end"/>
      </w:r>
      <w:r w:rsidR="00322CEA" w:rsidRPr="00776F0D">
        <w:rPr>
          <w:color w:val="auto"/>
        </w:rPr>
      </w:r>
      <w:r w:rsidR="00322CEA" w:rsidRPr="00776F0D">
        <w:rPr>
          <w:color w:val="auto"/>
        </w:rPr>
        <w:fldChar w:fldCharType="separate"/>
      </w:r>
      <w:r w:rsidR="00003DDE" w:rsidRPr="00776F0D">
        <w:rPr>
          <w:noProof/>
          <w:color w:val="auto"/>
          <w:vertAlign w:val="superscript"/>
        </w:rPr>
        <w:t>7,21,31,34</w:t>
      </w:r>
      <w:r w:rsidR="00322CEA" w:rsidRPr="00776F0D">
        <w:rPr>
          <w:color w:val="auto"/>
        </w:rPr>
        <w:fldChar w:fldCharType="end"/>
      </w:r>
      <w:r w:rsidR="002D3EB4" w:rsidRPr="00776F0D">
        <w:rPr>
          <w:color w:val="auto"/>
        </w:rPr>
        <w:t>, a detailed protocol tailored to the analysis of plant</w:t>
      </w:r>
      <w:r w:rsidR="00D33910" w:rsidRPr="00776F0D">
        <w:rPr>
          <w:color w:val="auto"/>
        </w:rPr>
        <w:t>-derived InsPs</w:t>
      </w:r>
      <w:r w:rsidR="002D3EB4" w:rsidRPr="00776F0D">
        <w:rPr>
          <w:color w:val="auto"/>
        </w:rPr>
        <w:t xml:space="preserve"> </w:t>
      </w:r>
      <w:r w:rsidR="007505C2" w:rsidRPr="00776F0D">
        <w:rPr>
          <w:color w:val="auto"/>
        </w:rPr>
        <w:t xml:space="preserve">and especially of PP-InsPs </w:t>
      </w:r>
      <w:r w:rsidR="000660A2" w:rsidRPr="00776F0D">
        <w:rPr>
          <w:color w:val="auto"/>
        </w:rPr>
        <w:t>is still missing</w:t>
      </w:r>
      <w:r w:rsidR="00322CEA" w:rsidRPr="00776F0D">
        <w:rPr>
          <w:color w:val="auto"/>
        </w:rPr>
        <w:t xml:space="preserve">. </w:t>
      </w:r>
      <w:r w:rsidR="00F810E2" w:rsidRPr="00776F0D">
        <w:rPr>
          <w:color w:val="auto"/>
        </w:rPr>
        <w:t>P</w:t>
      </w:r>
      <w:r w:rsidR="00F11CA4" w:rsidRPr="00776F0D">
        <w:rPr>
          <w:color w:val="auto"/>
        </w:rPr>
        <w:t xml:space="preserve">revious publications </w:t>
      </w:r>
      <w:r w:rsidR="00966711" w:rsidRPr="00776F0D">
        <w:rPr>
          <w:color w:val="auto"/>
        </w:rPr>
        <w:t>reported</w:t>
      </w:r>
      <w:r w:rsidR="00F11CA4" w:rsidRPr="00776F0D">
        <w:rPr>
          <w:color w:val="auto"/>
        </w:rPr>
        <w:t xml:space="preserve"> difficulties to reliably detect the low abundant PP-InsP</w:t>
      </w:r>
      <w:r w:rsidR="00AB279B" w:rsidRPr="00776F0D">
        <w:rPr>
          <w:color w:val="auto"/>
        </w:rPr>
        <w:t>s, especially</w:t>
      </w:r>
      <w:r w:rsidR="00F11CA4" w:rsidRPr="00776F0D">
        <w:rPr>
          <w:color w:val="auto"/>
        </w:rPr>
        <w:t xml:space="preserve"> InsP</w:t>
      </w:r>
      <w:r w:rsidR="00F11CA4" w:rsidRPr="00776F0D">
        <w:rPr>
          <w:color w:val="auto"/>
          <w:vertAlign w:val="subscript"/>
        </w:rPr>
        <w:t>8</w:t>
      </w:r>
      <w:r w:rsidR="00F11CA4" w:rsidRPr="00776F0D">
        <w:rPr>
          <w:color w:val="auto"/>
        </w:rPr>
        <w:t>, due to the</w:t>
      </w:r>
      <w:r w:rsidR="00F810E2" w:rsidRPr="00776F0D">
        <w:rPr>
          <w:color w:val="auto"/>
        </w:rPr>
        <w:t xml:space="preserve">ir use of the following components: </w:t>
      </w:r>
      <w:r w:rsidR="00F11CA4" w:rsidRPr="00776F0D">
        <w:rPr>
          <w:color w:val="auto"/>
        </w:rPr>
        <w:t>relatively low amounts of plant material</w:t>
      </w:r>
      <w:r w:rsidR="007505C2" w:rsidRPr="00776F0D">
        <w:rPr>
          <w:color w:val="auto"/>
        </w:rPr>
        <w:t xml:space="preserve">, </w:t>
      </w:r>
      <w:r w:rsidR="000547C5" w:rsidRPr="00776F0D">
        <w:rPr>
          <w:color w:val="auto"/>
        </w:rPr>
        <w:t>[</w:t>
      </w:r>
      <w:r w:rsidR="000547C5" w:rsidRPr="00776F0D">
        <w:rPr>
          <w:color w:val="auto"/>
          <w:vertAlign w:val="superscript"/>
        </w:rPr>
        <w:t>3</w:t>
      </w:r>
      <w:r w:rsidR="000547C5" w:rsidRPr="00776F0D">
        <w:rPr>
          <w:color w:val="auto"/>
        </w:rPr>
        <w:t>H]-</w:t>
      </w:r>
      <w:r w:rsidR="007505C2" w:rsidRPr="00776F0D">
        <w:rPr>
          <w:i/>
          <w:color w:val="auto"/>
        </w:rPr>
        <w:t>myo</w:t>
      </w:r>
      <w:r w:rsidR="007505C2" w:rsidRPr="00776F0D">
        <w:rPr>
          <w:color w:val="auto"/>
        </w:rPr>
        <w:t>-inositol with low specific activity (&gt; 20 Ci/mmol)</w:t>
      </w:r>
      <w:r w:rsidR="00405334" w:rsidRPr="00776F0D">
        <w:rPr>
          <w:color w:val="auto"/>
        </w:rPr>
        <w:t>,</w:t>
      </w:r>
      <w:r w:rsidR="009753A7" w:rsidRPr="00776F0D">
        <w:rPr>
          <w:color w:val="auto"/>
        </w:rPr>
        <w:t xml:space="preserve"> different extraction buffers that are either not based on perchloric acid or are less concentrated than 1 M, different neutralizing buffers</w:t>
      </w:r>
      <w:r w:rsidR="00B12E08" w:rsidRPr="00776F0D">
        <w:rPr>
          <w:color w:val="auto"/>
        </w:rPr>
        <w:t>,</w:t>
      </w:r>
      <w:r w:rsidR="00F810E2" w:rsidRPr="00776F0D">
        <w:rPr>
          <w:color w:val="auto"/>
        </w:rPr>
        <w:t xml:space="preserve"> as well as</w:t>
      </w:r>
      <w:r w:rsidR="00B12E08" w:rsidRPr="00776F0D">
        <w:rPr>
          <w:color w:val="auto"/>
        </w:rPr>
        <w:t xml:space="preserve"> sub-optimal gradients</w:t>
      </w:r>
      <w:r w:rsidR="00AB279B" w:rsidRPr="00776F0D">
        <w:rPr>
          <w:color w:val="auto"/>
        </w:rPr>
        <w:t xml:space="preserve"> </w:t>
      </w:r>
      <w:r w:rsidR="00B12E08" w:rsidRPr="00776F0D">
        <w:rPr>
          <w:color w:val="auto"/>
        </w:rPr>
        <w:t>or</w:t>
      </w:r>
      <w:r w:rsidR="00AB279B" w:rsidRPr="00776F0D">
        <w:rPr>
          <w:color w:val="auto"/>
        </w:rPr>
        <w:t xml:space="preserve"> detection of </w:t>
      </w:r>
      <w:r w:rsidR="00AB279B" w:rsidRPr="00776F0D">
        <w:rPr>
          <w:color w:val="auto"/>
          <w:vertAlign w:val="superscript"/>
        </w:rPr>
        <w:t>3</w:t>
      </w:r>
      <w:r w:rsidR="00AB279B" w:rsidRPr="00776F0D">
        <w:rPr>
          <w:color w:val="auto"/>
        </w:rPr>
        <w:t>H with an on-line detector</w:t>
      </w:r>
      <w:r w:rsidR="00F810E2" w:rsidRPr="00776F0D">
        <w:rPr>
          <w:color w:val="auto"/>
        </w:rPr>
        <w:t>. In comparison to those studies,</w:t>
      </w:r>
      <w:r w:rsidR="00AB279B" w:rsidRPr="00776F0D">
        <w:rPr>
          <w:color w:val="auto"/>
        </w:rPr>
        <w:t xml:space="preserve"> the protocol presented here is designed for the reliable detection of </w:t>
      </w:r>
      <w:r w:rsidR="00602CE4" w:rsidRPr="00776F0D">
        <w:rPr>
          <w:color w:val="auto"/>
        </w:rPr>
        <w:t>PP-</w:t>
      </w:r>
      <w:r w:rsidR="00AB279B" w:rsidRPr="00776F0D">
        <w:rPr>
          <w:color w:val="auto"/>
        </w:rPr>
        <w:t>InsPs</w:t>
      </w:r>
      <w:r w:rsidR="00AB279B" w:rsidRPr="00776F0D">
        <w:rPr>
          <w:color w:val="auto"/>
        </w:rPr>
        <w:fldChar w:fldCharType="begin">
          <w:fldData xml:space="preserve">PEVuZE5vdGU+PENpdGU+PEF1dGhvcj5TdGV2ZW5zb24tUGF1bGlrPC9BdXRob3I+PFllYXI+MjAw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TdGV2ZW5zb24tUGF1bGlrPC9BdXRob3I+PFllYXI+MjAw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AB279B" w:rsidRPr="00776F0D">
        <w:rPr>
          <w:color w:val="auto"/>
        </w:rPr>
      </w:r>
      <w:r w:rsidR="00AB279B" w:rsidRPr="00776F0D">
        <w:rPr>
          <w:color w:val="auto"/>
        </w:rPr>
        <w:fldChar w:fldCharType="separate"/>
      </w:r>
      <w:r w:rsidR="00F01E18" w:rsidRPr="00776F0D">
        <w:rPr>
          <w:noProof/>
          <w:color w:val="auto"/>
          <w:vertAlign w:val="superscript"/>
        </w:rPr>
        <w:t>7,21,34</w:t>
      </w:r>
      <w:r w:rsidR="00AB279B" w:rsidRPr="00776F0D">
        <w:rPr>
          <w:color w:val="auto"/>
        </w:rPr>
        <w:fldChar w:fldCharType="end"/>
      </w:r>
      <w:r w:rsidR="00AB279B" w:rsidRPr="00776F0D">
        <w:rPr>
          <w:color w:val="auto"/>
        </w:rPr>
        <w:t>.</w:t>
      </w:r>
      <w:r w:rsidR="00776F0D" w:rsidRPr="00776F0D">
        <w:rPr>
          <w:color w:val="auto"/>
        </w:rPr>
        <w:t xml:space="preserve"> </w:t>
      </w:r>
    </w:p>
    <w:p w14:paraId="19865709" w14:textId="16AD9469" w:rsidR="00DC3213" w:rsidRPr="00776F0D" w:rsidRDefault="00DC3213" w:rsidP="00E706C2">
      <w:pPr>
        <w:widowControl/>
        <w:rPr>
          <w:color w:val="auto"/>
        </w:rPr>
      </w:pPr>
    </w:p>
    <w:p w14:paraId="1C234980" w14:textId="478B9A23" w:rsidR="00DC3213" w:rsidRPr="00776F0D" w:rsidRDefault="0026435D" w:rsidP="00E706C2">
      <w:pPr>
        <w:widowControl/>
        <w:rPr>
          <w:color w:val="auto"/>
        </w:rPr>
      </w:pPr>
      <w:r w:rsidRPr="00776F0D">
        <w:rPr>
          <w:color w:val="auto"/>
        </w:rPr>
        <w:t xml:space="preserve">Here we present a detailed </w:t>
      </w:r>
      <w:r w:rsidR="00DC3213" w:rsidRPr="00776F0D">
        <w:rPr>
          <w:color w:val="auto"/>
        </w:rPr>
        <w:t>workflow</w:t>
      </w:r>
      <w:r w:rsidRPr="00776F0D">
        <w:rPr>
          <w:color w:val="auto"/>
        </w:rPr>
        <w:t xml:space="preserve">, starting </w:t>
      </w:r>
      <w:r w:rsidR="00DC3213" w:rsidRPr="00776F0D">
        <w:rPr>
          <w:color w:val="auto"/>
        </w:rPr>
        <w:t>from the setup of the equipment to plant cultivation</w:t>
      </w:r>
      <w:r w:rsidRPr="00776F0D">
        <w:rPr>
          <w:color w:val="auto"/>
        </w:rPr>
        <w:t xml:space="preserve"> and labeling</w:t>
      </w:r>
      <w:r w:rsidR="00DC3213" w:rsidRPr="00776F0D">
        <w:rPr>
          <w:color w:val="auto"/>
        </w:rPr>
        <w:t xml:space="preserve">, </w:t>
      </w:r>
      <w:r w:rsidR="00554958" w:rsidRPr="00776F0D">
        <w:rPr>
          <w:color w:val="auto"/>
        </w:rPr>
        <w:t xml:space="preserve">InsP </w:t>
      </w:r>
      <w:r w:rsidR="00DC3213" w:rsidRPr="00776F0D">
        <w:rPr>
          <w:color w:val="auto"/>
        </w:rPr>
        <w:t>extraction</w:t>
      </w:r>
      <w:r w:rsidR="00B47EB3" w:rsidRPr="00776F0D">
        <w:rPr>
          <w:color w:val="auto"/>
        </w:rPr>
        <w:t xml:space="preserve"> </w:t>
      </w:r>
      <w:r w:rsidR="00DC3213" w:rsidRPr="00776F0D">
        <w:rPr>
          <w:color w:val="auto"/>
        </w:rPr>
        <w:t xml:space="preserve">and the </w:t>
      </w:r>
      <w:r w:rsidR="00981313" w:rsidRPr="00776F0D">
        <w:rPr>
          <w:color w:val="auto"/>
        </w:rPr>
        <w:t>SAX-</w:t>
      </w:r>
      <w:r w:rsidR="00DC3213" w:rsidRPr="00776F0D">
        <w:rPr>
          <w:color w:val="auto"/>
        </w:rPr>
        <w:t xml:space="preserve">HPLC run itself. Although the </w:t>
      </w:r>
      <w:r w:rsidRPr="00776F0D">
        <w:rPr>
          <w:color w:val="auto"/>
        </w:rPr>
        <w:t xml:space="preserve">method </w:t>
      </w:r>
      <w:r w:rsidR="00E82CF5" w:rsidRPr="00776F0D">
        <w:rPr>
          <w:color w:val="auto"/>
        </w:rPr>
        <w:t>was optimized</w:t>
      </w:r>
      <w:r w:rsidRPr="00776F0D">
        <w:rPr>
          <w:color w:val="auto"/>
        </w:rPr>
        <w:t xml:space="preserve"> </w:t>
      </w:r>
      <w:r w:rsidR="00E82CF5" w:rsidRPr="00776F0D">
        <w:rPr>
          <w:color w:val="auto"/>
        </w:rPr>
        <w:t>to</w:t>
      </w:r>
      <w:r w:rsidRPr="00776F0D">
        <w:rPr>
          <w:color w:val="auto"/>
        </w:rPr>
        <w:t xml:space="preserve"> </w:t>
      </w:r>
      <w:r w:rsidR="00DC3213" w:rsidRPr="00776F0D">
        <w:rPr>
          <w:color w:val="auto"/>
        </w:rPr>
        <w:t xml:space="preserve">the model plant </w:t>
      </w:r>
      <w:r w:rsidR="00DC3213" w:rsidRPr="00776F0D">
        <w:rPr>
          <w:i/>
          <w:color w:val="auto"/>
        </w:rPr>
        <w:t>A</w:t>
      </w:r>
      <w:r w:rsidR="00103030" w:rsidRPr="00776F0D">
        <w:rPr>
          <w:i/>
          <w:color w:val="auto"/>
        </w:rPr>
        <w:t>.</w:t>
      </w:r>
      <w:r w:rsidR="00DC3213" w:rsidRPr="00776F0D">
        <w:rPr>
          <w:i/>
          <w:color w:val="auto"/>
        </w:rPr>
        <w:t xml:space="preserve"> thaliana</w:t>
      </w:r>
      <w:r w:rsidR="00DC3213" w:rsidRPr="00776F0D">
        <w:rPr>
          <w:color w:val="auto"/>
        </w:rPr>
        <w:t xml:space="preserve">, it can be easily modified to </w:t>
      </w:r>
      <w:r w:rsidR="00E82CF5" w:rsidRPr="00776F0D">
        <w:rPr>
          <w:color w:val="auto"/>
        </w:rPr>
        <w:t>study</w:t>
      </w:r>
      <w:r w:rsidR="00DC3213" w:rsidRPr="00776F0D">
        <w:rPr>
          <w:color w:val="auto"/>
        </w:rPr>
        <w:t xml:space="preserve"> other plant species</w:t>
      </w:r>
      <w:r w:rsidR="00E82CF5" w:rsidRPr="00776F0D">
        <w:rPr>
          <w:color w:val="auto"/>
        </w:rPr>
        <w:t>,</w:t>
      </w:r>
      <w:r w:rsidR="00F24CA9" w:rsidRPr="00776F0D">
        <w:rPr>
          <w:color w:val="auto"/>
        </w:rPr>
        <w:t xml:space="preserve"> as shown here with the first reported </w:t>
      </w:r>
      <w:r w:rsidR="00554958" w:rsidRPr="00776F0D">
        <w:rPr>
          <w:color w:val="auto"/>
        </w:rPr>
        <w:t xml:space="preserve">InsP </w:t>
      </w:r>
      <w:r w:rsidR="00F24CA9" w:rsidRPr="00776F0D">
        <w:rPr>
          <w:color w:val="auto"/>
        </w:rPr>
        <w:t>profile of</w:t>
      </w:r>
      <w:r w:rsidR="00E82CF5" w:rsidRPr="00776F0D">
        <w:rPr>
          <w:color w:val="auto"/>
        </w:rPr>
        <w:t xml:space="preserve"> the model legume</w:t>
      </w:r>
      <w:r w:rsidR="00F24CA9" w:rsidRPr="00776F0D">
        <w:rPr>
          <w:color w:val="auto"/>
        </w:rPr>
        <w:t xml:space="preserve"> </w:t>
      </w:r>
      <w:r w:rsidR="00F24CA9" w:rsidRPr="00776F0D">
        <w:rPr>
          <w:i/>
          <w:color w:val="auto"/>
        </w:rPr>
        <w:t>Lotus japonicus</w:t>
      </w:r>
      <w:r w:rsidR="00B47EB3" w:rsidRPr="00776F0D">
        <w:rPr>
          <w:color w:val="auto"/>
        </w:rPr>
        <w:t xml:space="preserve">. Although the use of a different plant species </w:t>
      </w:r>
      <w:r w:rsidR="00E00D2D" w:rsidRPr="00776F0D">
        <w:rPr>
          <w:color w:val="auto"/>
        </w:rPr>
        <w:t>might require some</w:t>
      </w:r>
      <w:r w:rsidR="00B47EB3" w:rsidRPr="00776F0D">
        <w:rPr>
          <w:color w:val="auto"/>
        </w:rPr>
        <w:t xml:space="preserve"> optimization, we envisage that those will be minor, making this protocol a good starting point for further research in plant InsPs. </w:t>
      </w:r>
      <w:r w:rsidR="002C0166" w:rsidRPr="00776F0D">
        <w:rPr>
          <w:color w:val="auto"/>
        </w:rPr>
        <w:t xml:space="preserve">In order to facilitate possible optimizations, we indicate </w:t>
      </w:r>
      <w:r w:rsidR="007F6733" w:rsidRPr="00776F0D">
        <w:rPr>
          <w:color w:val="auto"/>
        </w:rPr>
        <w:t>e</w:t>
      </w:r>
      <w:r w:rsidR="00836E79" w:rsidRPr="00776F0D">
        <w:rPr>
          <w:color w:val="auto"/>
        </w:rPr>
        <w:t>very step</w:t>
      </w:r>
      <w:r w:rsidR="002C0166" w:rsidRPr="00776F0D">
        <w:rPr>
          <w:color w:val="auto"/>
        </w:rPr>
        <w:t xml:space="preserve"> within the protocol in which</w:t>
      </w:r>
      <w:r w:rsidR="00836E79" w:rsidRPr="00776F0D">
        <w:rPr>
          <w:color w:val="auto"/>
        </w:rPr>
        <w:t xml:space="preserve"> modifications</w:t>
      </w:r>
      <w:r w:rsidR="002C0166" w:rsidRPr="00776F0D">
        <w:rPr>
          <w:color w:val="auto"/>
        </w:rPr>
        <w:t xml:space="preserve"> are possible</w:t>
      </w:r>
      <w:r w:rsidR="00836E79" w:rsidRPr="00776F0D">
        <w:rPr>
          <w:color w:val="auto"/>
        </w:rPr>
        <w:t xml:space="preserve">, as well as all critical steps that </w:t>
      </w:r>
      <w:r w:rsidR="009B4130" w:rsidRPr="00776F0D">
        <w:rPr>
          <w:color w:val="auto"/>
        </w:rPr>
        <w:t>may be</w:t>
      </w:r>
      <w:r w:rsidR="00836E79" w:rsidRPr="00776F0D">
        <w:rPr>
          <w:color w:val="auto"/>
        </w:rPr>
        <w:t xml:space="preserve"> </w:t>
      </w:r>
      <w:r w:rsidR="009B4130" w:rsidRPr="00776F0D">
        <w:rPr>
          <w:color w:val="auto"/>
        </w:rPr>
        <w:t xml:space="preserve">challenging when establishing the method </w:t>
      </w:r>
      <w:r w:rsidR="00345926" w:rsidRPr="00776F0D">
        <w:rPr>
          <w:color w:val="auto"/>
        </w:rPr>
        <w:t>for the first time</w:t>
      </w:r>
      <w:r w:rsidR="00836E79" w:rsidRPr="00776F0D">
        <w:rPr>
          <w:color w:val="auto"/>
        </w:rPr>
        <w:t>.</w:t>
      </w:r>
      <w:r w:rsidR="00653B88" w:rsidRPr="00776F0D">
        <w:rPr>
          <w:color w:val="auto"/>
        </w:rPr>
        <w:t xml:space="preserve"> Additionally, </w:t>
      </w:r>
      <w:r w:rsidR="00322CEA" w:rsidRPr="00776F0D">
        <w:rPr>
          <w:color w:val="auto"/>
        </w:rPr>
        <w:t xml:space="preserve">we report </w:t>
      </w:r>
      <w:r w:rsidR="003E36A8" w:rsidRPr="00776F0D">
        <w:rPr>
          <w:color w:val="auto"/>
        </w:rPr>
        <w:t xml:space="preserve">how data </w:t>
      </w:r>
      <w:r w:rsidR="00322CEA" w:rsidRPr="00776F0D">
        <w:rPr>
          <w:color w:val="auto"/>
        </w:rPr>
        <w:t xml:space="preserve">obtained by this method </w:t>
      </w:r>
      <w:r w:rsidR="003E36A8" w:rsidRPr="00776F0D">
        <w:rPr>
          <w:color w:val="auto"/>
        </w:rPr>
        <w:t>can be used for</w:t>
      </w:r>
      <w:r w:rsidR="004669C8" w:rsidRPr="00776F0D">
        <w:rPr>
          <w:color w:val="auto"/>
        </w:rPr>
        <w:t xml:space="preserve"> the</w:t>
      </w:r>
      <w:r w:rsidR="003E36A8" w:rsidRPr="00776F0D">
        <w:rPr>
          <w:color w:val="auto"/>
        </w:rPr>
        <w:t xml:space="preserve"> </w:t>
      </w:r>
      <w:r w:rsidR="0080094C" w:rsidRPr="00776F0D">
        <w:rPr>
          <w:color w:val="auto"/>
        </w:rPr>
        <w:t xml:space="preserve">quantification of specific </w:t>
      </w:r>
      <w:r w:rsidR="00554958" w:rsidRPr="00776F0D">
        <w:rPr>
          <w:color w:val="auto"/>
        </w:rPr>
        <w:t xml:space="preserve">InsPs </w:t>
      </w:r>
      <w:r w:rsidR="0080094C" w:rsidRPr="00776F0D">
        <w:rPr>
          <w:color w:val="auto"/>
        </w:rPr>
        <w:t>and how</w:t>
      </w:r>
      <w:r w:rsidR="00450E5A" w:rsidRPr="00776F0D">
        <w:rPr>
          <w:color w:val="auto"/>
        </w:rPr>
        <w:t xml:space="preserve"> different samples can be analyz</w:t>
      </w:r>
      <w:r w:rsidR="0080094C" w:rsidRPr="00776F0D">
        <w:rPr>
          <w:color w:val="auto"/>
        </w:rPr>
        <w:t>ed and compared</w:t>
      </w:r>
      <w:r w:rsidR="00322CEA" w:rsidRPr="00776F0D">
        <w:rPr>
          <w:color w:val="auto"/>
        </w:rPr>
        <w:t>.</w:t>
      </w:r>
    </w:p>
    <w:p w14:paraId="1597BAF7" w14:textId="77777777" w:rsidR="00455D09" w:rsidRPr="00776F0D" w:rsidRDefault="00455D09" w:rsidP="00E706C2">
      <w:pPr>
        <w:widowControl/>
        <w:rPr>
          <w:b/>
          <w:color w:val="auto"/>
        </w:rPr>
      </w:pPr>
      <w:bookmarkStart w:id="0" w:name="_Hlk40101068"/>
    </w:p>
    <w:p w14:paraId="3D4CD2F3" w14:textId="0BD2913E" w:rsidR="006305D7" w:rsidRPr="00776F0D" w:rsidRDefault="006305D7" w:rsidP="00E706C2">
      <w:pPr>
        <w:widowControl/>
        <w:rPr>
          <w:rStyle w:val="Hyperlink"/>
          <w:color w:val="auto"/>
          <w:u w:val="none"/>
        </w:rPr>
      </w:pPr>
      <w:r w:rsidRPr="00776F0D">
        <w:rPr>
          <w:b/>
          <w:color w:val="auto"/>
        </w:rPr>
        <w:t>PROTOCOL:</w:t>
      </w:r>
      <w:r w:rsidRPr="00776F0D">
        <w:rPr>
          <w:color w:val="auto"/>
        </w:rPr>
        <w:t xml:space="preserve"> </w:t>
      </w:r>
    </w:p>
    <w:p w14:paraId="160DA836" w14:textId="60129F11" w:rsidR="006C3DE1" w:rsidRPr="00776F0D" w:rsidRDefault="005E10C5" w:rsidP="00E706C2">
      <w:pPr>
        <w:pStyle w:val="ListParagraph"/>
        <w:widowControl/>
        <w:numPr>
          <w:ilvl w:val="0"/>
          <w:numId w:val="30"/>
        </w:numPr>
        <w:rPr>
          <w:b/>
          <w:color w:val="auto"/>
          <w:highlight w:val="yellow"/>
        </w:rPr>
      </w:pPr>
      <w:r w:rsidRPr="00776F0D">
        <w:rPr>
          <w:b/>
          <w:color w:val="auto"/>
          <w:highlight w:val="yellow"/>
        </w:rPr>
        <w:lastRenderedPageBreak/>
        <w:t>Setting up the HPLC system</w:t>
      </w:r>
    </w:p>
    <w:p w14:paraId="6DD61866" w14:textId="77777777" w:rsidR="006C3DE1" w:rsidRPr="00776F0D" w:rsidRDefault="006C3DE1" w:rsidP="00E706C2">
      <w:pPr>
        <w:widowControl/>
        <w:rPr>
          <w:color w:val="auto"/>
        </w:rPr>
      </w:pPr>
    </w:p>
    <w:p w14:paraId="57DB0C01" w14:textId="77777777" w:rsidR="00D47F5A" w:rsidRPr="00776F0D" w:rsidRDefault="006C3DE1" w:rsidP="00E706C2">
      <w:pPr>
        <w:pStyle w:val="ListParagraph"/>
        <w:widowControl/>
        <w:numPr>
          <w:ilvl w:val="1"/>
          <w:numId w:val="30"/>
        </w:numPr>
        <w:rPr>
          <w:color w:val="auto"/>
          <w:highlight w:val="yellow"/>
        </w:rPr>
      </w:pPr>
      <w:r w:rsidRPr="00776F0D">
        <w:rPr>
          <w:color w:val="auto"/>
          <w:highlight w:val="yellow"/>
        </w:rPr>
        <w:t>Set up a system consisting of</w:t>
      </w:r>
      <w:r w:rsidR="00C54903" w:rsidRPr="00776F0D">
        <w:rPr>
          <w:color w:val="auto"/>
          <w:highlight w:val="yellow"/>
        </w:rPr>
        <w:t xml:space="preserve"> </w:t>
      </w:r>
      <w:r w:rsidRPr="00776F0D">
        <w:rPr>
          <w:color w:val="auto"/>
          <w:highlight w:val="yellow"/>
        </w:rPr>
        <w:t>two independent HPLC pumps (binary pump)</w:t>
      </w:r>
      <w:r w:rsidR="00C54903" w:rsidRPr="00776F0D">
        <w:rPr>
          <w:color w:val="auto"/>
          <w:highlight w:val="yellow"/>
        </w:rPr>
        <w:t xml:space="preserve">, one for each buffer. </w:t>
      </w:r>
      <w:r w:rsidR="00EA5792" w:rsidRPr="00776F0D">
        <w:rPr>
          <w:color w:val="auto"/>
          <w:highlight w:val="yellow"/>
        </w:rPr>
        <w:t xml:space="preserve">Both pumps </w:t>
      </w:r>
      <w:r w:rsidR="00670BD4" w:rsidRPr="00776F0D">
        <w:rPr>
          <w:color w:val="auto"/>
          <w:highlight w:val="yellow"/>
        </w:rPr>
        <w:t xml:space="preserve">need </w:t>
      </w:r>
      <w:r w:rsidR="00EA5792" w:rsidRPr="00776F0D">
        <w:rPr>
          <w:color w:val="auto"/>
          <w:highlight w:val="yellow"/>
        </w:rPr>
        <w:t xml:space="preserve">to be controlled together via a computer with respective software or by having a master pump. </w:t>
      </w:r>
      <w:r w:rsidR="006C54E8" w:rsidRPr="00776F0D">
        <w:rPr>
          <w:color w:val="auto"/>
          <w:highlight w:val="yellow"/>
        </w:rPr>
        <w:t xml:space="preserve">Implement a piston seal wash for both pumps, either via gravitational force or through a third </w:t>
      </w:r>
      <w:r w:rsidR="00E00D2D" w:rsidRPr="00776F0D">
        <w:rPr>
          <w:color w:val="auto"/>
          <w:highlight w:val="yellow"/>
        </w:rPr>
        <w:t xml:space="preserve">low pressure </w:t>
      </w:r>
      <w:r w:rsidR="006C54E8" w:rsidRPr="00776F0D">
        <w:rPr>
          <w:color w:val="auto"/>
          <w:highlight w:val="yellow"/>
        </w:rPr>
        <w:t xml:space="preserve">pump. </w:t>
      </w:r>
      <w:r w:rsidR="00EA5792" w:rsidRPr="00776F0D">
        <w:rPr>
          <w:color w:val="auto"/>
          <w:highlight w:val="yellow"/>
        </w:rPr>
        <w:t>Designate one pump</w:t>
      </w:r>
      <w:r w:rsidR="00C54903" w:rsidRPr="00776F0D">
        <w:rPr>
          <w:color w:val="auto"/>
          <w:highlight w:val="yellow"/>
        </w:rPr>
        <w:t xml:space="preserve"> for buffer A </w:t>
      </w:r>
      <w:r w:rsidR="00EA5792" w:rsidRPr="00776F0D">
        <w:rPr>
          <w:color w:val="auto"/>
          <w:highlight w:val="yellow"/>
        </w:rPr>
        <w:t xml:space="preserve">(termed pump A) </w:t>
      </w:r>
      <w:r w:rsidR="00C54903" w:rsidRPr="00776F0D">
        <w:rPr>
          <w:color w:val="auto"/>
          <w:highlight w:val="yellow"/>
        </w:rPr>
        <w:t xml:space="preserve">and </w:t>
      </w:r>
      <w:r w:rsidR="00EA5792" w:rsidRPr="00776F0D">
        <w:rPr>
          <w:color w:val="auto"/>
          <w:highlight w:val="yellow"/>
        </w:rPr>
        <w:t>one</w:t>
      </w:r>
      <w:r w:rsidR="00C54903" w:rsidRPr="00776F0D">
        <w:rPr>
          <w:color w:val="auto"/>
          <w:highlight w:val="yellow"/>
        </w:rPr>
        <w:t xml:space="preserve"> for buffer B</w:t>
      </w:r>
      <w:r w:rsidR="00EA5792" w:rsidRPr="00776F0D">
        <w:rPr>
          <w:color w:val="auto"/>
          <w:highlight w:val="yellow"/>
        </w:rPr>
        <w:t xml:space="preserve"> (termed pump B)</w:t>
      </w:r>
      <w:r w:rsidR="00C54903" w:rsidRPr="00776F0D">
        <w:rPr>
          <w:color w:val="auto"/>
          <w:highlight w:val="yellow"/>
        </w:rPr>
        <w:t xml:space="preserve">. </w:t>
      </w:r>
    </w:p>
    <w:p w14:paraId="39A72BA6" w14:textId="77777777" w:rsidR="00D47F5A" w:rsidRPr="00776F0D" w:rsidRDefault="00D47F5A" w:rsidP="00D47F5A">
      <w:pPr>
        <w:pStyle w:val="ListParagraph"/>
        <w:widowControl/>
        <w:ind w:left="0"/>
        <w:rPr>
          <w:color w:val="auto"/>
          <w:highlight w:val="yellow"/>
        </w:rPr>
      </w:pPr>
    </w:p>
    <w:p w14:paraId="78110604" w14:textId="5DFBEC4D" w:rsidR="005E10C5" w:rsidRPr="00776F0D" w:rsidRDefault="00D47F5A" w:rsidP="00D47F5A">
      <w:pPr>
        <w:pStyle w:val="ListParagraph"/>
        <w:widowControl/>
        <w:ind w:left="0"/>
        <w:rPr>
          <w:color w:val="auto"/>
          <w:highlight w:val="yellow"/>
        </w:rPr>
      </w:pPr>
      <w:r w:rsidRPr="00776F0D">
        <w:rPr>
          <w:color w:val="auto"/>
        </w:rPr>
        <w:t xml:space="preserve">NOTE: </w:t>
      </w:r>
      <w:r w:rsidR="00C54903" w:rsidRPr="00776F0D">
        <w:rPr>
          <w:color w:val="auto"/>
        </w:rPr>
        <w:t>B</w:t>
      </w:r>
      <w:r w:rsidR="00EA5792" w:rsidRPr="00776F0D">
        <w:rPr>
          <w:color w:val="auto"/>
        </w:rPr>
        <w:t>oth have to</w:t>
      </w:r>
      <w:r w:rsidR="00C54903" w:rsidRPr="00776F0D">
        <w:rPr>
          <w:color w:val="auto"/>
        </w:rPr>
        <w:t xml:space="preserve"> be able to </w:t>
      </w:r>
      <w:r w:rsidR="00EA5792" w:rsidRPr="00776F0D">
        <w:rPr>
          <w:color w:val="auto"/>
        </w:rPr>
        <w:t>generate</w:t>
      </w:r>
      <w:r w:rsidR="00C54903" w:rsidRPr="00776F0D">
        <w:rPr>
          <w:color w:val="auto"/>
        </w:rPr>
        <w:t xml:space="preserve"> pressures up to 60 bar (6 MPa) and flow rates of at least 0.5 mL</w:t>
      </w:r>
      <w:r w:rsidRPr="00776F0D">
        <w:rPr>
          <w:color w:val="auto"/>
        </w:rPr>
        <w:t>/</w:t>
      </w:r>
      <w:r w:rsidR="00C54903" w:rsidRPr="00776F0D">
        <w:rPr>
          <w:color w:val="auto"/>
        </w:rPr>
        <w:t>min.</w:t>
      </w:r>
      <w:r w:rsidR="00C54903" w:rsidRPr="00776F0D">
        <w:rPr>
          <w:color w:val="auto"/>
          <w:highlight w:val="yellow"/>
        </w:rPr>
        <w:t xml:space="preserve"> </w:t>
      </w:r>
    </w:p>
    <w:p w14:paraId="68FD4CEC" w14:textId="3F29CD5A" w:rsidR="00EA5792" w:rsidRPr="00776F0D" w:rsidRDefault="00EA5792" w:rsidP="00E706C2">
      <w:pPr>
        <w:widowControl/>
        <w:rPr>
          <w:color w:val="auto"/>
        </w:rPr>
      </w:pPr>
    </w:p>
    <w:p w14:paraId="41B7CBF0" w14:textId="195CBCE1" w:rsidR="00EA5792" w:rsidRPr="00776F0D" w:rsidRDefault="00EA5792" w:rsidP="00E706C2">
      <w:pPr>
        <w:pStyle w:val="ListParagraph"/>
        <w:widowControl/>
        <w:numPr>
          <w:ilvl w:val="1"/>
          <w:numId w:val="30"/>
        </w:numPr>
        <w:rPr>
          <w:color w:val="auto"/>
          <w:highlight w:val="yellow"/>
        </w:rPr>
      </w:pPr>
      <w:r w:rsidRPr="00776F0D">
        <w:rPr>
          <w:color w:val="auto"/>
          <w:highlight w:val="yellow"/>
        </w:rPr>
        <w:t xml:space="preserve">Connect both pumps to a dynamic mixer. </w:t>
      </w:r>
    </w:p>
    <w:p w14:paraId="0AD3D582" w14:textId="77777777" w:rsidR="00EA5792" w:rsidRPr="00776F0D" w:rsidRDefault="00EA5792" w:rsidP="00E706C2">
      <w:pPr>
        <w:pStyle w:val="ListParagraph"/>
        <w:widowControl/>
        <w:ind w:left="0"/>
        <w:rPr>
          <w:color w:val="auto"/>
          <w:highlight w:val="yellow"/>
        </w:rPr>
      </w:pPr>
    </w:p>
    <w:p w14:paraId="15C6B5CB" w14:textId="6919009B" w:rsidR="00EA5792" w:rsidRPr="00776F0D" w:rsidRDefault="00EA5792" w:rsidP="00E706C2">
      <w:pPr>
        <w:pStyle w:val="ListParagraph"/>
        <w:widowControl/>
        <w:numPr>
          <w:ilvl w:val="1"/>
          <w:numId w:val="30"/>
        </w:numPr>
        <w:rPr>
          <w:color w:val="auto"/>
          <w:highlight w:val="yellow"/>
        </w:rPr>
      </w:pPr>
      <w:r w:rsidRPr="00776F0D">
        <w:rPr>
          <w:color w:val="auto"/>
          <w:highlight w:val="yellow"/>
        </w:rPr>
        <w:t>Connect the mixer to an injecti</w:t>
      </w:r>
      <w:r w:rsidR="00C05BA7" w:rsidRPr="00776F0D">
        <w:rPr>
          <w:color w:val="auto"/>
          <w:highlight w:val="yellow"/>
        </w:rPr>
        <w:t xml:space="preserve">on valve with a sample loop of </w:t>
      </w:r>
      <w:r w:rsidRPr="00776F0D">
        <w:rPr>
          <w:color w:val="auto"/>
          <w:highlight w:val="yellow"/>
        </w:rPr>
        <w:t>at least 1 mL capacity</w:t>
      </w:r>
      <w:r w:rsidR="00C05BA7" w:rsidRPr="00776F0D">
        <w:rPr>
          <w:color w:val="auto"/>
          <w:highlight w:val="yellow"/>
        </w:rPr>
        <w:t>.</w:t>
      </w:r>
    </w:p>
    <w:p w14:paraId="62BEEBA3" w14:textId="77777777" w:rsidR="00C05BA7" w:rsidRPr="00776F0D" w:rsidRDefault="00C05BA7" w:rsidP="00E706C2">
      <w:pPr>
        <w:pStyle w:val="ListParagraph"/>
        <w:widowControl/>
        <w:ind w:left="0"/>
        <w:rPr>
          <w:color w:val="auto"/>
          <w:highlight w:val="yellow"/>
        </w:rPr>
      </w:pPr>
    </w:p>
    <w:p w14:paraId="7F392899" w14:textId="396F609E" w:rsidR="00C05BA7" w:rsidRPr="00776F0D" w:rsidRDefault="00C05BA7" w:rsidP="00E706C2">
      <w:pPr>
        <w:pStyle w:val="ListParagraph"/>
        <w:widowControl/>
        <w:numPr>
          <w:ilvl w:val="1"/>
          <w:numId w:val="30"/>
        </w:numPr>
        <w:rPr>
          <w:color w:val="auto"/>
          <w:highlight w:val="yellow"/>
        </w:rPr>
      </w:pPr>
      <w:r w:rsidRPr="00776F0D">
        <w:rPr>
          <w:color w:val="auto"/>
          <w:highlight w:val="yellow"/>
        </w:rPr>
        <w:t xml:space="preserve">Connect the injection valve </w:t>
      </w:r>
      <w:r w:rsidR="006C54E8" w:rsidRPr="00776F0D">
        <w:rPr>
          <w:color w:val="auto"/>
          <w:highlight w:val="yellow"/>
        </w:rPr>
        <w:t xml:space="preserve">to </w:t>
      </w:r>
      <w:r w:rsidRPr="00776F0D">
        <w:rPr>
          <w:color w:val="auto"/>
          <w:highlight w:val="yellow"/>
        </w:rPr>
        <w:t xml:space="preserve">the column </w:t>
      </w:r>
      <w:r w:rsidR="000D467F" w:rsidRPr="00776F0D">
        <w:rPr>
          <w:color w:val="auto"/>
          <w:highlight w:val="yellow"/>
        </w:rPr>
        <w:t xml:space="preserve">with a capillary </w:t>
      </w:r>
      <w:r w:rsidRPr="00776F0D">
        <w:rPr>
          <w:color w:val="auto"/>
          <w:highlight w:val="yellow"/>
        </w:rPr>
        <w:t>via the corresponding end fittings.</w:t>
      </w:r>
    </w:p>
    <w:p w14:paraId="0985BC4B" w14:textId="77777777" w:rsidR="006C54E8" w:rsidRPr="00776F0D" w:rsidRDefault="006C54E8" w:rsidP="00E706C2">
      <w:pPr>
        <w:pStyle w:val="ListParagraph"/>
        <w:widowControl/>
        <w:ind w:left="0"/>
        <w:rPr>
          <w:color w:val="auto"/>
          <w:highlight w:val="yellow"/>
        </w:rPr>
      </w:pPr>
    </w:p>
    <w:p w14:paraId="06B966FE" w14:textId="062128F5" w:rsidR="006C54E8" w:rsidRPr="00776F0D" w:rsidRDefault="006C54E8" w:rsidP="00E706C2">
      <w:pPr>
        <w:pStyle w:val="ListParagraph"/>
        <w:widowControl/>
        <w:numPr>
          <w:ilvl w:val="1"/>
          <w:numId w:val="30"/>
        </w:numPr>
        <w:rPr>
          <w:color w:val="auto"/>
          <w:highlight w:val="yellow"/>
        </w:rPr>
      </w:pPr>
      <w:r w:rsidRPr="00776F0D">
        <w:rPr>
          <w:color w:val="auto"/>
          <w:highlight w:val="yellow"/>
        </w:rPr>
        <w:t xml:space="preserve">Connect the column to the fraction collector </w:t>
      </w:r>
      <w:r w:rsidR="000D467F" w:rsidRPr="00776F0D">
        <w:rPr>
          <w:color w:val="auto"/>
          <w:highlight w:val="yellow"/>
        </w:rPr>
        <w:t xml:space="preserve">by using </w:t>
      </w:r>
      <w:r w:rsidRPr="00776F0D">
        <w:rPr>
          <w:color w:val="auto"/>
          <w:highlight w:val="yellow"/>
        </w:rPr>
        <w:t xml:space="preserve">a capillary </w:t>
      </w:r>
      <w:r w:rsidR="000D467F" w:rsidRPr="00776F0D">
        <w:rPr>
          <w:color w:val="auto"/>
          <w:highlight w:val="yellow"/>
        </w:rPr>
        <w:t>with an appropriate length</w:t>
      </w:r>
      <w:r w:rsidRPr="00776F0D">
        <w:rPr>
          <w:color w:val="auto"/>
          <w:highlight w:val="yellow"/>
        </w:rPr>
        <w:t>.</w:t>
      </w:r>
    </w:p>
    <w:p w14:paraId="18A4E450" w14:textId="77777777" w:rsidR="006C54E8" w:rsidRPr="00776F0D" w:rsidRDefault="006C54E8" w:rsidP="00E706C2">
      <w:pPr>
        <w:pStyle w:val="ListParagraph"/>
        <w:widowControl/>
        <w:ind w:left="0"/>
        <w:rPr>
          <w:color w:val="auto"/>
        </w:rPr>
      </w:pPr>
    </w:p>
    <w:p w14:paraId="5A3262F6" w14:textId="6808C32C" w:rsidR="006C54E8" w:rsidRPr="00776F0D" w:rsidRDefault="006C54E8" w:rsidP="00E706C2">
      <w:pPr>
        <w:widowControl/>
        <w:rPr>
          <w:color w:val="auto"/>
        </w:rPr>
      </w:pPr>
      <w:r w:rsidRPr="00776F0D">
        <w:rPr>
          <w:color w:val="auto"/>
        </w:rPr>
        <w:t xml:space="preserve">NOTE: This description is based on </w:t>
      </w:r>
      <w:r w:rsidR="0050526B" w:rsidRPr="00776F0D">
        <w:rPr>
          <w:color w:val="auto"/>
        </w:rPr>
        <w:t xml:space="preserve">our HPLC system (see the </w:t>
      </w:r>
      <w:r w:rsidR="0050526B" w:rsidRPr="00776F0D">
        <w:rPr>
          <w:b/>
          <w:bCs/>
          <w:color w:val="auto"/>
        </w:rPr>
        <w:t>Table of Materials</w:t>
      </w:r>
      <w:r w:rsidR="0050526B" w:rsidRPr="00776F0D">
        <w:rPr>
          <w:color w:val="auto"/>
        </w:rPr>
        <w:t>)</w:t>
      </w:r>
      <w:r w:rsidR="001A6D3B" w:rsidRPr="00776F0D">
        <w:rPr>
          <w:color w:val="auto"/>
        </w:rPr>
        <w:t>, which requires more manual steps than newer and more sophisticated systems (e.g.</w:t>
      </w:r>
      <w:r w:rsidR="0050526B" w:rsidRPr="00776F0D">
        <w:rPr>
          <w:color w:val="auto"/>
        </w:rPr>
        <w:t>,</w:t>
      </w:r>
      <w:r w:rsidR="001A6D3B" w:rsidRPr="00776F0D">
        <w:rPr>
          <w:color w:val="auto"/>
        </w:rPr>
        <w:t xml:space="preserve"> Waters Alliance HPLC systems). Our system</w:t>
      </w:r>
      <w:r w:rsidRPr="00776F0D">
        <w:rPr>
          <w:color w:val="auto"/>
        </w:rPr>
        <w:t xml:space="preserve"> allows easy access and modification of all components.</w:t>
      </w:r>
      <w:r w:rsidR="009927E3" w:rsidRPr="00776F0D">
        <w:rPr>
          <w:color w:val="auto"/>
        </w:rPr>
        <w:t xml:space="preserve"> </w:t>
      </w:r>
      <w:r w:rsidR="00EB4B21" w:rsidRPr="00776F0D">
        <w:rPr>
          <w:color w:val="auto"/>
        </w:rPr>
        <w:t xml:space="preserve">Quaternary </w:t>
      </w:r>
      <w:r w:rsidR="000A3D43" w:rsidRPr="00776F0D">
        <w:rPr>
          <w:color w:val="auto"/>
        </w:rPr>
        <w:t>pumps</w:t>
      </w:r>
      <w:r w:rsidR="00B709A7" w:rsidRPr="00776F0D">
        <w:rPr>
          <w:color w:val="auto"/>
        </w:rPr>
        <w:t xml:space="preserve"> (with the binary gradient described here)</w:t>
      </w:r>
      <w:r w:rsidR="009927E3" w:rsidRPr="00776F0D">
        <w:rPr>
          <w:color w:val="auto"/>
        </w:rPr>
        <w:t xml:space="preserve"> </w:t>
      </w:r>
      <w:r w:rsidR="000A3D43" w:rsidRPr="00776F0D">
        <w:rPr>
          <w:color w:val="auto"/>
        </w:rPr>
        <w:t xml:space="preserve">can also be used and will </w:t>
      </w:r>
      <w:r w:rsidR="009927E3" w:rsidRPr="00776F0D">
        <w:rPr>
          <w:color w:val="auto"/>
        </w:rPr>
        <w:t>lead to</w:t>
      </w:r>
      <w:r w:rsidR="000A3D43" w:rsidRPr="00776F0D">
        <w:rPr>
          <w:color w:val="auto"/>
        </w:rPr>
        <w:t xml:space="preserve"> elution profiles and overall quality of the analyses</w:t>
      </w:r>
      <w:r w:rsidR="009927E3" w:rsidRPr="00776F0D">
        <w:rPr>
          <w:color w:val="auto"/>
        </w:rPr>
        <w:t xml:space="preserve"> </w:t>
      </w:r>
      <w:r w:rsidR="006E6EF6" w:rsidRPr="00776F0D">
        <w:rPr>
          <w:color w:val="auto"/>
        </w:rPr>
        <w:t>similar to</w:t>
      </w:r>
      <w:r w:rsidR="00670BD4" w:rsidRPr="00776F0D">
        <w:rPr>
          <w:color w:val="auto"/>
        </w:rPr>
        <w:t xml:space="preserve"> those achieved with</w:t>
      </w:r>
      <w:r w:rsidR="009927E3" w:rsidRPr="00776F0D">
        <w:rPr>
          <w:color w:val="auto"/>
        </w:rPr>
        <w:t xml:space="preserve"> binary pumps</w:t>
      </w:r>
      <w:r w:rsidR="000A3D43" w:rsidRPr="00776F0D">
        <w:rPr>
          <w:color w:val="auto"/>
        </w:rPr>
        <w:t>.</w:t>
      </w:r>
    </w:p>
    <w:p w14:paraId="63AC0AD2" w14:textId="72638C39" w:rsidR="00C55656" w:rsidRPr="00776F0D" w:rsidRDefault="00C55656" w:rsidP="00E706C2">
      <w:pPr>
        <w:widowControl/>
        <w:rPr>
          <w:color w:val="auto"/>
        </w:rPr>
      </w:pPr>
    </w:p>
    <w:p w14:paraId="545DC9DB" w14:textId="77777777" w:rsidR="00C55656" w:rsidRPr="00776F0D" w:rsidRDefault="00C55656" w:rsidP="00E706C2">
      <w:pPr>
        <w:pStyle w:val="ListParagraph"/>
        <w:widowControl/>
        <w:numPr>
          <w:ilvl w:val="0"/>
          <w:numId w:val="30"/>
        </w:numPr>
        <w:rPr>
          <w:b/>
          <w:color w:val="auto"/>
        </w:rPr>
      </w:pPr>
      <w:r w:rsidRPr="00776F0D">
        <w:rPr>
          <w:b/>
          <w:color w:val="auto"/>
        </w:rPr>
        <w:t>Preparation of buffers, column and HPLC system</w:t>
      </w:r>
    </w:p>
    <w:p w14:paraId="2D15BE7C" w14:textId="77777777" w:rsidR="00C55656" w:rsidRPr="00776F0D" w:rsidRDefault="00C55656" w:rsidP="00E706C2">
      <w:pPr>
        <w:pStyle w:val="ListParagraph"/>
        <w:widowControl/>
        <w:ind w:left="0"/>
        <w:rPr>
          <w:color w:val="auto"/>
        </w:rPr>
      </w:pPr>
    </w:p>
    <w:p w14:paraId="527DE1DB" w14:textId="0C1D2057" w:rsidR="0050526B" w:rsidRPr="00776F0D" w:rsidRDefault="00C55656" w:rsidP="00E706C2">
      <w:pPr>
        <w:pStyle w:val="ListParagraph"/>
        <w:widowControl/>
        <w:numPr>
          <w:ilvl w:val="1"/>
          <w:numId w:val="30"/>
        </w:numPr>
        <w:rPr>
          <w:color w:val="auto"/>
        </w:rPr>
      </w:pPr>
      <w:r w:rsidRPr="00776F0D">
        <w:rPr>
          <w:color w:val="auto"/>
        </w:rPr>
        <w:t>Prepare the buffers for the extraction of soluble InsPs: extraction buffer (1 M HClO</w:t>
      </w:r>
      <w:r w:rsidRPr="00776F0D">
        <w:rPr>
          <w:color w:val="auto"/>
          <w:vertAlign w:val="subscript"/>
        </w:rPr>
        <w:t>4</w:t>
      </w:r>
      <w:r w:rsidRPr="00776F0D">
        <w:rPr>
          <w:color w:val="auto"/>
        </w:rPr>
        <w:t>) and neutralization buffer (1 M K</w:t>
      </w:r>
      <w:r w:rsidRPr="00776F0D">
        <w:rPr>
          <w:color w:val="auto"/>
          <w:vertAlign w:val="subscript"/>
        </w:rPr>
        <w:t>2</w:t>
      </w:r>
      <w:r w:rsidRPr="00776F0D">
        <w:rPr>
          <w:color w:val="auto"/>
        </w:rPr>
        <w:t>CO</w:t>
      </w:r>
      <w:r w:rsidRPr="00776F0D">
        <w:rPr>
          <w:color w:val="auto"/>
          <w:vertAlign w:val="subscript"/>
        </w:rPr>
        <w:t>3</w:t>
      </w:r>
      <w:r w:rsidRPr="00776F0D">
        <w:rPr>
          <w:color w:val="auto"/>
        </w:rPr>
        <w:t>).</w:t>
      </w:r>
      <w:r w:rsidR="0050526B" w:rsidRPr="00776F0D">
        <w:rPr>
          <w:color w:val="auto"/>
        </w:rPr>
        <w:t xml:space="preserve"> Prepare both buffers with ultra-pure deionized water. They are stable at room temperature for several months. Immediately prior to extraction, add EDTA to both solutions to a final concentration of 3 mM (e.g., from a filtered 250 mM EDTA stock solution).</w:t>
      </w:r>
    </w:p>
    <w:p w14:paraId="3639726A" w14:textId="4DB05011" w:rsidR="00C55656" w:rsidRPr="00776F0D" w:rsidRDefault="0050526B" w:rsidP="0050526B">
      <w:pPr>
        <w:pStyle w:val="ListParagraph"/>
        <w:widowControl/>
        <w:ind w:left="0"/>
        <w:rPr>
          <w:color w:val="auto"/>
        </w:rPr>
      </w:pPr>
      <w:r w:rsidRPr="00776F0D">
        <w:rPr>
          <w:color w:val="auto"/>
        </w:rPr>
        <w:br/>
      </w:r>
      <w:r w:rsidR="00C55656" w:rsidRPr="00776F0D">
        <w:rPr>
          <w:bCs/>
          <w:color w:val="auto"/>
        </w:rPr>
        <w:t>CAUTION:</w:t>
      </w:r>
      <w:r w:rsidR="00C55656" w:rsidRPr="00776F0D">
        <w:rPr>
          <w:color w:val="auto"/>
        </w:rPr>
        <w:t xml:space="preserve"> HClO</w:t>
      </w:r>
      <w:r w:rsidR="00C55656" w:rsidRPr="00776F0D">
        <w:rPr>
          <w:color w:val="auto"/>
          <w:vertAlign w:val="subscript"/>
        </w:rPr>
        <w:t>4</w:t>
      </w:r>
      <w:r w:rsidR="00C55656" w:rsidRPr="00776F0D">
        <w:rPr>
          <w:color w:val="auto"/>
        </w:rPr>
        <w:t xml:space="preserve"> (perchloric acid) is strongly corrosive. </w:t>
      </w:r>
    </w:p>
    <w:p w14:paraId="54E71E67" w14:textId="77777777" w:rsidR="00C55656" w:rsidRPr="00776F0D" w:rsidRDefault="00C55656" w:rsidP="00E706C2">
      <w:pPr>
        <w:widowControl/>
        <w:rPr>
          <w:color w:val="auto"/>
        </w:rPr>
      </w:pPr>
    </w:p>
    <w:p w14:paraId="418643B6" w14:textId="619D7463" w:rsidR="00C55656" w:rsidRPr="00776F0D" w:rsidRDefault="00C55656" w:rsidP="00E706C2">
      <w:pPr>
        <w:pStyle w:val="ListParagraph"/>
        <w:widowControl/>
        <w:numPr>
          <w:ilvl w:val="1"/>
          <w:numId w:val="30"/>
        </w:numPr>
        <w:rPr>
          <w:color w:val="auto"/>
        </w:rPr>
      </w:pPr>
      <w:r w:rsidRPr="00776F0D">
        <w:rPr>
          <w:color w:val="auto"/>
        </w:rPr>
        <w:t xml:space="preserve">Prepare the buffers for the </w:t>
      </w:r>
      <w:r w:rsidR="00981313" w:rsidRPr="00776F0D">
        <w:rPr>
          <w:color w:val="auto"/>
        </w:rPr>
        <w:t>SAX-</w:t>
      </w:r>
      <w:r w:rsidRPr="00776F0D">
        <w:rPr>
          <w:color w:val="auto"/>
        </w:rPr>
        <w:t>HPLC run: buffer A (1 mM EDTA) and buffer B (1 mM EDTA, 1.3 M (NH</w:t>
      </w:r>
      <w:r w:rsidRPr="00776F0D">
        <w:rPr>
          <w:color w:val="auto"/>
          <w:vertAlign w:val="subscript"/>
        </w:rPr>
        <w:t>4</w:t>
      </w:r>
      <w:r w:rsidRPr="00776F0D">
        <w:rPr>
          <w:color w:val="auto"/>
        </w:rPr>
        <w:t>)</w:t>
      </w:r>
      <w:r w:rsidRPr="00776F0D">
        <w:rPr>
          <w:color w:val="auto"/>
          <w:vertAlign w:val="subscript"/>
        </w:rPr>
        <w:t>2</w:t>
      </w:r>
      <w:r w:rsidRPr="00776F0D">
        <w:rPr>
          <w:color w:val="auto"/>
        </w:rPr>
        <w:t>HPO</w:t>
      </w:r>
      <w:r w:rsidRPr="00776F0D">
        <w:rPr>
          <w:color w:val="auto"/>
          <w:vertAlign w:val="subscript"/>
        </w:rPr>
        <w:t>4</w:t>
      </w:r>
      <w:r w:rsidRPr="00776F0D">
        <w:rPr>
          <w:color w:val="auto"/>
        </w:rPr>
        <w:t>; pH 3.8 with H</w:t>
      </w:r>
      <w:r w:rsidRPr="00776F0D">
        <w:rPr>
          <w:color w:val="auto"/>
          <w:vertAlign w:val="subscript"/>
        </w:rPr>
        <w:t>3</w:t>
      </w:r>
      <w:r w:rsidRPr="00776F0D">
        <w:rPr>
          <w:color w:val="auto"/>
        </w:rPr>
        <w:t>PO</w:t>
      </w:r>
      <w:r w:rsidRPr="00776F0D">
        <w:rPr>
          <w:color w:val="auto"/>
          <w:vertAlign w:val="subscript"/>
        </w:rPr>
        <w:t>4</w:t>
      </w:r>
      <w:r w:rsidRPr="00776F0D">
        <w:rPr>
          <w:color w:val="auto"/>
        </w:rPr>
        <w:t xml:space="preserve">). </w:t>
      </w:r>
      <w:r w:rsidR="0050526B" w:rsidRPr="00776F0D">
        <w:rPr>
          <w:color w:val="auto"/>
        </w:rPr>
        <w:t xml:space="preserve">Prepare both </w:t>
      </w:r>
      <w:r w:rsidRPr="00776F0D">
        <w:rPr>
          <w:color w:val="auto"/>
        </w:rPr>
        <w:t xml:space="preserve">using ultra-pure deionized water followed by vacuum filtration with 0.2 </w:t>
      </w:r>
      <w:r w:rsidR="0050526B" w:rsidRPr="00776F0D">
        <w:rPr>
          <w:color w:val="auto"/>
        </w:rPr>
        <w:t>µm</w:t>
      </w:r>
      <w:r w:rsidRPr="00776F0D">
        <w:rPr>
          <w:color w:val="auto"/>
        </w:rPr>
        <w:t xml:space="preserve"> pore-sized membrane filters</w:t>
      </w:r>
      <w:r w:rsidR="0050526B" w:rsidRPr="00776F0D">
        <w:rPr>
          <w:color w:val="auto"/>
        </w:rPr>
        <w:t>. These</w:t>
      </w:r>
      <w:r w:rsidRPr="00776F0D">
        <w:rPr>
          <w:color w:val="auto"/>
        </w:rPr>
        <w:t xml:space="preserve"> are stable at room temperature for several months.</w:t>
      </w:r>
    </w:p>
    <w:p w14:paraId="56E08557" w14:textId="77777777" w:rsidR="00C55656" w:rsidRPr="00776F0D" w:rsidRDefault="00C55656" w:rsidP="00E706C2">
      <w:pPr>
        <w:widowControl/>
        <w:rPr>
          <w:color w:val="auto"/>
        </w:rPr>
      </w:pPr>
    </w:p>
    <w:p w14:paraId="7E684DD7" w14:textId="0DA23324" w:rsidR="00C55656" w:rsidRPr="00776F0D" w:rsidRDefault="00C55656" w:rsidP="00E706C2">
      <w:pPr>
        <w:widowControl/>
        <w:rPr>
          <w:color w:val="auto"/>
        </w:rPr>
      </w:pPr>
      <w:r w:rsidRPr="00776F0D">
        <w:rPr>
          <w:color w:val="auto"/>
        </w:rPr>
        <w:t xml:space="preserve">NOTE: EDTA </w:t>
      </w:r>
      <w:r w:rsidR="006543AA" w:rsidRPr="00776F0D">
        <w:rPr>
          <w:color w:val="auto"/>
        </w:rPr>
        <w:t xml:space="preserve">should be included in all buffers </w:t>
      </w:r>
      <w:r w:rsidRPr="00776F0D">
        <w:rPr>
          <w:color w:val="auto"/>
        </w:rPr>
        <w:t>to prevent the formation of insoluble InsP salt complexes and binding of cations to the column</w:t>
      </w:r>
      <w:r w:rsidR="006543AA" w:rsidRPr="00776F0D">
        <w:rPr>
          <w:color w:val="auto"/>
        </w:rPr>
        <w:t>.</w:t>
      </w:r>
    </w:p>
    <w:p w14:paraId="027F3F40" w14:textId="77777777" w:rsidR="00C55656" w:rsidRPr="00776F0D" w:rsidRDefault="00C55656" w:rsidP="00E706C2">
      <w:pPr>
        <w:widowControl/>
        <w:rPr>
          <w:color w:val="auto"/>
        </w:rPr>
      </w:pPr>
    </w:p>
    <w:p w14:paraId="0D5FB891" w14:textId="4745F1A8" w:rsidR="0050526B" w:rsidRPr="00776F0D" w:rsidRDefault="00C55656" w:rsidP="00E706C2">
      <w:pPr>
        <w:pStyle w:val="ListParagraph"/>
        <w:widowControl/>
        <w:numPr>
          <w:ilvl w:val="1"/>
          <w:numId w:val="30"/>
        </w:numPr>
        <w:rPr>
          <w:color w:val="auto"/>
        </w:rPr>
      </w:pPr>
      <w:r w:rsidRPr="00776F0D">
        <w:rPr>
          <w:color w:val="auto"/>
        </w:rPr>
        <w:lastRenderedPageBreak/>
        <w:t>Program the gradient as follows: 0</w:t>
      </w:r>
      <w:r w:rsidR="0050526B" w:rsidRPr="00776F0D">
        <w:rPr>
          <w:color w:val="auto"/>
        </w:rPr>
        <w:t>‒</w:t>
      </w:r>
      <w:r w:rsidRPr="00776F0D">
        <w:rPr>
          <w:color w:val="auto"/>
        </w:rPr>
        <w:t>2 min, 0% buffer B; 2</w:t>
      </w:r>
      <w:r w:rsidR="0050526B" w:rsidRPr="00776F0D">
        <w:rPr>
          <w:color w:val="auto"/>
        </w:rPr>
        <w:t>‒</w:t>
      </w:r>
      <w:r w:rsidRPr="00776F0D">
        <w:rPr>
          <w:color w:val="auto"/>
        </w:rPr>
        <w:t>7 min, up to 10% buffer B; 7</w:t>
      </w:r>
      <w:r w:rsidR="0050526B" w:rsidRPr="00776F0D">
        <w:rPr>
          <w:color w:val="auto"/>
        </w:rPr>
        <w:t>‒</w:t>
      </w:r>
      <w:r w:rsidRPr="00776F0D">
        <w:rPr>
          <w:color w:val="auto"/>
        </w:rPr>
        <w:t>68 min, up to 84% buffer B; 68</w:t>
      </w:r>
      <w:r w:rsidR="0050526B" w:rsidRPr="00776F0D">
        <w:rPr>
          <w:color w:val="auto"/>
        </w:rPr>
        <w:t>‒</w:t>
      </w:r>
      <w:r w:rsidRPr="00776F0D">
        <w:rPr>
          <w:color w:val="auto"/>
        </w:rPr>
        <w:t>82 min, up to 100% buffer B; 82</w:t>
      </w:r>
      <w:r w:rsidR="0050526B" w:rsidRPr="00776F0D">
        <w:rPr>
          <w:color w:val="auto"/>
        </w:rPr>
        <w:t>‒</w:t>
      </w:r>
      <w:r w:rsidRPr="00776F0D">
        <w:rPr>
          <w:color w:val="auto"/>
        </w:rPr>
        <w:t>100 min, 100% buffer B, 100</w:t>
      </w:r>
      <w:r w:rsidR="0050526B" w:rsidRPr="00776F0D">
        <w:rPr>
          <w:color w:val="auto"/>
        </w:rPr>
        <w:t>‒</w:t>
      </w:r>
      <w:r w:rsidRPr="00776F0D">
        <w:rPr>
          <w:color w:val="auto"/>
        </w:rPr>
        <w:t>101 min, down to 0% buffer B; 101</w:t>
      </w:r>
      <w:r w:rsidR="0050526B" w:rsidRPr="00776F0D">
        <w:rPr>
          <w:color w:val="auto"/>
        </w:rPr>
        <w:t>‒</w:t>
      </w:r>
      <w:r w:rsidRPr="00776F0D">
        <w:rPr>
          <w:color w:val="auto"/>
        </w:rPr>
        <w:t>125 min, 0% buffer B. The optimal flow-rate for this gradient is 0.5 mL</w:t>
      </w:r>
      <w:r w:rsidR="0050526B" w:rsidRPr="00776F0D">
        <w:rPr>
          <w:color w:val="auto"/>
        </w:rPr>
        <w:t>/</w:t>
      </w:r>
      <w:r w:rsidRPr="00776F0D">
        <w:rPr>
          <w:color w:val="auto"/>
        </w:rPr>
        <w:t xml:space="preserve">min. </w:t>
      </w:r>
    </w:p>
    <w:p w14:paraId="6154984A" w14:textId="65499468" w:rsidR="0050526B" w:rsidRPr="00776F0D" w:rsidRDefault="0050526B" w:rsidP="0050526B">
      <w:pPr>
        <w:pStyle w:val="ListParagraph"/>
        <w:widowControl/>
        <w:ind w:left="0"/>
        <w:rPr>
          <w:color w:val="auto"/>
        </w:rPr>
      </w:pPr>
    </w:p>
    <w:p w14:paraId="66AA1D64" w14:textId="427C64C1" w:rsidR="00C55656" w:rsidRPr="00776F0D" w:rsidRDefault="00C55656" w:rsidP="0050526B">
      <w:pPr>
        <w:pStyle w:val="ListParagraph"/>
        <w:widowControl/>
        <w:numPr>
          <w:ilvl w:val="2"/>
          <w:numId w:val="30"/>
        </w:numPr>
        <w:rPr>
          <w:color w:val="auto"/>
        </w:rPr>
      </w:pPr>
      <w:r w:rsidRPr="00776F0D">
        <w:rPr>
          <w:color w:val="auto"/>
        </w:rPr>
        <w:t xml:space="preserve">During the run, </w:t>
      </w:r>
      <w:r w:rsidR="0050526B" w:rsidRPr="00776F0D">
        <w:rPr>
          <w:color w:val="auto"/>
        </w:rPr>
        <w:t xml:space="preserve">collect </w:t>
      </w:r>
      <w:r w:rsidRPr="00776F0D">
        <w:rPr>
          <w:color w:val="auto"/>
        </w:rPr>
        <w:t xml:space="preserve">fractions every minute, starting from minute 1 to minute 96. The remaining 30 min of the gradient serve </w:t>
      </w:r>
      <w:r w:rsidR="00DB6B5B" w:rsidRPr="00776F0D">
        <w:rPr>
          <w:color w:val="auto"/>
        </w:rPr>
        <w:t xml:space="preserve">to </w:t>
      </w:r>
      <w:r w:rsidRPr="00776F0D">
        <w:rPr>
          <w:color w:val="auto"/>
        </w:rPr>
        <w:t>wash the column and the system, and do not have to be collected for scintillation counting.</w:t>
      </w:r>
    </w:p>
    <w:p w14:paraId="27366670" w14:textId="77777777" w:rsidR="00C55656" w:rsidRPr="00776F0D" w:rsidRDefault="00C55656" w:rsidP="00E706C2">
      <w:pPr>
        <w:pStyle w:val="ListParagraph"/>
        <w:widowControl/>
        <w:ind w:left="0"/>
        <w:rPr>
          <w:color w:val="auto"/>
        </w:rPr>
      </w:pPr>
    </w:p>
    <w:p w14:paraId="6D04B0C0" w14:textId="05D63BAE" w:rsidR="00C55656" w:rsidRPr="00776F0D" w:rsidRDefault="00C55656" w:rsidP="00E706C2">
      <w:pPr>
        <w:pStyle w:val="ListParagraph"/>
        <w:widowControl/>
        <w:numPr>
          <w:ilvl w:val="1"/>
          <w:numId w:val="30"/>
        </w:numPr>
        <w:rPr>
          <w:color w:val="auto"/>
        </w:rPr>
      </w:pPr>
      <w:r w:rsidRPr="00776F0D">
        <w:rPr>
          <w:color w:val="auto"/>
        </w:rPr>
        <w:t xml:space="preserve">If possible, set the maximal reachable pressure before the emergency shutdown of the HPLC pumps to 80 bar (8 MPa). This prevents </w:t>
      </w:r>
      <w:r w:rsidRPr="00776F0D">
        <w:rPr>
          <w:b/>
          <w:color w:val="auto"/>
        </w:rPr>
        <w:t>critical damage</w:t>
      </w:r>
      <w:r w:rsidRPr="00776F0D">
        <w:rPr>
          <w:color w:val="auto"/>
        </w:rPr>
        <w:t xml:space="preserve"> to </w:t>
      </w:r>
      <w:r w:rsidR="00DB6B5B" w:rsidRPr="00776F0D">
        <w:rPr>
          <w:color w:val="auto"/>
        </w:rPr>
        <w:t xml:space="preserve">the column’s </w:t>
      </w:r>
      <w:r w:rsidRPr="00776F0D">
        <w:rPr>
          <w:color w:val="auto"/>
        </w:rPr>
        <w:t xml:space="preserve">resin. </w:t>
      </w:r>
    </w:p>
    <w:p w14:paraId="67FD9C53" w14:textId="77777777" w:rsidR="00C55656" w:rsidRPr="00776F0D" w:rsidRDefault="00C55656" w:rsidP="00E706C2">
      <w:pPr>
        <w:widowControl/>
        <w:rPr>
          <w:color w:val="auto"/>
        </w:rPr>
      </w:pPr>
    </w:p>
    <w:p w14:paraId="74127381" w14:textId="77777777" w:rsidR="0050526B" w:rsidRPr="00776F0D" w:rsidRDefault="00C55656" w:rsidP="00E706C2">
      <w:pPr>
        <w:pStyle w:val="ListParagraph"/>
        <w:widowControl/>
        <w:numPr>
          <w:ilvl w:val="1"/>
          <w:numId w:val="30"/>
        </w:numPr>
        <w:rPr>
          <w:color w:val="auto"/>
        </w:rPr>
      </w:pPr>
      <w:r w:rsidRPr="00776F0D">
        <w:rPr>
          <w:color w:val="auto"/>
        </w:rPr>
        <w:t xml:space="preserve">When using a new SAX HPLC column, </w:t>
      </w:r>
      <w:r w:rsidRPr="00776F0D">
        <w:rPr>
          <w:b/>
          <w:color w:val="auto"/>
        </w:rPr>
        <w:t>wash</w:t>
      </w:r>
      <w:r w:rsidRPr="00776F0D">
        <w:rPr>
          <w:color w:val="auto"/>
        </w:rPr>
        <w:t xml:space="preserve"> it </w:t>
      </w:r>
      <w:r w:rsidR="007B02F8" w:rsidRPr="00776F0D">
        <w:rPr>
          <w:b/>
          <w:color w:val="auto"/>
        </w:rPr>
        <w:t>thoroughly</w:t>
      </w:r>
      <w:r w:rsidR="007B02F8" w:rsidRPr="00776F0D">
        <w:rPr>
          <w:color w:val="auto"/>
        </w:rPr>
        <w:t xml:space="preserve"> </w:t>
      </w:r>
      <w:r w:rsidRPr="00776F0D">
        <w:rPr>
          <w:color w:val="auto"/>
        </w:rPr>
        <w:t xml:space="preserve">(&gt;50 mL) with filtered ultra-pure deionized water before the first use. </w:t>
      </w:r>
    </w:p>
    <w:p w14:paraId="21D240F2" w14:textId="77777777" w:rsidR="0050526B" w:rsidRPr="00776F0D" w:rsidRDefault="0050526B" w:rsidP="0050526B">
      <w:pPr>
        <w:pStyle w:val="ListParagraph"/>
        <w:widowControl/>
        <w:ind w:left="0"/>
        <w:rPr>
          <w:color w:val="auto"/>
        </w:rPr>
      </w:pPr>
    </w:p>
    <w:p w14:paraId="02B7ADEA" w14:textId="18772FC8" w:rsidR="00C55656" w:rsidRPr="00776F0D" w:rsidRDefault="0050526B" w:rsidP="0050526B">
      <w:pPr>
        <w:pStyle w:val="ListParagraph"/>
        <w:widowControl/>
        <w:ind w:left="0"/>
        <w:rPr>
          <w:color w:val="auto"/>
        </w:rPr>
      </w:pPr>
      <w:r w:rsidRPr="00776F0D">
        <w:rPr>
          <w:color w:val="auto"/>
        </w:rPr>
        <w:t xml:space="preserve">NOTE: </w:t>
      </w:r>
      <w:r w:rsidR="00C55656" w:rsidRPr="00776F0D">
        <w:rPr>
          <w:color w:val="auto"/>
        </w:rPr>
        <w:t xml:space="preserve">This will ensure removal of the contained methanol, thus preventing salt precipitation in later steps. If possible, use a separate HPLC pump. If this is not available, make sure that the HPLC has flushed with water before washing the column. The flow-rate should not exceed 2 mL/min. After washing, the column is ready for the analysis and, when properly handled, can be </w:t>
      </w:r>
      <w:r w:rsidR="00C55656" w:rsidRPr="00776F0D">
        <w:rPr>
          <w:b/>
          <w:color w:val="auto"/>
        </w:rPr>
        <w:t>used for 20</w:t>
      </w:r>
      <w:r w:rsidRPr="00776F0D">
        <w:rPr>
          <w:b/>
          <w:color w:val="auto"/>
        </w:rPr>
        <w:t>‒</w:t>
      </w:r>
      <w:r w:rsidR="00C55656" w:rsidRPr="00776F0D">
        <w:rPr>
          <w:b/>
          <w:color w:val="auto"/>
        </w:rPr>
        <w:t>40 runs</w:t>
      </w:r>
      <w:r w:rsidR="00CC0C2B" w:rsidRPr="00776F0D">
        <w:rPr>
          <w:color w:val="auto"/>
        </w:rPr>
        <w:t xml:space="preserve">. After that, the </w:t>
      </w:r>
      <w:r w:rsidR="00D12031" w:rsidRPr="00776F0D">
        <w:rPr>
          <w:color w:val="auto"/>
        </w:rPr>
        <w:t xml:space="preserve">resolution </w:t>
      </w:r>
      <w:r w:rsidR="00CC0C2B" w:rsidRPr="00776F0D">
        <w:rPr>
          <w:color w:val="auto"/>
        </w:rPr>
        <w:t xml:space="preserve">will </w:t>
      </w:r>
      <w:r w:rsidR="00D12031" w:rsidRPr="00776F0D">
        <w:rPr>
          <w:color w:val="auto"/>
        </w:rPr>
        <w:t>successively</w:t>
      </w:r>
      <w:r w:rsidR="00CC0C2B" w:rsidRPr="00776F0D">
        <w:rPr>
          <w:color w:val="auto"/>
        </w:rPr>
        <w:t xml:space="preserve"> decrease</w:t>
      </w:r>
      <w:r w:rsidR="00D12031" w:rsidRPr="00776F0D">
        <w:rPr>
          <w:color w:val="auto"/>
        </w:rPr>
        <w:t>. Prolonged washing with buffe</w:t>
      </w:r>
      <w:r w:rsidR="00B97B32" w:rsidRPr="00776F0D">
        <w:rPr>
          <w:color w:val="auto"/>
        </w:rPr>
        <w:t>r A (&gt;1 h) and performing step 2</w:t>
      </w:r>
      <w:r w:rsidR="00D12031" w:rsidRPr="00776F0D">
        <w:rPr>
          <w:color w:val="auto"/>
        </w:rPr>
        <w:t>.6 can help increas</w:t>
      </w:r>
      <w:r w:rsidRPr="00776F0D">
        <w:rPr>
          <w:color w:val="auto"/>
        </w:rPr>
        <w:t>e</w:t>
      </w:r>
      <w:r w:rsidR="00D12031" w:rsidRPr="00776F0D">
        <w:rPr>
          <w:color w:val="auto"/>
        </w:rPr>
        <w:t xml:space="preserve"> the lifetime of the column. If the decrease in resolution persists, the column needs to be exchanged</w:t>
      </w:r>
      <w:r w:rsidR="00C55656" w:rsidRPr="00776F0D">
        <w:rPr>
          <w:color w:val="auto"/>
        </w:rPr>
        <w:t>.</w:t>
      </w:r>
      <w:r w:rsidRPr="00776F0D">
        <w:rPr>
          <w:color w:val="auto"/>
        </w:rPr>
        <w:t xml:space="preserve"> </w:t>
      </w:r>
      <w:r w:rsidR="00C55656" w:rsidRPr="00776F0D">
        <w:rPr>
          <w:color w:val="auto"/>
        </w:rPr>
        <w:t>The gradient can be adjusted to increase the separation between specific inositol polyphosphate species or to decrease the overall runtime. Using different HPLC systems (with different void volume or different volume of the capillaries) will strongly affect the retention times. Also</w:t>
      </w:r>
      <w:r w:rsidRPr="00776F0D">
        <w:rPr>
          <w:color w:val="auto"/>
        </w:rPr>
        <w:t>,</w:t>
      </w:r>
      <w:r w:rsidR="00C55656" w:rsidRPr="00776F0D">
        <w:rPr>
          <w:color w:val="auto"/>
        </w:rPr>
        <w:t xml:space="preserve"> column changes have minor effects on the retention times.</w:t>
      </w:r>
    </w:p>
    <w:p w14:paraId="5B979EFB" w14:textId="77777777" w:rsidR="00C55656" w:rsidRPr="00776F0D" w:rsidRDefault="00C55656" w:rsidP="00E706C2">
      <w:pPr>
        <w:pStyle w:val="ListParagraph"/>
        <w:widowControl/>
        <w:ind w:left="0"/>
        <w:rPr>
          <w:color w:val="auto"/>
        </w:rPr>
      </w:pPr>
    </w:p>
    <w:p w14:paraId="62BAED22" w14:textId="17447B85" w:rsidR="00C55656" w:rsidRPr="00776F0D" w:rsidRDefault="00C55656" w:rsidP="00E706C2">
      <w:pPr>
        <w:pStyle w:val="ListParagraph"/>
        <w:widowControl/>
        <w:numPr>
          <w:ilvl w:val="1"/>
          <w:numId w:val="30"/>
        </w:numPr>
        <w:rPr>
          <w:color w:val="auto"/>
        </w:rPr>
      </w:pPr>
      <w:r w:rsidRPr="00776F0D">
        <w:rPr>
          <w:color w:val="auto"/>
        </w:rPr>
        <w:t>Perform a "mock run". Instead of an extracted sample, inject filtered ultra-pure deionized water in the HPLC system and run the standard gradient. The fractions do not have to be collected.</w:t>
      </w:r>
    </w:p>
    <w:p w14:paraId="38281C0D" w14:textId="77777777" w:rsidR="00C55656" w:rsidRPr="00776F0D" w:rsidRDefault="00C55656" w:rsidP="00E706C2">
      <w:pPr>
        <w:pStyle w:val="ListParagraph"/>
        <w:widowControl/>
        <w:ind w:left="0"/>
        <w:rPr>
          <w:color w:val="auto"/>
        </w:rPr>
      </w:pPr>
    </w:p>
    <w:p w14:paraId="700749E9" w14:textId="569886F4" w:rsidR="00C55656" w:rsidRPr="00776F0D" w:rsidRDefault="00C55656" w:rsidP="0050526B">
      <w:pPr>
        <w:widowControl/>
        <w:rPr>
          <w:color w:val="auto"/>
        </w:rPr>
      </w:pPr>
      <w:r w:rsidRPr="00776F0D">
        <w:rPr>
          <w:color w:val="auto"/>
        </w:rPr>
        <w:t xml:space="preserve">NOTE: </w:t>
      </w:r>
      <w:r w:rsidRPr="00776F0D">
        <w:rPr>
          <w:bCs/>
          <w:color w:val="auto"/>
        </w:rPr>
        <w:t>Step 2.6 is optional</w:t>
      </w:r>
      <w:r w:rsidRPr="00776F0D">
        <w:rPr>
          <w:color w:val="auto"/>
        </w:rPr>
        <w:t>. However, it should be performed if one of the following situations apply:</w:t>
      </w:r>
      <w:r w:rsidR="0050526B" w:rsidRPr="00776F0D">
        <w:rPr>
          <w:color w:val="auto"/>
        </w:rPr>
        <w:t xml:space="preserve"> </w:t>
      </w:r>
      <w:r w:rsidRPr="00776F0D">
        <w:rPr>
          <w:color w:val="auto"/>
        </w:rPr>
        <w:t>A new column is installed</w:t>
      </w:r>
      <w:r w:rsidR="0050526B" w:rsidRPr="00776F0D">
        <w:rPr>
          <w:color w:val="auto"/>
        </w:rPr>
        <w:t xml:space="preserve">; </w:t>
      </w:r>
      <w:r w:rsidRPr="00776F0D">
        <w:rPr>
          <w:color w:val="auto"/>
        </w:rPr>
        <w:t>The HPLC system has been used for a different method beforehand</w:t>
      </w:r>
      <w:r w:rsidR="0050526B" w:rsidRPr="00776F0D">
        <w:rPr>
          <w:color w:val="auto"/>
        </w:rPr>
        <w:t xml:space="preserve">; </w:t>
      </w:r>
      <w:r w:rsidRPr="00776F0D">
        <w:rPr>
          <w:color w:val="auto"/>
        </w:rPr>
        <w:t>The HPLC system has not been used for longer than 3 days.</w:t>
      </w:r>
      <w:r w:rsidR="0050526B" w:rsidRPr="00776F0D">
        <w:rPr>
          <w:color w:val="auto"/>
        </w:rPr>
        <w:t xml:space="preserve">; </w:t>
      </w:r>
      <w:r w:rsidRPr="00776F0D">
        <w:rPr>
          <w:color w:val="auto"/>
        </w:rPr>
        <w:t xml:space="preserve">There </w:t>
      </w:r>
      <w:r w:rsidR="0050526B" w:rsidRPr="00776F0D">
        <w:rPr>
          <w:color w:val="auto"/>
        </w:rPr>
        <w:t>was</w:t>
      </w:r>
      <w:r w:rsidRPr="00776F0D">
        <w:rPr>
          <w:color w:val="auto"/>
        </w:rPr>
        <w:t xml:space="preserve"> a problem with the preceding run. </w:t>
      </w:r>
    </w:p>
    <w:p w14:paraId="56C49CC5" w14:textId="77777777" w:rsidR="006C3DE1" w:rsidRPr="00776F0D" w:rsidRDefault="006C3DE1" w:rsidP="00E706C2">
      <w:pPr>
        <w:widowControl/>
        <w:rPr>
          <w:color w:val="auto"/>
        </w:rPr>
      </w:pPr>
    </w:p>
    <w:p w14:paraId="54A02833" w14:textId="6868DC86" w:rsidR="00CB2987" w:rsidRPr="00776F0D" w:rsidRDefault="000012FB" w:rsidP="00E706C2">
      <w:pPr>
        <w:pStyle w:val="ListParagraph"/>
        <w:widowControl/>
        <w:numPr>
          <w:ilvl w:val="0"/>
          <w:numId w:val="30"/>
        </w:numPr>
        <w:rPr>
          <w:b/>
          <w:color w:val="auto"/>
          <w:highlight w:val="yellow"/>
        </w:rPr>
      </w:pPr>
      <w:r w:rsidRPr="00776F0D">
        <w:rPr>
          <w:b/>
          <w:color w:val="auto"/>
          <w:highlight w:val="yellow"/>
        </w:rPr>
        <w:t>Plant cultivation and labeling with [</w:t>
      </w:r>
      <w:r w:rsidRPr="00776F0D">
        <w:rPr>
          <w:b/>
          <w:color w:val="auto"/>
          <w:highlight w:val="yellow"/>
          <w:vertAlign w:val="superscript"/>
        </w:rPr>
        <w:t>3</w:t>
      </w:r>
      <w:r w:rsidRPr="00776F0D">
        <w:rPr>
          <w:b/>
          <w:color w:val="auto"/>
          <w:highlight w:val="yellow"/>
        </w:rPr>
        <w:t>H]-</w:t>
      </w:r>
      <w:r w:rsidRPr="00776F0D">
        <w:rPr>
          <w:b/>
          <w:i/>
          <w:color w:val="auto"/>
          <w:highlight w:val="yellow"/>
        </w:rPr>
        <w:t>myo</w:t>
      </w:r>
      <w:r w:rsidRPr="00776F0D">
        <w:rPr>
          <w:b/>
          <w:color w:val="auto"/>
          <w:highlight w:val="yellow"/>
        </w:rPr>
        <w:t xml:space="preserve">-inositol </w:t>
      </w:r>
    </w:p>
    <w:p w14:paraId="47F638C6" w14:textId="10C9087D" w:rsidR="00CB2987" w:rsidRPr="00776F0D" w:rsidRDefault="00CB2987" w:rsidP="00E706C2">
      <w:pPr>
        <w:widowControl/>
        <w:rPr>
          <w:color w:val="auto"/>
        </w:rPr>
      </w:pPr>
    </w:p>
    <w:p w14:paraId="0B574F9F" w14:textId="4644834F" w:rsidR="002A6561" w:rsidRPr="00776F0D" w:rsidRDefault="002A6561" w:rsidP="00E706C2">
      <w:pPr>
        <w:widowControl/>
        <w:rPr>
          <w:color w:val="auto"/>
        </w:rPr>
      </w:pPr>
      <w:r w:rsidRPr="00776F0D">
        <w:rPr>
          <w:color w:val="auto"/>
        </w:rPr>
        <w:t xml:space="preserve">NOTE: </w:t>
      </w:r>
      <w:r w:rsidR="00F11178" w:rsidRPr="00776F0D">
        <w:rPr>
          <w:color w:val="auto"/>
        </w:rPr>
        <w:t xml:space="preserve">The </w:t>
      </w:r>
      <w:r w:rsidRPr="00776F0D">
        <w:rPr>
          <w:color w:val="auto"/>
        </w:rPr>
        <w:t xml:space="preserve">following steps </w:t>
      </w:r>
      <w:r w:rsidR="000012FB" w:rsidRPr="00776F0D">
        <w:rPr>
          <w:color w:val="auto"/>
        </w:rPr>
        <w:t>should</w:t>
      </w:r>
      <w:r w:rsidRPr="00776F0D">
        <w:rPr>
          <w:color w:val="auto"/>
        </w:rPr>
        <w:t xml:space="preserve"> be performed with </w:t>
      </w:r>
      <w:r w:rsidRPr="00776F0D">
        <w:rPr>
          <w:b/>
          <w:color w:val="auto"/>
        </w:rPr>
        <w:t>sterile</w:t>
      </w:r>
      <w:r w:rsidRPr="00776F0D">
        <w:rPr>
          <w:color w:val="auto"/>
        </w:rPr>
        <w:t xml:space="preserve"> </w:t>
      </w:r>
      <w:r w:rsidRPr="00776F0D">
        <w:rPr>
          <w:b/>
          <w:color w:val="auto"/>
        </w:rPr>
        <w:t>components</w:t>
      </w:r>
      <w:r w:rsidRPr="00776F0D">
        <w:rPr>
          <w:color w:val="auto"/>
        </w:rPr>
        <w:t xml:space="preserve"> and under </w:t>
      </w:r>
      <w:r w:rsidRPr="00776F0D">
        <w:rPr>
          <w:b/>
          <w:color w:val="auto"/>
        </w:rPr>
        <w:t>sterile conditions</w:t>
      </w:r>
      <w:r w:rsidR="000012FB" w:rsidRPr="00776F0D">
        <w:rPr>
          <w:color w:val="auto"/>
        </w:rPr>
        <w:t>,</w:t>
      </w:r>
      <w:r w:rsidR="00337103" w:rsidRPr="00776F0D">
        <w:rPr>
          <w:b/>
          <w:color w:val="auto"/>
        </w:rPr>
        <w:t xml:space="preserve"> </w:t>
      </w:r>
      <w:r w:rsidR="00337103" w:rsidRPr="00776F0D">
        <w:rPr>
          <w:color w:val="auto"/>
        </w:rPr>
        <w:t>while wearing gloves</w:t>
      </w:r>
      <w:r w:rsidR="00275094" w:rsidRPr="00776F0D">
        <w:rPr>
          <w:color w:val="auto"/>
        </w:rPr>
        <w:t xml:space="preserve"> to protect hands from contamination with </w:t>
      </w:r>
      <w:r w:rsidR="00A74FC0" w:rsidRPr="00776F0D">
        <w:rPr>
          <w:color w:val="auto"/>
        </w:rPr>
        <w:t xml:space="preserve">the </w:t>
      </w:r>
      <w:r w:rsidR="00275094" w:rsidRPr="00776F0D">
        <w:rPr>
          <w:color w:val="auto"/>
        </w:rPr>
        <w:t>radiolabel</w:t>
      </w:r>
      <w:r w:rsidRPr="00776F0D">
        <w:rPr>
          <w:color w:val="auto"/>
        </w:rPr>
        <w:t xml:space="preserve">. Plant media, especially when containing </w:t>
      </w:r>
      <w:r w:rsidR="00F11178" w:rsidRPr="00776F0D">
        <w:rPr>
          <w:color w:val="auto"/>
        </w:rPr>
        <w:t>sucrose</w:t>
      </w:r>
      <w:r w:rsidRPr="00776F0D">
        <w:rPr>
          <w:color w:val="auto"/>
        </w:rPr>
        <w:t xml:space="preserve">, </w:t>
      </w:r>
      <w:r w:rsidR="000012FB" w:rsidRPr="00776F0D">
        <w:rPr>
          <w:color w:val="auto"/>
        </w:rPr>
        <w:t xml:space="preserve">are prone to </w:t>
      </w:r>
      <w:r w:rsidR="007D4F21" w:rsidRPr="00776F0D">
        <w:rPr>
          <w:color w:val="auto"/>
        </w:rPr>
        <w:t>microbial</w:t>
      </w:r>
      <w:r w:rsidR="000012FB" w:rsidRPr="00776F0D">
        <w:rPr>
          <w:color w:val="auto"/>
        </w:rPr>
        <w:t xml:space="preserve"> contamination</w:t>
      </w:r>
      <w:r w:rsidRPr="00776F0D">
        <w:rPr>
          <w:color w:val="auto"/>
        </w:rPr>
        <w:t>.</w:t>
      </w:r>
      <w:r w:rsidR="00127F30" w:rsidRPr="00776F0D">
        <w:rPr>
          <w:color w:val="auto"/>
        </w:rPr>
        <w:t xml:space="preserve"> </w:t>
      </w:r>
    </w:p>
    <w:p w14:paraId="47E1E8D6" w14:textId="77777777" w:rsidR="00A42EF5" w:rsidRPr="00776F0D" w:rsidRDefault="00A42EF5" w:rsidP="00E706C2">
      <w:pPr>
        <w:widowControl/>
        <w:rPr>
          <w:color w:val="auto"/>
        </w:rPr>
      </w:pPr>
    </w:p>
    <w:p w14:paraId="651BE28E" w14:textId="25A41D1E" w:rsidR="00A74FC0" w:rsidRPr="00776F0D" w:rsidRDefault="00823645" w:rsidP="00A74FC0">
      <w:pPr>
        <w:pStyle w:val="ListParagraph"/>
        <w:widowControl/>
        <w:numPr>
          <w:ilvl w:val="1"/>
          <w:numId w:val="30"/>
        </w:numPr>
        <w:rPr>
          <w:color w:val="auto"/>
        </w:rPr>
      </w:pPr>
      <w:r w:rsidRPr="00776F0D">
        <w:rPr>
          <w:color w:val="auto"/>
        </w:rPr>
        <w:lastRenderedPageBreak/>
        <w:t xml:space="preserve">Sterilize </w:t>
      </w:r>
      <w:r w:rsidRPr="00776F0D">
        <w:rPr>
          <w:i/>
          <w:color w:val="auto"/>
        </w:rPr>
        <w:t>A</w:t>
      </w:r>
      <w:r w:rsidR="00103030" w:rsidRPr="00776F0D">
        <w:rPr>
          <w:i/>
          <w:color w:val="auto"/>
        </w:rPr>
        <w:t>.</w:t>
      </w:r>
      <w:r w:rsidRPr="00776F0D">
        <w:rPr>
          <w:color w:val="auto"/>
        </w:rPr>
        <w:t xml:space="preserve"> </w:t>
      </w:r>
      <w:r w:rsidRPr="00776F0D">
        <w:rPr>
          <w:i/>
          <w:color w:val="auto"/>
        </w:rPr>
        <w:t>thaliana</w:t>
      </w:r>
      <w:r w:rsidRPr="00776F0D">
        <w:rPr>
          <w:color w:val="auto"/>
        </w:rPr>
        <w:t xml:space="preserve"> seeds with </w:t>
      </w:r>
      <w:r w:rsidR="00A455E3" w:rsidRPr="00776F0D">
        <w:rPr>
          <w:color w:val="auto"/>
        </w:rPr>
        <w:t>1</w:t>
      </w:r>
      <w:r w:rsidRPr="00776F0D">
        <w:rPr>
          <w:color w:val="auto"/>
        </w:rPr>
        <w:t xml:space="preserve"> mL</w:t>
      </w:r>
      <w:r w:rsidR="00A74FC0" w:rsidRPr="00776F0D">
        <w:rPr>
          <w:color w:val="auto"/>
        </w:rPr>
        <w:t xml:space="preserve"> of</w:t>
      </w:r>
      <w:r w:rsidRPr="00776F0D">
        <w:rPr>
          <w:color w:val="auto"/>
        </w:rPr>
        <w:t xml:space="preserve"> </w:t>
      </w:r>
      <w:r w:rsidR="00A455E3" w:rsidRPr="00776F0D">
        <w:rPr>
          <w:color w:val="auto"/>
        </w:rPr>
        <w:t xml:space="preserve">1.2% sodium hypochlorite for 3 min followed by 1 mL </w:t>
      </w:r>
      <w:r w:rsidR="00A74FC0" w:rsidRPr="00776F0D">
        <w:rPr>
          <w:color w:val="auto"/>
        </w:rPr>
        <w:t xml:space="preserve">of </w:t>
      </w:r>
      <w:r w:rsidR="00A455E3" w:rsidRPr="00776F0D">
        <w:rPr>
          <w:color w:val="auto"/>
        </w:rPr>
        <w:t xml:space="preserve">70% ethanol for 3 min. Then add 1 mL </w:t>
      </w:r>
      <w:r w:rsidR="00A74FC0" w:rsidRPr="00776F0D">
        <w:rPr>
          <w:color w:val="auto"/>
        </w:rPr>
        <w:t xml:space="preserve">of </w:t>
      </w:r>
      <w:r w:rsidR="00A455E3" w:rsidRPr="00776F0D">
        <w:rPr>
          <w:color w:val="auto"/>
        </w:rPr>
        <w:t xml:space="preserve">100% ethanol, pipette the seeds with the ethanol onto </w:t>
      </w:r>
      <w:r w:rsidR="00B859C1" w:rsidRPr="00776F0D">
        <w:rPr>
          <w:color w:val="auto"/>
        </w:rPr>
        <w:t xml:space="preserve">a </w:t>
      </w:r>
      <w:r w:rsidR="00A74FC0" w:rsidRPr="00776F0D">
        <w:rPr>
          <w:color w:val="auto"/>
        </w:rPr>
        <w:t>circular</w:t>
      </w:r>
      <w:r w:rsidR="003E375B" w:rsidRPr="00776F0D">
        <w:rPr>
          <w:color w:val="auto"/>
        </w:rPr>
        <w:t xml:space="preserve"> </w:t>
      </w:r>
      <w:r w:rsidR="00A455E3" w:rsidRPr="00776F0D">
        <w:rPr>
          <w:color w:val="auto"/>
        </w:rPr>
        <w:t xml:space="preserve">filter paper </w:t>
      </w:r>
      <w:r w:rsidRPr="00776F0D">
        <w:rPr>
          <w:color w:val="auto"/>
        </w:rPr>
        <w:t>and allow them to air-dry under a laminar-flow</w:t>
      </w:r>
      <w:r w:rsidR="00A74FC0" w:rsidRPr="00776F0D">
        <w:rPr>
          <w:color w:val="auto"/>
        </w:rPr>
        <w:t xml:space="preserve"> on a</w:t>
      </w:r>
      <w:r w:rsidRPr="00776F0D">
        <w:rPr>
          <w:color w:val="auto"/>
        </w:rPr>
        <w:t xml:space="preserve"> clean bench. </w:t>
      </w:r>
    </w:p>
    <w:p w14:paraId="23FDDE98" w14:textId="77777777" w:rsidR="00A74FC0" w:rsidRPr="00776F0D" w:rsidRDefault="00A74FC0" w:rsidP="00A74FC0">
      <w:pPr>
        <w:pStyle w:val="ListParagraph"/>
        <w:widowControl/>
        <w:ind w:left="0"/>
        <w:rPr>
          <w:color w:val="auto"/>
        </w:rPr>
      </w:pPr>
    </w:p>
    <w:p w14:paraId="2DCCC854" w14:textId="6B2ED062" w:rsidR="00823645" w:rsidRPr="00776F0D" w:rsidRDefault="008B5184" w:rsidP="00A74FC0">
      <w:pPr>
        <w:pStyle w:val="ListParagraph"/>
        <w:widowControl/>
        <w:numPr>
          <w:ilvl w:val="2"/>
          <w:numId w:val="30"/>
        </w:numPr>
        <w:rPr>
          <w:color w:val="auto"/>
        </w:rPr>
      </w:pPr>
      <w:r w:rsidRPr="00776F0D">
        <w:rPr>
          <w:color w:val="auto"/>
        </w:rPr>
        <w:t xml:space="preserve">When using </w:t>
      </w:r>
      <w:r w:rsidR="00565F59" w:rsidRPr="00776F0D">
        <w:rPr>
          <w:i/>
          <w:color w:val="auto"/>
        </w:rPr>
        <w:t>L</w:t>
      </w:r>
      <w:r w:rsidR="00103030" w:rsidRPr="00776F0D">
        <w:rPr>
          <w:i/>
          <w:color w:val="auto"/>
        </w:rPr>
        <w:t>.</w:t>
      </w:r>
      <w:r w:rsidR="00565F59" w:rsidRPr="00776F0D">
        <w:rPr>
          <w:i/>
          <w:color w:val="auto"/>
        </w:rPr>
        <w:t xml:space="preserve"> japonicus</w:t>
      </w:r>
      <w:r w:rsidR="00565F59" w:rsidRPr="00776F0D">
        <w:rPr>
          <w:color w:val="auto"/>
        </w:rPr>
        <w:t xml:space="preserve"> seeds</w:t>
      </w:r>
      <w:r w:rsidRPr="00776F0D">
        <w:rPr>
          <w:color w:val="auto"/>
        </w:rPr>
        <w:t>,</w:t>
      </w:r>
      <w:r w:rsidR="00565F59" w:rsidRPr="00776F0D">
        <w:rPr>
          <w:color w:val="auto"/>
        </w:rPr>
        <w:t xml:space="preserve"> </w:t>
      </w:r>
      <w:r w:rsidR="00DE3371" w:rsidRPr="00776F0D">
        <w:rPr>
          <w:color w:val="auto"/>
        </w:rPr>
        <w:t xml:space="preserve">place them in a mortar and </w:t>
      </w:r>
      <w:r w:rsidRPr="00776F0D">
        <w:rPr>
          <w:color w:val="auto"/>
        </w:rPr>
        <w:t xml:space="preserve">scrub seeds </w:t>
      </w:r>
      <w:r w:rsidR="00565F59" w:rsidRPr="00776F0D">
        <w:rPr>
          <w:color w:val="auto"/>
        </w:rPr>
        <w:t>with sandpaper</w:t>
      </w:r>
      <w:r w:rsidRPr="00776F0D">
        <w:rPr>
          <w:color w:val="auto"/>
        </w:rPr>
        <w:t xml:space="preserve"> </w:t>
      </w:r>
      <w:r w:rsidR="00565F59" w:rsidRPr="00776F0D">
        <w:rPr>
          <w:color w:val="auto"/>
        </w:rPr>
        <w:t xml:space="preserve">before sterilization to ensure a sufficient germination rate. </w:t>
      </w:r>
    </w:p>
    <w:p w14:paraId="5331DD3D" w14:textId="77777777" w:rsidR="00A455E3" w:rsidRPr="00776F0D" w:rsidRDefault="00A455E3" w:rsidP="00E706C2">
      <w:pPr>
        <w:widowControl/>
        <w:rPr>
          <w:color w:val="auto"/>
        </w:rPr>
      </w:pPr>
    </w:p>
    <w:p w14:paraId="3117AC12" w14:textId="3E8110A5" w:rsidR="00A74FC0" w:rsidRPr="00776F0D" w:rsidRDefault="007868C5" w:rsidP="00E706C2">
      <w:pPr>
        <w:pStyle w:val="ListParagraph"/>
        <w:widowControl/>
        <w:numPr>
          <w:ilvl w:val="1"/>
          <w:numId w:val="30"/>
        </w:numPr>
        <w:rPr>
          <w:color w:val="auto"/>
        </w:rPr>
      </w:pPr>
      <w:r w:rsidRPr="00776F0D">
        <w:rPr>
          <w:color w:val="auto"/>
          <w:highlight w:val="yellow"/>
        </w:rPr>
        <w:t>Sow out</w:t>
      </w:r>
      <w:r w:rsidR="00B24C91" w:rsidRPr="00776F0D">
        <w:rPr>
          <w:color w:val="auto"/>
          <w:highlight w:val="yellow"/>
        </w:rPr>
        <w:t xml:space="preserve"> </w:t>
      </w:r>
      <w:r w:rsidR="00865B2A" w:rsidRPr="00776F0D">
        <w:rPr>
          <w:i/>
          <w:color w:val="auto"/>
          <w:highlight w:val="yellow"/>
        </w:rPr>
        <w:t>Arabidopsis</w:t>
      </w:r>
      <w:r w:rsidR="00865B2A" w:rsidRPr="00776F0D">
        <w:rPr>
          <w:color w:val="auto"/>
          <w:highlight w:val="yellow"/>
        </w:rPr>
        <w:t xml:space="preserve"> </w:t>
      </w:r>
      <w:r w:rsidRPr="00776F0D">
        <w:rPr>
          <w:color w:val="auto"/>
          <w:highlight w:val="yellow"/>
        </w:rPr>
        <w:t xml:space="preserve">seeds in 1–2 rows </w:t>
      </w:r>
      <w:r w:rsidR="00A42EF5" w:rsidRPr="00776F0D">
        <w:rPr>
          <w:color w:val="auto"/>
          <w:highlight w:val="yellow"/>
        </w:rPr>
        <w:t>on</w:t>
      </w:r>
      <w:r w:rsidR="00B24C91" w:rsidRPr="00776F0D">
        <w:rPr>
          <w:color w:val="auto"/>
          <w:highlight w:val="yellow"/>
        </w:rPr>
        <w:t xml:space="preserve"> </w:t>
      </w:r>
      <w:r w:rsidR="00003ACE" w:rsidRPr="00776F0D">
        <w:rPr>
          <w:color w:val="auto"/>
          <w:highlight w:val="yellow"/>
        </w:rPr>
        <w:t xml:space="preserve">square </w:t>
      </w:r>
      <w:r w:rsidR="00A74FC0" w:rsidRPr="00776F0D">
        <w:rPr>
          <w:color w:val="auto"/>
          <w:highlight w:val="yellow"/>
        </w:rPr>
        <w:t>P</w:t>
      </w:r>
      <w:r w:rsidRPr="00776F0D">
        <w:rPr>
          <w:color w:val="auto"/>
          <w:highlight w:val="yellow"/>
        </w:rPr>
        <w:t xml:space="preserve">etri dishes filled with solid growth media </w:t>
      </w:r>
      <w:r w:rsidR="00B24C91" w:rsidRPr="00776F0D">
        <w:rPr>
          <w:color w:val="auto"/>
          <w:highlight w:val="yellow"/>
        </w:rPr>
        <w:t>consisting of</w:t>
      </w:r>
      <w:r w:rsidRPr="00776F0D">
        <w:rPr>
          <w:color w:val="auto"/>
          <w:highlight w:val="yellow"/>
        </w:rPr>
        <w:t xml:space="preserve"> </w:t>
      </w:r>
      <w:r w:rsidR="00E42917" w:rsidRPr="00776F0D">
        <w:rPr>
          <w:color w:val="auto"/>
          <w:highlight w:val="yellow"/>
        </w:rPr>
        <w:t>half-strength</w:t>
      </w:r>
      <w:r w:rsidRPr="00776F0D">
        <w:rPr>
          <w:color w:val="auto"/>
          <w:highlight w:val="yellow"/>
        </w:rPr>
        <w:t xml:space="preserve"> </w:t>
      </w:r>
      <w:r w:rsidR="00A74FC0" w:rsidRPr="00776F0D">
        <w:rPr>
          <w:color w:val="auto"/>
          <w:highlight w:val="yellow"/>
        </w:rPr>
        <w:t xml:space="preserve">Murashige and Skoog </w:t>
      </w:r>
      <w:r w:rsidRPr="00776F0D">
        <w:rPr>
          <w:color w:val="auto"/>
          <w:highlight w:val="yellow"/>
        </w:rPr>
        <w:t>(</w:t>
      </w:r>
      <w:r w:rsidR="00A74FC0" w:rsidRPr="00776F0D">
        <w:rPr>
          <w:color w:val="auto"/>
          <w:highlight w:val="yellow"/>
        </w:rPr>
        <w:t>MS</w:t>
      </w:r>
      <w:r w:rsidRPr="00776F0D">
        <w:rPr>
          <w:color w:val="auto"/>
          <w:highlight w:val="yellow"/>
        </w:rPr>
        <w:t>)</w:t>
      </w:r>
      <w:r w:rsidR="00E42917" w:rsidRPr="00776F0D">
        <w:rPr>
          <w:color w:val="auto"/>
          <w:highlight w:val="yellow"/>
        </w:rPr>
        <w:t xml:space="preserve"> salt solution</w:t>
      </w:r>
      <w:r w:rsidRPr="00776F0D">
        <w:rPr>
          <w:color w:val="auto"/>
          <w:highlight w:val="yellow"/>
        </w:rPr>
        <w:t xml:space="preserve">, 1% sucrose, 0.7% </w:t>
      </w:r>
      <w:r w:rsidR="00776F0D">
        <w:rPr>
          <w:color w:val="auto"/>
          <w:highlight w:val="yellow"/>
        </w:rPr>
        <w:t>gellan gum</w:t>
      </w:r>
      <w:r w:rsidR="00040377" w:rsidRPr="00776F0D">
        <w:rPr>
          <w:color w:val="auto"/>
          <w:highlight w:val="yellow"/>
        </w:rPr>
        <w:t xml:space="preserve"> </w:t>
      </w:r>
      <w:r w:rsidR="00B24C91" w:rsidRPr="00776F0D">
        <w:rPr>
          <w:color w:val="auto"/>
          <w:highlight w:val="yellow"/>
        </w:rPr>
        <w:t xml:space="preserve">in </w:t>
      </w:r>
      <w:r w:rsidR="00742FA7" w:rsidRPr="00776F0D">
        <w:rPr>
          <w:color w:val="auto"/>
          <w:highlight w:val="yellow"/>
        </w:rPr>
        <w:t xml:space="preserve">deionized </w:t>
      </w:r>
      <w:r w:rsidR="00B24C91" w:rsidRPr="00776F0D">
        <w:rPr>
          <w:color w:val="auto"/>
          <w:highlight w:val="yellow"/>
        </w:rPr>
        <w:t xml:space="preserve">water adjusted to </w:t>
      </w:r>
      <w:r w:rsidRPr="00776F0D">
        <w:rPr>
          <w:color w:val="auto"/>
          <w:highlight w:val="yellow"/>
        </w:rPr>
        <w:t>pH 5.7</w:t>
      </w:r>
      <w:r w:rsidR="00CE2B4C" w:rsidRPr="00776F0D">
        <w:rPr>
          <w:color w:val="auto"/>
          <w:highlight w:val="yellow"/>
        </w:rPr>
        <w:t xml:space="preserve"> with KOH</w:t>
      </w:r>
      <w:r w:rsidRPr="00776F0D">
        <w:rPr>
          <w:color w:val="auto"/>
          <w:highlight w:val="yellow"/>
        </w:rPr>
        <w:t xml:space="preserve"> and </w:t>
      </w:r>
      <w:r w:rsidR="00D006E1" w:rsidRPr="00776F0D">
        <w:rPr>
          <w:color w:val="auto"/>
          <w:highlight w:val="yellow"/>
        </w:rPr>
        <w:t xml:space="preserve">allow </w:t>
      </w:r>
      <w:r w:rsidRPr="00776F0D">
        <w:rPr>
          <w:color w:val="auto"/>
          <w:highlight w:val="yellow"/>
        </w:rPr>
        <w:t xml:space="preserve">them </w:t>
      </w:r>
      <w:r w:rsidR="00D006E1" w:rsidRPr="00776F0D">
        <w:rPr>
          <w:color w:val="auto"/>
          <w:highlight w:val="yellow"/>
        </w:rPr>
        <w:t xml:space="preserve">to </w:t>
      </w:r>
      <w:r w:rsidRPr="00776F0D">
        <w:rPr>
          <w:color w:val="auto"/>
          <w:highlight w:val="yellow"/>
        </w:rPr>
        <w:t>stratify for at least 1 day at 4</w:t>
      </w:r>
      <w:r w:rsidR="00A74FC0" w:rsidRPr="00776F0D">
        <w:rPr>
          <w:color w:val="auto"/>
          <w:highlight w:val="yellow"/>
        </w:rPr>
        <w:t xml:space="preserve"> </w:t>
      </w:r>
      <w:r w:rsidRPr="00776F0D">
        <w:rPr>
          <w:color w:val="auto"/>
          <w:highlight w:val="yellow"/>
        </w:rPr>
        <w:t>°C</w:t>
      </w:r>
      <w:r w:rsidR="007E5DE7" w:rsidRPr="00776F0D">
        <w:rPr>
          <w:color w:val="auto"/>
          <w:highlight w:val="yellow"/>
        </w:rPr>
        <w:t xml:space="preserve"> in the dark</w:t>
      </w:r>
      <w:r w:rsidRPr="00776F0D">
        <w:rPr>
          <w:color w:val="auto"/>
          <w:highlight w:val="yellow"/>
        </w:rPr>
        <w:t>.</w:t>
      </w:r>
    </w:p>
    <w:p w14:paraId="4944D8E2" w14:textId="622E9BB0" w:rsidR="00A74FC0" w:rsidRPr="00776F0D" w:rsidRDefault="00865B2A" w:rsidP="00A74FC0">
      <w:pPr>
        <w:pStyle w:val="ListParagraph"/>
        <w:widowControl/>
        <w:ind w:left="0"/>
        <w:rPr>
          <w:color w:val="auto"/>
        </w:rPr>
      </w:pPr>
      <w:r w:rsidRPr="00776F0D">
        <w:rPr>
          <w:color w:val="auto"/>
        </w:rPr>
        <w:t xml:space="preserve"> </w:t>
      </w:r>
    </w:p>
    <w:p w14:paraId="6F3F8698" w14:textId="5C3FFC24" w:rsidR="007868C5" w:rsidRPr="00776F0D" w:rsidRDefault="00865B2A" w:rsidP="00A74FC0">
      <w:pPr>
        <w:pStyle w:val="ListParagraph"/>
        <w:widowControl/>
        <w:numPr>
          <w:ilvl w:val="2"/>
          <w:numId w:val="30"/>
        </w:numPr>
        <w:rPr>
          <w:color w:val="auto"/>
        </w:rPr>
      </w:pPr>
      <w:r w:rsidRPr="00776F0D">
        <w:rPr>
          <w:color w:val="auto"/>
        </w:rPr>
        <w:t xml:space="preserve">For </w:t>
      </w:r>
      <w:r w:rsidRPr="00776F0D">
        <w:rPr>
          <w:i/>
          <w:color w:val="auto"/>
        </w:rPr>
        <w:t>Lotus</w:t>
      </w:r>
      <w:r w:rsidR="00A74FC0" w:rsidRPr="00776F0D">
        <w:rPr>
          <w:i/>
          <w:color w:val="auto"/>
        </w:rPr>
        <w:t xml:space="preserve"> </w:t>
      </w:r>
      <w:r w:rsidR="00A74FC0" w:rsidRPr="00776F0D">
        <w:rPr>
          <w:iCs/>
          <w:color w:val="auto"/>
        </w:rPr>
        <w:t>seeds</w:t>
      </w:r>
      <w:r w:rsidRPr="00776F0D">
        <w:rPr>
          <w:color w:val="auto"/>
        </w:rPr>
        <w:t xml:space="preserve">, sow them out in 1 row on square </w:t>
      </w:r>
      <w:r w:rsidR="00A74FC0" w:rsidRPr="00776F0D">
        <w:rPr>
          <w:color w:val="auto"/>
        </w:rPr>
        <w:t>P</w:t>
      </w:r>
      <w:r w:rsidRPr="00776F0D">
        <w:rPr>
          <w:color w:val="auto"/>
        </w:rPr>
        <w:t xml:space="preserve">etri dishes filled with solid growth media consisting of 0.8% bacteriological agar in deionized water and </w:t>
      </w:r>
      <w:r w:rsidR="00D006E1" w:rsidRPr="00776F0D">
        <w:rPr>
          <w:color w:val="auto"/>
        </w:rPr>
        <w:t xml:space="preserve">allow </w:t>
      </w:r>
      <w:r w:rsidRPr="00776F0D">
        <w:rPr>
          <w:color w:val="auto"/>
        </w:rPr>
        <w:t xml:space="preserve">them </w:t>
      </w:r>
      <w:r w:rsidR="00D006E1" w:rsidRPr="00776F0D">
        <w:rPr>
          <w:color w:val="auto"/>
        </w:rPr>
        <w:t xml:space="preserve">to </w:t>
      </w:r>
      <w:r w:rsidRPr="00776F0D">
        <w:rPr>
          <w:color w:val="auto"/>
        </w:rPr>
        <w:t>stratify for at least 3 days at 4</w:t>
      </w:r>
      <w:r w:rsidR="008E0018" w:rsidRPr="00776F0D">
        <w:rPr>
          <w:color w:val="auto"/>
        </w:rPr>
        <w:t xml:space="preserve"> </w:t>
      </w:r>
      <w:r w:rsidRPr="00776F0D">
        <w:rPr>
          <w:color w:val="auto"/>
        </w:rPr>
        <w:t>°C in the dark.</w:t>
      </w:r>
    </w:p>
    <w:p w14:paraId="032CFE9A" w14:textId="77777777" w:rsidR="007868C5" w:rsidRPr="00776F0D" w:rsidRDefault="007868C5" w:rsidP="00E706C2">
      <w:pPr>
        <w:widowControl/>
        <w:rPr>
          <w:color w:val="auto"/>
        </w:rPr>
      </w:pPr>
    </w:p>
    <w:p w14:paraId="1BC4E97E" w14:textId="64C33CF0" w:rsidR="007868C5" w:rsidRPr="00776F0D" w:rsidRDefault="007868C5" w:rsidP="00E706C2">
      <w:pPr>
        <w:pStyle w:val="ListParagraph"/>
        <w:widowControl/>
        <w:numPr>
          <w:ilvl w:val="1"/>
          <w:numId w:val="30"/>
        </w:numPr>
        <w:rPr>
          <w:color w:val="auto"/>
        </w:rPr>
      </w:pPr>
      <w:r w:rsidRPr="00776F0D">
        <w:rPr>
          <w:color w:val="auto"/>
        </w:rPr>
        <w:t xml:space="preserve">Place </w:t>
      </w:r>
      <w:r w:rsidR="0093285A" w:rsidRPr="00776F0D">
        <w:rPr>
          <w:color w:val="auto"/>
        </w:rPr>
        <w:t xml:space="preserve">the plates </w:t>
      </w:r>
      <w:r w:rsidRPr="00776F0D">
        <w:rPr>
          <w:color w:val="auto"/>
        </w:rPr>
        <w:t xml:space="preserve">vertically </w:t>
      </w:r>
      <w:r w:rsidR="007E5DE7" w:rsidRPr="00776F0D">
        <w:rPr>
          <w:color w:val="auto"/>
        </w:rPr>
        <w:t xml:space="preserve">in a growth incubator or climate chamber and </w:t>
      </w:r>
      <w:r w:rsidR="00003ACE" w:rsidRPr="00776F0D">
        <w:rPr>
          <w:color w:val="auto"/>
        </w:rPr>
        <w:t xml:space="preserve">allow </w:t>
      </w:r>
      <w:r w:rsidR="007E5DE7" w:rsidRPr="00776F0D">
        <w:rPr>
          <w:color w:val="auto"/>
        </w:rPr>
        <w:t xml:space="preserve">them </w:t>
      </w:r>
      <w:r w:rsidR="00003ACE" w:rsidRPr="00776F0D">
        <w:rPr>
          <w:color w:val="auto"/>
        </w:rPr>
        <w:t xml:space="preserve">to </w:t>
      </w:r>
      <w:r w:rsidR="007E5DE7" w:rsidRPr="00776F0D">
        <w:rPr>
          <w:color w:val="auto"/>
        </w:rPr>
        <w:t>grow for 10–12 days under short-day conditions (8 h light at 22</w:t>
      </w:r>
      <w:r w:rsidR="008E0018" w:rsidRPr="00776F0D">
        <w:rPr>
          <w:color w:val="auto"/>
        </w:rPr>
        <w:t xml:space="preserve"> </w:t>
      </w:r>
      <w:r w:rsidR="007E5DE7" w:rsidRPr="00776F0D">
        <w:rPr>
          <w:color w:val="auto"/>
        </w:rPr>
        <w:t>°C, 16 h dark at 20</w:t>
      </w:r>
      <w:r w:rsidR="008E0018" w:rsidRPr="00776F0D">
        <w:rPr>
          <w:color w:val="auto"/>
        </w:rPr>
        <w:t xml:space="preserve"> </w:t>
      </w:r>
      <w:r w:rsidR="007E5DE7" w:rsidRPr="00776F0D">
        <w:rPr>
          <w:color w:val="auto"/>
        </w:rPr>
        <w:t>°C).</w:t>
      </w:r>
    </w:p>
    <w:p w14:paraId="6F722689" w14:textId="4059E63D" w:rsidR="007E5DE7" w:rsidRPr="00776F0D" w:rsidRDefault="007E5DE7" w:rsidP="00E706C2">
      <w:pPr>
        <w:widowControl/>
        <w:rPr>
          <w:color w:val="auto"/>
        </w:rPr>
      </w:pPr>
    </w:p>
    <w:p w14:paraId="76BC36CC" w14:textId="77777777" w:rsidR="008E0018" w:rsidRPr="00776F0D" w:rsidRDefault="00E42917" w:rsidP="00E706C2">
      <w:pPr>
        <w:pStyle w:val="ListParagraph"/>
        <w:widowControl/>
        <w:numPr>
          <w:ilvl w:val="1"/>
          <w:numId w:val="30"/>
        </w:numPr>
        <w:rPr>
          <w:color w:val="auto"/>
        </w:rPr>
      </w:pPr>
      <w:r w:rsidRPr="00776F0D">
        <w:rPr>
          <w:color w:val="auto"/>
          <w:highlight w:val="yellow"/>
        </w:rPr>
        <w:t>Transfer 10–20 seed</w:t>
      </w:r>
      <w:r w:rsidR="00A42EF5" w:rsidRPr="00776F0D">
        <w:rPr>
          <w:color w:val="auto"/>
          <w:highlight w:val="yellow"/>
        </w:rPr>
        <w:t>lings into one well of a</w:t>
      </w:r>
      <w:r w:rsidRPr="00776F0D">
        <w:rPr>
          <w:color w:val="auto"/>
          <w:highlight w:val="yellow"/>
        </w:rPr>
        <w:t xml:space="preserve"> 12-well clear flat</w:t>
      </w:r>
      <w:r w:rsidR="00173C75" w:rsidRPr="00776F0D">
        <w:rPr>
          <w:color w:val="auto"/>
          <w:highlight w:val="yellow"/>
        </w:rPr>
        <w:t>-</w:t>
      </w:r>
      <w:r w:rsidRPr="00776F0D">
        <w:rPr>
          <w:color w:val="auto"/>
          <w:highlight w:val="yellow"/>
        </w:rPr>
        <w:t>bottom</w:t>
      </w:r>
      <w:r w:rsidR="00173C75" w:rsidRPr="00776F0D">
        <w:rPr>
          <w:color w:val="auto"/>
          <w:highlight w:val="yellow"/>
        </w:rPr>
        <w:t>ed</w:t>
      </w:r>
      <w:r w:rsidRPr="00776F0D">
        <w:rPr>
          <w:color w:val="auto"/>
          <w:highlight w:val="yellow"/>
        </w:rPr>
        <w:t xml:space="preserve"> cell culture plate filled with 2 mL of half-strength MS salt solution supplemented with 1% sucrose and adjusted to pH 5.7.</w:t>
      </w:r>
    </w:p>
    <w:p w14:paraId="15985E4D" w14:textId="38BE4725" w:rsidR="008E0018" w:rsidRPr="00776F0D" w:rsidRDefault="00040377" w:rsidP="008E0018">
      <w:pPr>
        <w:pStyle w:val="ListParagraph"/>
        <w:widowControl/>
        <w:ind w:left="0"/>
        <w:rPr>
          <w:color w:val="auto"/>
        </w:rPr>
      </w:pPr>
      <w:r w:rsidRPr="00776F0D">
        <w:rPr>
          <w:color w:val="auto"/>
          <w:highlight w:val="yellow"/>
        </w:rPr>
        <w:t xml:space="preserve"> </w:t>
      </w:r>
    </w:p>
    <w:p w14:paraId="233FE935" w14:textId="77777777" w:rsidR="008E0018" w:rsidRPr="00776F0D" w:rsidRDefault="00040377" w:rsidP="00E706C2">
      <w:pPr>
        <w:pStyle w:val="ListParagraph"/>
        <w:widowControl/>
        <w:numPr>
          <w:ilvl w:val="1"/>
          <w:numId w:val="30"/>
        </w:numPr>
        <w:rPr>
          <w:color w:val="auto"/>
        </w:rPr>
      </w:pPr>
      <w:r w:rsidRPr="00776F0D">
        <w:rPr>
          <w:color w:val="auto"/>
          <w:highlight w:val="yellow"/>
        </w:rPr>
        <w:t xml:space="preserve">Add 45 </w:t>
      </w:r>
      <w:r w:rsidR="008E0018" w:rsidRPr="00776F0D">
        <w:rPr>
          <w:color w:val="auto"/>
          <w:highlight w:val="yellow"/>
        </w:rPr>
        <w:t>µ</w:t>
      </w:r>
      <w:r w:rsidRPr="00776F0D">
        <w:rPr>
          <w:color w:val="auto"/>
          <w:highlight w:val="yellow"/>
        </w:rPr>
        <w:t>Ci of [</w:t>
      </w:r>
      <w:r w:rsidRPr="00776F0D">
        <w:rPr>
          <w:color w:val="auto"/>
          <w:highlight w:val="yellow"/>
          <w:vertAlign w:val="superscript"/>
        </w:rPr>
        <w:t>3</w:t>
      </w:r>
      <w:r w:rsidRPr="00776F0D">
        <w:rPr>
          <w:color w:val="auto"/>
          <w:highlight w:val="yellow"/>
        </w:rPr>
        <w:t>H]-</w:t>
      </w:r>
      <w:r w:rsidRPr="00776F0D">
        <w:rPr>
          <w:i/>
          <w:color w:val="auto"/>
          <w:highlight w:val="yellow"/>
        </w:rPr>
        <w:t>myo</w:t>
      </w:r>
      <w:r w:rsidRPr="00776F0D">
        <w:rPr>
          <w:color w:val="auto"/>
          <w:highlight w:val="yellow"/>
        </w:rPr>
        <w:t xml:space="preserve">-inositol </w:t>
      </w:r>
      <w:r w:rsidR="001E2118" w:rsidRPr="00776F0D">
        <w:rPr>
          <w:color w:val="auto"/>
          <w:highlight w:val="yellow"/>
        </w:rPr>
        <w:t xml:space="preserve">(30–80 </w:t>
      </w:r>
      <w:r w:rsidR="0080281C" w:rsidRPr="00776F0D">
        <w:rPr>
          <w:color w:val="auto"/>
          <w:highlight w:val="yellow"/>
        </w:rPr>
        <w:t xml:space="preserve">Ci/mmol, </w:t>
      </w:r>
      <w:r w:rsidR="003E63B0" w:rsidRPr="00776F0D">
        <w:rPr>
          <w:color w:val="auto"/>
          <w:highlight w:val="yellow"/>
        </w:rPr>
        <w:t>dis</w:t>
      </w:r>
      <w:r w:rsidR="0080281C" w:rsidRPr="00776F0D">
        <w:rPr>
          <w:color w:val="auto"/>
          <w:highlight w:val="yellow"/>
        </w:rPr>
        <w:t>solved in 90% ethanol)</w:t>
      </w:r>
      <w:r w:rsidR="003E63B0" w:rsidRPr="00776F0D">
        <w:rPr>
          <w:color w:val="auto"/>
          <w:highlight w:val="yellow"/>
        </w:rPr>
        <w:t xml:space="preserve"> </w:t>
      </w:r>
      <w:r w:rsidRPr="00776F0D">
        <w:rPr>
          <w:color w:val="auto"/>
          <w:highlight w:val="yellow"/>
        </w:rPr>
        <w:t>and mix by gentle swirling. C</w:t>
      </w:r>
      <w:r w:rsidR="003E63B0" w:rsidRPr="00776F0D">
        <w:rPr>
          <w:color w:val="auto"/>
          <w:highlight w:val="yellow"/>
        </w:rPr>
        <w:t>over</w:t>
      </w:r>
      <w:r w:rsidRPr="00776F0D">
        <w:rPr>
          <w:color w:val="auto"/>
          <w:highlight w:val="yellow"/>
        </w:rPr>
        <w:t xml:space="preserve"> the plate with the corresponding lid and </w:t>
      </w:r>
      <w:r w:rsidR="003E63B0" w:rsidRPr="00776F0D">
        <w:rPr>
          <w:color w:val="auto"/>
          <w:highlight w:val="yellow"/>
        </w:rPr>
        <w:t xml:space="preserve">seal it with </w:t>
      </w:r>
      <w:r w:rsidR="000A3D43" w:rsidRPr="00776F0D">
        <w:rPr>
          <w:color w:val="auto"/>
          <w:highlight w:val="yellow"/>
        </w:rPr>
        <w:t>microporous surgical tape (e.g.</w:t>
      </w:r>
      <w:r w:rsidR="008E0018" w:rsidRPr="00776F0D">
        <w:rPr>
          <w:color w:val="auto"/>
          <w:highlight w:val="yellow"/>
        </w:rPr>
        <w:t>,</w:t>
      </w:r>
      <w:r w:rsidR="00BB5687" w:rsidRPr="00776F0D">
        <w:rPr>
          <w:color w:val="auto"/>
          <w:highlight w:val="yellow"/>
        </w:rPr>
        <w:t xml:space="preserve"> </w:t>
      </w:r>
      <w:r w:rsidR="00392ABB" w:rsidRPr="00776F0D">
        <w:rPr>
          <w:color w:val="auto"/>
          <w:highlight w:val="yellow"/>
        </w:rPr>
        <w:t>micropore or</w:t>
      </w:r>
      <w:r w:rsidR="000A3D43" w:rsidRPr="00776F0D">
        <w:rPr>
          <w:color w:val="auto"/>
          <w:highlight w:val="yellow"/>
        </w:rPr>
        <w:t xml:space="preserve"> </w:t>
      </w:r>
      <w:r w:rsidR="002A6561" w:rsidRPr="00776F0D">
        <w:rPr>
          <w:color w:val="auto"/>
          <w:highlight w:val="yellow"/>
        </w:rPr>
        <w:t>leucopore tape</w:t>
      </w:r>
      <w:r w:rsidR="000A3D43" w:rsidRPr="00776F0D">
        <w:rPr>
          <w:color w:val="auto"/>
          <w:highlight w:val="yellow"/>
        </w:rPr>
        <w:t>)</w:t>
      </w:r>
      <w:r w:rsidR="003E63B0" w:rsidRPr="00776F0D">
        <w:rPr>
          <w:color w:val="auto"/>
          <w:highlight w:val="yellow"/>
        </w:rPr>
        <w:t>,</w:t>
      </w:r>
      <w:r w:rsidR="002A6561" w:rsidRPr="00776F0D">
        <w:rPr>
          <w:color w:val="auto"/>
          <w:highlight w:val="yellow"/>
        </w:rPr>
        <w:t xml:space="preserve"> plac</w:t>
      </w:r>
      <w:r w:rsidR="003E63B0" w:rsidRPr="00776F0D">
        <w:rPr>
          <w:color w:val="auto"/>
          <w:highlight w:val="yellow"/>
        </w:rPr>
        <w:t>ing</w:t>
      </w:r>
      <w:r w:rsidR="002A6561" w:rsidRPr="00776F0D">
        <w:rPr>
          <w:color w:val="auto"/>
          <w:highlight w:val="yellow"/>
        </w:rPr>
        <w:t xml:space="preserve"> it back into the growth incubator.</w:t>
      </w:r>
      <w:r w:rsidR="00337103" w:rsidRPr="00776F0D">
        <w:rPr>
          <w:color w:val="auto"/>
          <w:highlight w:val="yellow"/>
        </w:rPr>
        <w:t xml:space="preserve"> </w:t>
      </w:r>
    </w:p>
    <w:p w14:paraId="4070DBF5" w14:textId="77777777" w:rsidR="008E0018" w:rsidRPr="00776F0D" w:rsidRDefault="008E0018" w:rsidP="008E0018">
      <w:pPr>
        <w:pStyle w:val="ListParagraph"/>
        <w:widowControl/>
        <w:ind w:left="0"/>
        <w:rPr>
          <w:color w:val="auto"/>
        </w:rPr>
      </w:pPr>
    </w:p>
    <w:p w14:paraId="17C65676" w14:textId="66556705" w:rsidR="00252D52" w:rsidRPr="00776F0D" w:rsidRDefault="00337103" w:rsidP="008E0018">
      <w:pPr>
        <w:pStyle w:val="ListParagraph"/>
        <w:widowControl/>
        <w:ind w:left="0"/>
        <w:rPr>
          <w:color w:val="auto"/>
        </w:rPr>
      </w:pPr>
      <w:r w:rsidRPr="00776F0D">
        <w:rPr>
          <w:bCs/>
          <w:color w:val="auto"/>
        </w:rPr>
        <w:t>CAUTION:</w:t>
      </w:r>
      <w:r w:rsidRPr="00776F0D">
        <w:rPr>
          <w:color w:val="auto"/>
        </w:rPr>
        <w:t xml:space="preserve"> </w:t>
      </w:r>
      <w:r w:rsidRPr="00776F0D">
        <w:rPr>
          <w:color w:val="auto"/>
          <w:vertAlign w:val="superscript"/>
        </w:rPr>
        <w:t>3</w:t>
      </w:r>
      <w:r w:rsidRPr="00776F0D">
        <w:rPr>
          <w:color w:val="auto"/>
        </w:rPr>
        <w:t>H is a low</w:t>
      </w:r>
      <w:r w:rsidR="00173C75" w:rsidRPr="00776F0D">
        <w:rPr>
          <w:color w:val="auto"/>
        </w:rPr>
        <w:t>-</w:t>
      </w:r>
      <w:r w:rsidRPr="00776F0D">
        <w:rPr>
          <w:color w:val="auto"/>
        </w:rPr>
        <w:t xml:space="preserve">energy beta emitter that can be a harmful radiation hazard when inhaled, ingested or absorbed through </w:t>
      </w:r>
      <w:r w:rsidR="00742FA7" w:rsidRPr="00776F0D">
        <w:rPr>
          <w:color w:val="auto"/>
        </w:rPr>
        <w:t xml:space="preserve">bare </w:t>
      </w:r>
      <w:r w:rsidRPr="00776F0D">
        <w:rPr>
          <w:color w:val="auto"/>
        </w:rPr>
        <w:t>skin.</w:t>
      </w:r>
      <w:r w:rsidR="002B4B8E" w:rsidRPr="00776F0D">
        <w:rPr>
          <w:color w:val="auto"/>
        </w:rPr>
        <w:t xml:space="preserve"> </w:t>
      </w:r>
      <w:r w:rsidR="002B4B8E" w:rsidRPr="00776F0D">
        <w:rPr>
          <w:b/>
          <w:color w:val="auto"/>
        </w:rPr>
        <w:t>Always</w:t>
      </w:r>
      <w:r w:rsidR="002B4B8E" w:rsidRPr="00776F0D">
        <w:rPr>
          <w:color w:val="auto"/>
        </w:rPr>
        <w:t xml:space="preserve"> wear gloves when handling radioactive material or equipment that has direct or indirect contact to radioactive </w:t>
      </w:r>
      <w:r w:rsidR="004C1075" w:rsidRPr="00776F0D">
        <w:rPr>
          <w:color w:val="auto"/>
        </w:rPr>
        <w:t>material.</w:t>
      </w:r>
      <w:r w:rsidR="00A843EA" w:rsidRPr="00776F0D">
        <w:rPr>
          <w:color w:val="auto"/>
        </w:rPr>
        <w:t xml:space="preserve"> Also follow the local rules for safe handling of radiochemicals (e.g.</w:t>
      </w:r>
      <w:r w:rsidR="008E0018" w:rsidRPr="00776F0D">
        <w:rPr>
          <w:color w:val="auto"/>
        </w:rPr>
        <w:t xml:space="preserve">, </w:t>
      </w:r>
      <w:r w:rsidR="00A843EA" w:rsidRPr="00776F0D">
        <w:rPr>
          <w:color w:val="auto"/>
        </w:rPr>
        <w:t>wearing additional protective clothes, use of a dosimeter and surveys of surfaces for contaminations on a regular basis).</w:t>
      </w:r>
    </w:p>
    <w:p w14:paraId="10EE4E44" w14:textId="77777777" w:rsidR="00252D52" w:rsidRPr="00776F0D" w:rsidRDefault="00252D52" w:rsidP="00E706C2">
      <w:pPr>
        <w:widowControl/>
        <w:rPr>
          <w:color w:val="auto"/>
        </w:rPr>
      </w:pPr>
    </w:p>
    <w:p w14:paraId="3CEA1ABC" w14:textId="77777777" w:rsidR="008E0018" w:rsidRPr="00776F0D" w:rsidRDefault="00742FA7" w:rsidP="00E706C2">
      <w:pPr>
        <w:pStyle w:val="ListParagraph"/>
        <w:widowControl/>
        <w:numPr>
          <w:ilvl w:val="1"/>
          <w:numId w:val="30"/>
        </w:numPr>
        <w:rPr>
          <w:color w:val="auto"/>
          <w:highlight w:val="yellow"/>
        </w:rPr>
      </w:pPr>
      <w:r w:rsidRPr="00776F0D">
        <w:rPr>
          <w:color w:val="auto"/>
          <w:highlight w:val="yellow"/>
        </w:rPr>
        <w:t>After 5 days of labeling</w:t>
      </w:r>
      <w:r w:rsidR="00275094" w:rsidRPr="00776F0D">
        <w:rPr>
          <w:color w:val="auto"/>
          <w:highlight w:val="yellow"/>
        </w:rPr>
        <w:t>,</w:t>
      </w:r>
      <w:r w:rsidRPr="00776F0D">
        <w:rPr>
          <w:color w:val="auto"/>
          <w:highlight w:val="yellow"/>
        </w:rPr>
        <w:t xml:space="preserve"> remove seedlings from the media and wash them briefly with deionized water. Dry them with paper towels and transfer them into a 1.5 mL microcentrifuge tube</w:t>
      </w:r>
      <w:r w:rsidR="00943531" w:rsidRPr="00776F0D">
        <w:rPr>
          <w:color w:val="auto"/>
          <w:highlight w:val="yellow"/>
        </w:rPr>
        <w:t xml:space="preserve">. </w:t>
      </w:r>
      <w:r w:rsidR="00170E94" w:rsidRPr="00776F0D">
        <w:rPr>
          <w:b/>
          <w:color w:val="auto"/>
          <w:highlight w:val="yellow"/>
        </w:rPr>
        <w:t>Do not overfill</w:t>
      </w:r>
      <w:r w:rsidR="0080281C" w:rsidRPr="00776F0D">
        <w:rPr>
          <w:b/>
          <w:color w:val="auto"/>
          <w:highlight w:val="yellow"/>
        </w:rPr>
        <w:t xml:space="preserve"> </w:t>
      </w:r>
      <w:r w:rsidR="00170E94" w:rsidRPr="00776F0D">
        <w:rPr>
          <w:color w:val="auto"/>
          <w:highlight w:val="yellow"/>
        </w:rPr>
        <w:t>the tube</w:t>
      </w:r>
      <w:r w:rsidR="004579DE" w:rsidRPr="00776F0D">
        <w:rPr>
          <w:color w:val="auto"/>
          <w:highlight w:val="yellow"/>
        </w:rPr>
        <w:t xml:space="preserve">, </w:t>
      </w:r>
      <w:r w:rsidR="008F0A94" w:rsidRPr="00776F0D">
        <w:rPr>
          <w:color w:val="auto"/>
          <w:highlight w:val="yellow"/>
        </w:rPr>
        <w:t>and place</w:t>
      </w:r>
      <w:r w:rsidR="004579DE" w:rsidRPr="00776F0D">
        <w:rPr>
          <w:color w:val="auto"/>
          <w:highlight w:val="yellow"/>
        </w:rPr>
        <w:t xml:space="preserve"> no more than 100 mg FW/tube, </w:t>
      </w:r>
      <w:r w:rsidR="006632E5" w:rsidRPr="00776F0D">
        <w:rPr>
          <w:color w:val="auto"/>
          <w:highlight w:val="yellow"/>
        </w:rPr>
        <w:t>which corresponds to approx</w:t>
      </w:r>
      <w:r w:rsidR="00472D17" w:rsidRPr="00776F0D">
        <w:rPr>
          <w:color w:val="auto"/>
          <w:highlight w:val="yellow"/>
        </w:rPr>
        <w:t>imately</w:t>
      </w:r>
      <w:r w:rsidR="006632E5" w:rsidRPr="00776F0D">
        <w:rPr>
          <w:color w:val="auto"/>
          <w:highlight w:val="yellow"/>
        </w:rPr>
        <w:t xml:space="preserve"> 10</w:t>
      </w:r>
      <w:r w:rsidR="008E0018" w:rsidRPr="00776F0D">
        <w:rPr>
          <w:color w:val="auto"/>
          <w:highlight w:val="yellow"/>
        </w:rPr>
        <w:t>‒</w:t>
      </w:r>
      <w:r w:rsidR="006632E5" w:rsidRPr="00776F0D">
        <w:rPr>
          <w:color w:val="auto"/>
          <w:highlight w:val="yellow"/>
        </w:rPr>
        <w:t>20 17-day-old seedlings</w:t>
      </w:r>
      <w:r w:rsidR="00170E94" w:rsidRPr="00776F0D">
        <w:rPr>
          <w:color w:val="auto"/>
          <w:highlight w:val="yellow"/>
        </w:rPr>
        <w:t xml:space="preserve">. </w:t>
      </w:r>
    </w:p>
    <w:p w14:paraId="6B907D50" w14:textId="77777777" w:rsidR="008E0018" w:rsidRPr="00776F0D" w:rsidRDefault="008E0018" w:rsidP="008E0018">
      <w:pPr>
        <w:pStyle w:val="ListParagraph"/>
        <w:widowControl/>
        <w:ind w:left="0"/>
        <w:rPr>
          <w:color w:val="auto"/>
          <w:highlight w:val="yellow"/>
        </w:rPr>
      </w:pPr>
    </w:p>
    <w:p w14:paraId="1F9DFC90" w14:textId="77777777" w:rsidR="008E0018" w:rsidRPr="00776F0D" w:rsidRDefault="008E0018" w:rsidP="008E0018">
      <w:pPr>
        <w:pStyle w:val="ListParagraph"/>
        <w:widowControl/>
        <w:ind w:left="0"/>
        <w:rPr>
          <w:color w:val="auto"/>
          <w:highlight w:val="yellow"/>
        </w:rPr>
      </w:pPr>
      <w:r w:rsidRPr="00776F0D">
        <w:rPr>
          <w:color w:val="auto"/>
          <w:highlight w:val="yellow"/>
        </w:rPr>
        <w:t xml:space="preserve">NOTE: </w:t>
      </w:r>
      <w:r w:rsidR="004579DE" w:rsidRPr="00776F0D">
        <w:rPr>
          <w:color w:val="auto"/>
          <w:highlight w:val="yellow"/>
        </w:rPr>
        <w:t>An excess of</w:t>
      </w:r>
      <w:r w:rsidR="00170E94" w:rsidRPr="00776F0D">
        <w:rPr>
          <w:color w:val="auto"/>
          <w:highlight w:val="yellow"/>
        </w:rPr>
        <w:t xml:space="preserve"> plant material will dilute the acid during the extraction process and </w:t>
      </w:r>
      <w:r w:rsidR="00F11178" w:rsidRPr="00776F0D">
        <w:rPr>
          <w:color w:val="auto"/>
          <w:highlight w:val="yellow"/>
        </w:rPr>
        <w:t xml:space="preserve">will </w:t>
      </w:r>
      <w:r w:rsidR="00170E94" w:rsidRPr="00776F0D">
        <w:rPr>
          <w:color w:val="auto"/>
          <w:highlight w:val="yellow"/>
        </w:rPr>
        <w:t>strongly decr</w:t>
      </w:r>
      <w:r w:rsidR="00825156" w:rsidRPr="00776F0D">
        <w:rPr>
          <w:color w:val="auto"/>
          <w:highlight w:val="yellow"/>
        </w:rPr>
        <w:t>ease the extraction efficiency</w:t>
      </w:r>
      <w:r w:rsidR="00170E94" w:rsidRPr="00776F0D">
        <w:rPr>
          <w:color w:val="auto"/>
          <w:highlight w:val="yellow"/>
        </w:rPr>
        <w:t xml:space="preserve">. </w:t>
      </w:r>
    </w:p>
    <w:p w14:paraId="740758D8" w14:textId="77777777" w:rsidR="008E0018" w:rsidRPr="00776F0D" w:rsidRDefault="008E0018" w:rsidP="008E0018">
      <w:pPr>
        <w:pStyle w:val="ListParagraph"/>
        <w:widowControl/>
        <w:ind w:left="0"/>
        <w:rPr>
          <w:color w:val="auto"/>
          <w:highlight w:val="yellow"/>
        </w:rPr>
      </w:pPr>
    </w:p>
    <w:p w14:paraId="08E45A7D" w14:textId="77777777" w:rsidR="008E0018" w:rsidRPr="00776F0D" w:rsidRDefault="008E0018" w:rsidP="008E0018">
      <w:pPr>
        <w:pStyle w:val="ListParagraph"/>
        <w:widowControl/>
        <w:ind w:left="0"/>
        <w:rPr>
          <w:color w:val="auto"/>
          <w:highlight w:val="yellow"/>
        </w:rPr>
      </w:pPr>
      <w:r w:rsidRPr="00776F0D">
        <w:rPr>
          <w:color w:val="auto"/>
          <w:highlight w:val="yellow"/>
        </w:rPr>
        <w:t xml:space="preserve">3.6.1. </w:t>
      </w:r>
      <w:r w:rsidR="00943531" w:rsidRPr="00776F0D">
        <w:rPr>
          <w:color w:val="auto"/>
          <w:highlight w:val="yellow"/>
        </w:rPr>
        <w:t xml:space="preserve">Snap-freeze </w:t>
      </w:r>
      <w:r w:rsidR="003F3939" w:rsidRPr="00776F0D">
        <w:rPr>
          <w:color w:val="auto"/>
          <w:highlight w:val="yellow"/>
        </w:rPr>
        <w:t>the tube in liquid nitrogen and store it at -80</w:t>
      </w:r>
      <w:r w:rsidRPr="00776F0D">
        <w:rPr>
          <w:color w:val="auto"/>
          <w:highlight w:val="yellow"/>
        </w:rPr>
        <w:t xml:space="preserve"> </w:t>
      </w:r>
      <w:r w:rsidR="003F3939" w:rsidRPr="00776F0D">
        <w:rPr>
          <w:color w:val="auto"/>
          <w:highlight w:val="yellow"/>
        </w:rPr>
        <w:t>°C</w:t>
      </w:r>
      <w:r w:rsidR="002874F7" w:rsidRPr="00776F0D">
        <w:rPr>
          <w:color w:val="auto"/>
          <w:highlight w:val="yellow"/>
        </w:rPr>
        <w:t xml:space="preserve"> until extraction</w:t>
      </w:r>
      <w:r w:rsidR="003F3939" w:rsidRPr="00776F0D">
        <w:rPr>
          <w:color w:val="auto"/>
          <w:highlight w:val="yellow"/>
        </w:rPr>
        <w:t>.</w:t>
      </w:r>
      <w:r w:rsidR="000114DA" w:rsidRPr="00776F0D">
        <w:rPr>
          <w:color w:val="auto"/>
          <w:highlight w:val="yellow"/>
        </w:rPr>
        <w:t xml:space="preserve"> </w:t>
      </w:r>
    </w:p>
    <w:p w14:paraId="2D2FD4B3" w14:textId="77777777" w:rsidR="008E0018" w:rsidRPr="00776F0D" w:rsidRDefault="008E0018" w:rsidP="008E0018">
      <w:pPr>
        <w:pStyle w:val="ListParagraph"/>
        <w:widowControl/>
        <w:ind w:left="0"/>
        <w:rPr>
          <w:color w:val="auto"/>
          <w:highlight w:val="yellow"/>
        </w:rPr>
      </w:pPr>
    </w:p>
    <w:p w14:paraId="4F35D698" w14:textId="727960C8" w:rsidR="00D34BC9" w:rsidRPr="00776F0D" w:rsidRDefault="008E0018" w:rsidP="008E0018">
      <w:pPr>
        <w:pStyle w:val="ListParagraph"/>
        <w:widowControl/>
        <w:ind w:left="0"/>
        <w:rPr>
          <w:color w:val="auto"/>
          <w:highlight w:val="yellow"/>
        </w:rPr>
      </w:pPr>
      <w:r w:rsidRPr="00776F0D">
        <w:rPr>
          <w:color w:val="auto"/>
        </w:rPr>
        <w:lastRenderedPageBreak/>
        <w:t xml:space="preserve">NOTE: </w:t>
      </w:r>
      <w:r w:rsidR="000114DA" w:rsidRPr="00776F0D">
        <w:rPr>
          <w:color w:val="auto"/>
        </w:rPr>
        <w:t>Samples can be kept at -80</w:t>
      </w:r>
      <w:r w:rsidRPr="00776F0D">
        <w:rPr>
          <w:color w:val="auto"/>
        </w:rPr>
        <w:t xml:space="preserve"> </w:t>
      </w:r>
      <w:r w:rsidR="000114DA" w:rsidRPr="00776F0D">
        <w:rPr>
          <w:color w:val="auto"/>
        </w:rPr>
        <w:t xml:space="preserve">°C for </w:t>
      </w:r>
      <w:r w:rsidR="00275094" w:rsidRPr="00776F0D">
        <w:rPr>
          <w:color w:val="auto"/>
        </w:rPr>
        <w:t xml:space="preserve">several weeks </w:t>
      </w:r>
      <w:r w:rsidR="000114DA" w:rsidRPr="00776F0D">
        <w:rPr>
          <w:color w:val="auto"/>
        </w:rPr>
        <w:t xml:space="preserve">without </w:t>
      </w:r>
      <w:r w:rsidR="00A96BBE" w:rsidRPr="00776F0D">
        <w:rPr>
          <w:color w:val="auto"/>
        </w:rPr>
        <w:t xml:space="preserve">compromising sample </w:t>
      </w:r>
      <w:r w:rsidR="000114DA" w:rsidRPr="00776F0D">
        <w:rPr>
          <w:color w:val="auto"/>
        </w:rPr>
        <w:t>quality.</w:t>
      </w:r>
      <w:r w:rsidRPr="00776F0D">
        <w:rPr>
          <w:color w:val="auto"/>
        </w:rPr>
        <w:t xml:space="preserve"> </w:t>
      </w:r>
      <w:r w:rsidR="002874F7" w:rsidRPr="00776F0D">
        <w:rPr>
          <w:color w:val="auto"/>
        </w:rPr>
        <w:t xml:space="preserve">The growth conditions (media, light, temperature, time) can be modified </w:t>
      </w:r>
      <w:r w:rsidR="00B271AE" w:rsidRPr="00776F0D">
        <w:rPr>
          <w:color w:val="auto"/>
        </w:rPr>
        <w:t xml:space="preserve">according to the needs of a specific experiment or plant species. </w:t>
      </w:r>
      <w:r w:rsidR="00127797" w:rsidRPr="00776F0D">
        <w:rPr>
          <w:color w:val="auto"/>
        </w:rPr>
        <w:t xml:space="preserve">However, </w:t>
      </w:r>
      <w:r w:rsidR="00A96BBE" w:rsidRPr="00776F0D">
        <w:rPr>
          <w:color w:val="auto"/>
        </w:rPr>
        <w:t xml:space="preserve">care should be taken when diluting </w:t>
      </w:r>
      <w:r w:rsidR="00127797" w:rsidRPr="00776F0D">
        <w:rPr>
          <w:color w:val="auto"/>
        </w:rPr>
        <w:t>the [</w:t>
      </w:r>
      <w:r w:rsidR="00127797" w:rsidRPr="00776F0D">
        <w:rPr>
          <w:color w:val="auto"/>
          <w:vertAlign w:val="superscript"/>
        </w:rPr>
        <w:t>3</w:t>
      </w:r>
      <w:r w:rsidR="00127797" w:rsidRPr="00776F0D">
        <w:rPr>
          <w:color w:val="auto"/>
        </w:rPr>
        <w:t>H]-</w:t>
      </w:r>
      <w:r w:rsidR="00127797" w:rsidRPr="00776F0D">
        <w:rPr>
          <w:i/>
          <w:color w:val="auto"/>
        </w:rPr>
        <w:t>myo</w:t>
      </w:r>
      <w:r w:rsidR="00127797" w:rsidRPr="00776F0D">
        <w:rPr>
          <w:color w:val="auto"/>
        </w:rPr>
        <w:t>-inositol</w:t>
      </w:r>
      <w:r w:rsidR="00A96BBE" w:rsidRPr="00776F0D">
        <w:rPr>
          <w:color w:val="auto"/>
        </w:rPr>
        <w:t>,</w:t>
      </w:r>
      <w:r w:rsidR="00127797" w:rsidRPr="00776F0D">
        <w:rPr>
          <w:color w:val="auto"/>
        </w:rPr>
        <w:t xml:space="preserve"> in order to </w:t>
      </w:r>
      <w:r w:rsidR="00A96BBE" w:rsidRPr="00776F0D">
        <w:rPr>
          <w:color w:val="auto"/>
        </w:rPr>
        <w:t xml:space="preserve">ensure </w:t>
      </w:r>
      <w:r w:rsidR="00127797" w:rsidRPr="00776F0D">
        <w:rPr>
          <w:color w:val="auto"/>
        </w:rPr>
        <w:t xml:space="preserve">quantifiable </w:t>
      </w:r>
      <w:r w:rsidR="00981313" w:rsidRPr="00776F0D">
        <w:rPr>
          <w:color w:val="auto"/>
        </w:rPr>
        <w:t>SAX-</w:t>
      </w:r>
      <w:r w:rsidR="00127797" w:rsidRPr="00776F0D">
        <w:rPr>
          <w:color w:val="auto"/>
        </w:rPr>
        <w:t>HPLC runs of good quality.</w:t>
      </w:r>
      <w:r w:rsidR="0080281C" w:rsidRPr="00776F0D">
        <w:rPr>
          <w:color w:val="auto"/>
        </w:rPr>
        <w:t xml:space="preserve"> Therefore, it is recommended to start with the</w:t>
      </w:r>
      <w:r w:rsidR="00127797" w:rsidRPr="00776F0D">
        <w:rPr>
          <w:color w:val="auto"/>
        </w:rPr>
        <w:t xml:space="preserve"> </w:t>
      </w:r>
      <w:r w:rsidR="0080281C" w:rsidRPr="00776F0D">
        <w:rPr>
          <w:color w:val="auto"/>
        </w:rPr>
        <w:t>[</w:t>
      </w:r>
      <w:r w:rsidR="0080281C" w:rsidRPr="00776F0D">
        <w:rPr>
          <w:color w:val="auto"/>
          <w:vertAlign w:val="superscript"/>
        </w:rPr>
        <w:t>3</w:t>
      </w:r>
      <w:r w:rsidR="0080281C" w:rsidRPr="00776F0D">
        <w:rPr>
          <w:color w:val="auto"/>
        </w:rPr>
        <w:t>H]-</w:t>
      </w:r>
      <w:r w:rsidR="0080281C" w:rsidRPr="00776F0D">
        <w:rPr>
          <w:i/>
          <w:color w:val="auto"/>
        </w:rPr>
        <w:t>myo</w:t>
      </w:r>
      <w:r w:rsidR="0080281C" w:rsidRPr="00776F0D">
        <w:rPr>
          <w:color w:val="auto"/>
        </w:rPr>
        <w:t>-inositol concentrations stated here and reduce it step</w:t>
      </w:r>
      <w:r w:rsidR="00A96BBE" w:rsidRPr="00776F0D">
        <w:rPr>
          <w:color w:val="auto"/>
        </w:rPr>
        <w:t>wise</w:t>
      </w:r>
      <w:r w:rsidR="0080281C" w:rsidRPr="00776F0D">
        <w:rPr>
          <w:color w:val="auto"/>
        </w:rPr>
        <w:t xml:space="preserve"> if desired. </w:t>
      </w:r>
      <w:r w:rsidR="00B271AE" w:rsidRPr="00776F0D">
        <w:rPr>
          <w:color w:val="auto"/>
        </w:rPr>
        <w:t xml:space="preserve">During labeling time, plants can be </w:t>
      </w:r>
      <w:r w:rsidR="00A96BBE" w:rsidRPr="00776F0D">
        <w:rPr>
          <w:color w:val="auto"/>
        </w:rPr>
        <w:t>submitted to different treatments (e.g.</w:t>
      </w:r>
      <w:r w:rsidRPr="00776F0D">
        <w:rPr>
          <w:color w:val="auto"/>
        </w:rPr>
        <w:t>,</w:t>
      </w:r>
      <w:r w:rsidR="00A96BBE" w:rsidRPr="00776F0D">
        <w:rPr>
          <w:color w:val="auto"/>
        </w:rPr>
        <w:t xml:space="preserve"> environmental stresses or chemical agents) </w:t>
      </w:r>
      <w:r w:rsidR="00B271AE" w:rsidRPr="00776F0D">
        <w:rPr>
          <w:color w:val="auto"/>
        </w:rPr>
        <w:t>to a</w:t>
      </w:r>
      <w:r w:rsidR="00491442" w:rsidRPr="00776F0D">
        <w:rPr>
          <w:color w:val="auto"/>
        </w:rPr>
        <w:t>ss</w:t>
      </w:r>
      <w:r w:rsidR="00B271AE" w:rsidRPr="00776F0D">
        <w:rPr>
          <w:color w:val="auto"/>
        </w:rPr>
        <w:t xml:space="preserve">ess the impact of </w:t>
      </w:r>
      <w:r w:rsidR="00A96BBE" w:rsidRPr="00776F0D">
        <w:rPr>
          <w:color w:val="auto"/>
        </w:rPr>
        <w:t>those conditions</w:t>
      </w:r>
      <w:r w:rsidR="00B271AE" w:rsidRPr="00776F0D">
        <w:rPr>
          <w:color w:val="auto"/>
        </w:rPr>
        <w:t xml:space="preserve"> on global </w:t>
      </w:r>
      <w:r w:rsidR="009B3752" w:rsidRPr="00776F0D">
        <w:rPr>
          <w:color w:val="auto"/>
        </w:rPr>
        <w:t>InsPs</w:t>
      </w:r>
      <w:r w:rsidR="009E005E" w:rsidRPr="00776F0D">
        <w:rPr>
          <w:color w:val="auto"/>
        </w:rPr>
        <w:t xml:space="preserve">. </w:t>
      </w:r>
      <w:r w:rsidR="00694CC2" w:rsidRPr="00776F0D">
        <w:rPr>
          <w:color w:val="auto"/>
        </w:rPr>
        <w:t>To reach steady</w:t>
      </w:r>
      <w:r w:rsidR="00A96BBE" w:rsidRPr="00776F0D">
        <w:rPr>
          <w:color w:val="auto"/>
        </w:rPr>
        <w:t>-</w:t>
      </w:r>
      <w:r w:rsidR="00694CC2" w:rsidRPr="00776F0D">
        <w:rPr>
          <w:color w:val="auto"/>
        </w:rPr>
        <w:t>state labeling, we recommend to label</w:t>
      </w:r>
      <w:r w:rsidR="00A96BBE" w:rsidRPr="00776F0D">
        <w:rPr>
          <w:color w:val="auto"/>
        </w:rPr>
        <w:t xml:space="preserve"> plants</w:t>
      </w:r>
      <w:r w:rsidR="00694CC2" w:rsidRPr="00776F0D">
        <w:rPr>
          <w:color w:val="auto"/>
        </w:rPr>
        <w:t xml:space="preserve"> for at least </w:t>
      </w:r>
      <w:r w:rsidR="0080281C" w:rsidRPr="00776F0D">
        <w:rPr>
          <w:color w:val="auto"/>
        </w:rPr>
        <w:t>5</w:t>
      </w:r>
      <w:r w:rsidR="00694CC2" w:rsidRPr="00776F0D">
        <w:rPr>
          <w:color w:val="auto"/>
        </w:rPr>
        <w:t xml:space="preserve"> days.</w:t>
      </w:r>
    </w:p>
    <w:p w14:paraId="743CA95F" w14:textId="77777777" w:rsidR="00E45991" w:rsidRPr="00776F0D" w:rsidRDefault="00E45991" w:rsidP="00E706C2">
      <w:pPr>
        <w:widowControl/>
        <w:rPr>
          <w:color w:val="auto"/>
        </w:rPr>
      </w:pPr>
    </w:p>
    <w:p w14:paraId="7583B993" w14:textId="4F091406" w:rsidR="004B3DB7" w:rsidRPr="00776F0D" w:rsidRDefault="004B3DB7" w:rsidP="00E706C2">
      <w:pPr>
        <w:pStyle w:val="ListParagraph"/>
        <w:widowControl/>
        <w:numPr>
          <w:ilvl w:val="0"/>
          <w:numId w:val="30"/>
        </w:numPr>
        <w:rPr>
          <w:b/>
          <w:color w:val="auto"/>
          <w:highlight w:val="yellow"/>
        </w:rPr>
      </w:pPr>
      <w:r w:rsidRPr="00776F0D">
        <w:rPr>
          <w:b/>
          <w:color w:val="auto"/>
          <w:highlight w:val="yellow"/>
        </w:rPr>
        <w:t xml:space="preserve">Extraction of soluble </w:t>
      </w:r>
      <w:r w:rsidR="009B3752" w:rsidRPr="00776F0D">
        <w:rPr>
          <w:b/>
          <w:color w:val="auto"/>
          <w:highlight w:val="yellow"/>
        </w:rPr>
        <w:t>InsPs</w:t>
      </w:r>
    </w:p>
    <w:p w14:paraId="5238906A" w14:textId="6E2173B5" w:rsidR="009800BB" w:rsidRPr="00776F0D" w:rsidRDefault="009800BB" w:rsidP="00E706C2">
      <w:pPr>
        <w:pStyle w:val="ListParagraph"/>
        <w:widowControl/>
        <w:ind w:left="0"/>
        <w:rPr>
          <w:color w:val="auto"/>
        </w:rPr>
      </w:pPr>
    </w:p>
    <w:p w14:paraId="1460E96F" w14:textId="4CF6B3ED" w:rsidR="009800BB" w:rsidRPr="00776F0D" w:rsidRDefault="009800BB" w:rsidP="00E706C2">
      <w:pPr>
        <w:pStyle w:val="ListParagraph"/>
        <w:widowControl/>
        <w:ind w:left="0"/>
        <w:rPr>
          <w:color w:val="auto"/>
        </w:rPr>
      </w:pPr>
      <w:r w:rsidRPr="00776F0D">
        <w:rPr>
          <w:color w:val="auto"/>
        </w:rPr>
        <w:t xml:space="preserve">NOTE: </w:t>
      </w:r>
      <w:r w:rsidR="007832BA" w:rsidRPr="00776F0D">
        <w:rPr>
          <w:color w:val="auto"/>
        </w:rPr>
        <w:t xml:space="preserve">Keep samples and reagents on ice during </w:t>
      </w:r>
      <w:r w:rsidRPr="00776F0D">
        <w:rPr>
          <w:color w:val="auto"/>
        </w:rPr>
        <w:t>the whole extraction process</w:t>
      </w:r>
      <w:r w:rsidR="002A4A8B" w:rsidRPr="00776F0D">
        <w:rPr>
          <w:color w:val="auto"/>
        </w:rPr>
        <w:t>.</w:t>
      </w:r>
      <w:r w:rsidR="002B4B8E" w:rsidRPr="00776F0D">
        <w:rPr>
          <w:color w:val="auto"/>
        </w:rPr>
        <w:t xml:space="preserve"> </w:t>
      </w:r>
      <w:r w:rsidR="002B4B8E" w:rsidRPr="00776F0D">
        <w:rPr>
          <w:b/>
          <w:color w:val="auto"/>
        </w:rPr>
        <w:t>Always wear gloves</w:t>
      </w:r>
      <w:r w:rsidR="007832BA" w:rsidRPr="00776F0D">
        <w:rPr>
          <w:color w:val="auto"/>
        </w:rPr>
        <w:t xml:space="preserve"> </w:t>
      </w:r>
      <w:r w:rsidR="00C314BD" w:rsidRPr="00776F0D">
        <w:rPr>
          <w:b/>
          <w:color w:val="auto"/>
        </w:rPr>
        <w:t>and protective glasses</w:t>
      </w:r>
      <w:r w:rsidR="00C314BD" w:rsidRPr="00776F0D">
        <w:rPr>
          <w:color w:val="auto"/>
        </w:rPr>
        <w:t xml:space="preserve"> </w:t>
      </w:r>
      <w:r w:rsidR="007832BA" w:rsidRPr="00776F0D">
        <w:rPr>
          <w:color w:val="auto"/>
        </w:rPr>
        <w:t>due to the high</w:t>
      </w:r>
      <w:r w:rsidR="002B4B8E" w:rsidRPr="00776F0D">
        <w:rPr>
          <w:color w:val="auto"/>
        </w:rPr>
        <w:t xml:space="preserve"> risk of contact with radioactive material, especially during grinding.</w:t>
      </w:r>
      <w:r w:rsidR="005A2370" w:rsidRPr="00776F0D">
        <w:rPr>
          <w:color w:val="auto"/>
        </w:rPr>
        <w:t xml:space="preserve"> Everything that gets in contact with sample</w:t>
      </w:r>
      <w:r w:rsidR="001A7454" w:rsidRPr="00776F0D">
        <w:rPr>
          <w:color w:val="auto"/>
        </w:rPr>
        <w:t>s</w:t>
      </w:r>
      <w:r w:rsidR="005A2370" w:rsidRPr="00776F0D">
        <w:rPr>
          <w:color w:val="auto"/>
        </w:rPr>
        <w:t xml:space="preserve"> is considered as </w:t>
      </w:r>
      <w:r w:rsidR="005A2370" w:rsidRPr="00776F0D">
        <w:rPr>
          <w:b/>
          <w:color w:val="auto"/>
        </w:rPr>
        <w:t>radioactive waste</w:t>
      </w:r>
      <w:r w:rsidR="005A2370" w:rsidRPr="00776F0D">
        <w:rPr>
          <w:color w:val="auto"/>
        </w:rPr>
        <w:t xml:space="preserve"> and should</w:t>
      </w:r>
      <w:r w:rsidR="00C314BD" w:rsidRPr="00776F0D">
        <w:rPr>
          <w:color w:val="auto"/>
        </w:rPr>
        <w:t xml:space="preserve"> </w:t>
      </w:r>
      <w:r w:rsidR="005A2370" w:rsidRPr="00776F0D">
        <w:rPr>
          <w:color w:val="auto"/>
        </w:rPr>
        <w:t xml:space="preserve">be disposed </w:t>
      </w:r>
      <w:r w:rsidR="00C314BD" w:rsidRPr="00776F0D">
        <w:rPr>
          <w:color w:val="auto"/>
        </w:rPr>
        <w:t>of according to the local rules for safe disposal of radioactive material</w:t>
      </w:r>
      <w:r w:rsidR="005A2370" w:rsidRPr="00776F0D">
        <w:rPr>
          <w:color w:val="auto"/>
        </w:rPr>
        <w:t>.</w:t>
      </w:r>
    </w:p>
    <w:p w14:paraId="0977726C" w14:textId="79C0B6D2" w:rsidR="004B3DB7" w:rsidRPr="00776F0D" w:rsidRDefault="004B3DB7" w:rsidP="00E706C2">
      <w:pPr>
        <w:pStyle w:val="ListParagraph"/>
        <w:widowControl/>
        <w:ind w:left="0"/>
        <w:rPr>
          <w:color w:val="auto"/>
        </w:rPr>
      </w:pPr>
    </w:p>
    <w:p w14:paraId="71327CA3" w14:textId="217105F6" w:rsidR="004B3DB7" w:rsidRPr="00776F0D" w:rsidRDefault="00F4070B" w:rsidP="00E706C2">
      <w:pPr>
        <w:pStyle w:val="ListParagraph"/>
        <w:widowControl/>
        <w:numPr>
          <w:ilvl w:val="1"/>
          <w:numId w:val="30"/>
        </w:numPr>
        <w:rPr>
          <w:color w:val="auto"/>
        </w:rPr>
      </w:pPr>
      <w:r w:rsidRPr="00776F0D">
        <w:rPr>
          <w:color w:val="auto"/>
        </w:rPr>
        <w:t>Prepare the working solutions for the extraction and neutralization buffer</w:t>
      </w:r>
      <w:r w:rsidR="000E44D9" w:rsidRPr="00776F0D">
        <w:rPr>
          <w:color w:val="auto"/>
        </w:rPr>
        <w:t xml:space="preserve"> as in</w:t>
      </w:r>
      <w:r w:rsidR="00CB2676" w:rsidRPr="00776F0D">
        <w:rPr>
          <w:color w:val="auto"/>
        </w:rPr>
        <w:t xml:space="preserve"> step</w:t>
      </w:r>
      <w:r w:rsidR="000E44D9" w:rsidRPr="00776F0D">
        <w:rPr>
          <w:color w:val="auto"/>
        </w:rPr>
        <w:t xml:space="preserve"> </w:t>
      </w:r>
      <w:r w:rsidR="000E44D9" w:rsidRPr="00776F0D">
        <w:rPr>
          <w:bCs/>
          <w:color w:val="auto"/>
        </w:rPr>
        <w:t>2.1</w:t>
      </w:r>
      <w:r w:rsidRPr="00776F0D">
        <w:rPr>
          <w:color w:val="auto"/>
        </w:rPr>
        <w:t xml:space="preserve">. </w:t>
      </w:r>
      <w:r w:rsidR="000E44D9" w:rsidRPr="00776F0D">
        <w:rPr>
          <w:color w:val="auto"/>
        </w:rPr>
        <w:t xml:space="preserve">Each sample will require </w:t>
      </w:r>
      <w:r w:rsidRPr="00776F0D">
        <w:rPr>
          <w:color w:val="auto"/>
        </w:rPr>
        <w:t xml:space="preserve">600 µL of extraction buffer and 400 µL </w:t>
      </w:r>
      <w:r w:rsidR="008E0018" w:rsidRPr="00776F0D">
        <w:rPr>
          <w:color w:val="auto"/>
        </w:rPr>
        <w:t xml:space="preserve">of </w:t>
      </w:r>
      <w:r w:rsidRPr="00776F0D">
        <w:rPr>
          <w:color w:val="auto"/>
        </w:rPr>
        <w:t>neutralization buffer. Store the buffers on ice.</w:t>
      </w:r>
    </w:p>
    <w:p w14:paraId="66DFB0D8" w14:textId="13D74C48" w:rsidR="002A4A8B" w:rsidRPr="00776F0D" w:rsidRDefault="002A4A8B" w:rsidP="00E706C2">
      <w:pPr>
        <w:widowControl/>
        <w:rPr>
          <w:color w:val="auto"/>
        </w:rPr>
      </w:pPr>
    </w:p>
    <w:p w14:paraId="45961716" w14:textId="7C039D60" w:rsidR="002A4A8B" w:rsidRPr="00776F0D" w:rsidRDefault="002A4A8B" w:rsidP="00E706C2">
      <w:pPr>
        <w:pStyle w:val="ListParagraph"/>
        <w:widowControl/>
        <w:numPr>
          <w:ilvl w:val="1"/>
          <w:numId w:val="30"/>
        </w:numPr>
        <w:rPr>
          <w:color w:val="auto"/>
          <w:highlight w:val="yellow"/>
        </w:rPr>
      </w:pPr>
      <w:r w:rsidRPr="00776F0D">
        <w:rPr>
          <w:color w:val="auto"/>
          <w:highlight w:val="yellow"/>
        </w:rPr>
        <w:t>Take the samples from -80</w:t>
      </w:r>
      <w:r w:rsidR="008E0018" w:rsidRPr="00776F0D">
        <w:rPr>
          <w:color w:val="auto"/>
          <w:highlight w:val="yellow"/>
        </w:rPr>
        <w:t xml:space="preserve"> </w:t>
      </w:r>
      <w:r w:rsidRPr="00776F0D">
        <w:rPr>
          <w:color w:val="auto"/>
          <w:highlight w:val="yellow"/>
        </w:rPr>
        <w:t xml:space="preserve">°C </w:t>
      </w:r>
      <w:r w:rsidR="008E0018" w:rsidRPr="00776F0D">
        <w:rPr>
          <w:color w:val="auto"/>
          <w:highlight w:val="yellow"/>
        </w:rPr>
        <w:t xml:space="preserve">freezer </w:t>
      </w:r>
      <w:r w:rsidRPr="00776F0D">
        <w:rPr>
          <w:color w:val="auto"/>
          <w:highlight w:val="yellow"/>
        </w:rPr>
        <w:t>and keep them in liquid nitrogen until further processing. Grind the samples with a</w:t>
      </w:r>
      <w:r w:rsidR="00AE4AED" w:rsidRPr="00776F0D">
        <w:rPr>
          <w:color w:val="auto"/>
          <w:highlight w:val="yellow"/>
        </w:rPr>
        <w:t xml:space="preserve"> microcentrifuge tube pestle </w:t>
      </w:r>
      <w:r w:rsidR="00AB6CF0" w:rsidRPr="00776F0D">
        <w:rPr>
          <w:color w:val="auto"/>
          <w:highlight w:val="yellow"/>
        </w:rPr>
        <w:t>until they start thawing</w:t>
      </w:r>
      <w:r w:rsidRPr="00776F0D">
        <w:rPr>
          <w:color w:val="auto"/>
          <w:highlight w:val="yellow"/>
        </w:rPr>
        <w:t xml:space="preserve"> and add 500 </w:t>
      </w:r>
      <w:r w:rsidR="008E0018" w:rsidRPr="00776F0D">
        <w:rPr>
          <w:color w:val="auto"/>
          <w:highlight w:val="yellow"/>
        </w:rPr>
        <w:t>µ</w:t>
      </w:r>
      <w:r w:rsidRPr="00776F0D">
        <w:rPr>
          <w:color w:val="auto"/>
          <w:highlight w:val="yellow"/>
        </w:rPr>
        <w:t>L</w:t>
      </w:r>
      <w:r w:rsidR="008E0018" w:rsidRPr="00776F0D">
        <w:rPr>
          <w:color w:val="auto"/>
          <w:highlight w:val="yellow"/>
        </w:rPr>
        <w:t xml:space="preserve"> of</w:t>
      </w:r>
      <w:r w:rsidRPr="00776F0D">
        <w:rPr>
          <w:color w:val="auto"/>
          <w:highlight w:val="yellow"/>
        </w:rPr>
        <w:t xml:space="preserve"> ice-cold extraction buffer. Continue grinding until sample is completely </w:t>
      </w:r>
      <w:r w:rsidR="0006664D" w:rsidRPr="00776F0D">
        <w:rPr>
          <w:color w:val="auto"/>
          <w:highlight w:val="yellow"/>
        </w:rPr>
        <w:t>homogenized</w:t>
      </w:r>
      <w:r w:rsidRPr="00776F0D">
        <w:rPr>
          <w:color w:val="auto"/>
          <w:highlight w:val="yellow"/>
        </w:rPr>
        <w:t xml:space="preserve"> and the solution has a deep green color (</w:t>
      </w:r>
      <w:r w:rsidR="0006664D" w:rsidRPr="00776F0D">
        <w:rPr>
          <w:color w:val="auto"/>
          <w:highlight w:val="yellow"/>
        </w:rPr>
        <w:t>when leaves are present in the</w:t>
      </w:r>
      <w:r w:rsidRPr="00776F0D">
        <w:rPr>
          <w:color w:val="auto"/>
          <w:highlight w:val="yellow"/>
        </w:rPr>
        <w:t xml:space="preserve"> sample). </w:t>
      </w:r>
    </w:p>
    <w:p w14:paraId="496E72FA" w14:textId="77777777" w:rsidR="002A4A8B" w:rsidRPr="00776F0D" w:rsidRDefault="002A4A8B" w:rsidP="00E706C2">
      <w:pPr>
        <w:pStyle w:val="ListParagraph"/>
        <w:widowControl/>
        <w:ind w:left="0"/>
        <w:rPr>
          <w:color w:val="auto"/>
        </w:rPr>
      </w:pPr>
    </w:p>
    <w:p w14:paraId="6D3C8365" w14:textId="3F04E699" w:rsidR="002A4A8B" w:rsidRPr="00776F0D" w:rsidRDefault="002B4B8E" w:rsidP="00E706C2">
      <w:pPr>
        <w:pStyle w:val="ListParagraph"/>
        <w:widowControl/>
        <w:numPr>
          <w:ilvl w:val="1"/>
          <w:numId w:val="30"/>
        </w:numPr>
        <w:rPr>
          <w:color w:val="auto"/>
          <w:highlight w:val="yellow"/>
        </w:rPr>
      </w:pPr>
      <w:r w:rsidRPr="00776F0D">
        <w:rPr>
          <w:color w:val="auto"/>
          <w:highlight w:val="yellow"/>
        </w:rPr>
        <w:t>Centrifuge the samples for 10 min at 4</w:t>
      </w:r>
      <w:r w:rsidR="008E0018" w:rsidRPr="00776F0D">
        <w:rPr>
          <w:color w:val="auto"/>
          <w:highlight w:val="yellow"/>
        </w:rPr>
        <w:t xml:space="preserve"> </w:t>
      </w:r>
      <w:r w:rsidRPr="00776F0D">
        <w:rPr>
          <w:color w:val="auto"/>
          <w:highlight w:val="yellow"/>
        </w:rPr>
        <w:t xml:space="preserve">°C </w:t>
      </w:r>
      <w:r w:rsidR="007C25F7" w:rsidRPr="00776F0D">
        <w:rPr>
          <w:color w:val="auto"/>
          <w:highlight w:val="yellow"/>
        </w:rPr>
        <w:t>at</w:t>
      </w:r>
      <w:r w:rsidRPr="00776F0D">
        <w:rPr>
          <w:color w:val="auto"/>
          <w:highlight w:val="yellow"/>
        </w:rPr>
        <w:t xml:space="preserve"> </w:t>
      </w:r>
      <w:r w:rsidR="004A3746" w:rsidRPr="00776F0D">
        <w:rPr>
          <w:color w:val="auto"/>
          <w:highlight w:val="yellow"/>
        </w:rPr>
        <w:t xml:space="preserve">≥ </w:t>
      </w:r>
      <w:r w:rsidRPr="00776F0D">
        <w:rPr>
          <w:color w:val="auto"/>
          <w:highlight w:val="yellow"/>
        </w:rPr>
        <w:t>18000</w:t>
      </w:r>
      <w:r w:rsidR="00872B17" w:rsidRPr="00776F0D">
        <w:rPr>
          <w:color w:val="auto"/>
          <w:highlight w:val="yellow"/>
        </w:rPr>
        <w:t xml:space="preserve"> x</w:t>
      </w:r>
      <w:r w:rsidRPr="00776F0D">
        <w:rPr>
          <w:color w:val="auto"/>
          <w:highlight w:val="yellow"/>
        </w:rPr>
        <w:t xml:space="preserve"> </w:t>
      </w:r>
      <w:r w:rsidRPr="00776F0D">
        <w:rPr>
          <w:i/>
          <w:color w:val="auto"/>
          <w:highlight w:val="yellow"/>
        </w:rPr>
        <w:t>g</w:t>
      </w:r>
      <w:r w:rsidRPr="00776F0D">
        <w:rPr>
          <w:color w:val="auto"/>
          <w:highlight w:val="yellow"/>
        </w:rPr>
        <w:t>. Transfer the supernatant into a fresh 1.5 mL tube.</w:t>
      </w:r>
      <w:r w:rsidR="00F4070B" w:rsidRPr="00776F0D">
        <w:rPr>
          <w:color w:val="auto"/>
          <w:highlight w:val="yellow"/>
        </w:rPr>
        <w:t xml:space="preserve"> Keep in mind that the tubes</w:t>
      </w:r>
      <w:r w:rsidR="000E44D9" w:rsidRPr="00776F0D">
        <w:rPr>
          <w:color w:val="auto"/>
          <w:highlight w:val="yellow"/>
        </w:rPr>
        <w:t xml:space="preserve"> used for extraction </w:t>
      </w:r>
      <w:r w:rsidR="00CB2676" w:rsidRPr="00776F0D">
        <w:rPr>
          <w:color w:val="auto"/>
          <w:highlight w:val="yellow"/>
        </w:rPr>
        <w:t>are</w:t>
      </w:r>
      <w:r w:rsidR="00F4070B" w:rsidRPr="00776F0D">
        <w:rPr>
          <w:color w:val="auto"/>
          <w:highlight w:val="yellow"/>
        </w:rPr>
        <w:t xml:space="preserve"> considered solid radioactive waste and need to be disposed of accordingly.</w:t>
      </w:r>
    </w:p>
    <w:p w14:paraId="08B45F12" w14:textId="77777777" w:rsidR="004C1075" w:rsidRPr="00776F0D" w:rsidRDefault="004C1075" w:rsidP="00E706C2">
      <w:pPr>
        <w:pStyle w:val="ListParagraph"/>
        <w:widowControl/>
        <w:ind w:left="0"/>
        <w:rPr>
          <w:color w:val="auto"/>
        </w:rPr>
      </w:pPr>
    </w:p>
    <w:p w14:paraId="01C7CE87" w14:textId="7EB904FD" w:rsidR="008E0018" w:rsidRPr="00776F0D" w:rsidRDefault="004C1075" w:rsidP="00E706C2">
      <w:pPr>
        <w:pStyle w:val="ListParagraph"/>
        <w:widowControl/>
        <w:numPr>
          <w:ilvl w:val="1"/>
          <w:numId w:val="30"/>
        </w:numPr>
        <w:rPr>
          <w:color w:val="auto"/>
          <w:highlight w:val="yellow"/>
        </w:rPr>
      </w:pPr>
      <w:r w:rsidRPr="00776F0D">
        <w:rPr>
          <w:b/>
          <w:color w:val="auto"/>
          <w:highlight w:val="yellow"/>
        </w:rPr>
        <w:t>Carefully</w:t>
      </w:r>
      <w:r w:rsidRPr="00776F0D">
        <w:rPr>
          <w:color w:val="auto"/>
          <w:highlight w:val="yellow"/>
        </w:rPr>
        <w:t xml:space="preserve"> add 300 </w:t>
      </w:r>
      <w:r w:rsidR="008E0018" w:rsidRPr="00776F0D">
        <w:rPr>
          <w:color w:val="auto"/>
          <w:highlight w:val="yellow"/>
        </w:rPr>
        <w:t>µ</w:t>
      </w:r>
      <w:r w:rsidRPr="00776F0D">
        <w:rPr>
          <w:color w:val="auto"/>
          <w:highlight w:val="yellow"/>
        </w:rPr>
        <w:t xml:space="preserve">L </w:t>
      </w:r>
      <w:r w:rsidR="008E0018" w:rsidRPr="00776F0D">
        <w:rPr>
          <w:color w:val="auto"/>
          <w:highlight w:val="yellow"/>
        </w:rPr>
        <w:t xml:space="preserve">of </w:t>
      </w:r>
      <w:r w:rsidRPr="00776F0D">
        <w:rPr>
          <w:color w:val="auto"/>
          <w:highlight w:val="yellow"/>
        </w:rPr>
        <w:t xml:space="preserve">neutralization buffer to the extract. Precipitation of </w:t>
      </w:r>
      <w:r w:rsidR="00015FB0" w:rsidRPr="00776F0D">
        <w:rPr>
          <w:color w:val="auto"/>
          <w:highlight w:val="yellow"/>
        </w:rPr>
        <w:t>proteins</w:t>
      </w:r>
      <w:r w:rsidRPr="00776F0D">
        <w:rPr>
          <w:color w:val="auto"/>
          <w:highlight w:val="yellow"/>
        </w:rPr>
        <w:t xml:space="preserve"> and bubbling will start immediately. Mix by swirling with a pipette tip after a minute and wait </w:t>
      </w:r>
      <w:r w:rsidR="008E0018" w:rsidRPr="00776F0D">
        <w:rPr>
          <w:color w:val="auto"/>
          <w:highlight w:val="yellow"/>
        </w:rPr>
        <w:t>for a seconds</w:t>
      </w:r>
      <w:r w:rsidRPr="00776F0D">
        <w:rPr>
          <w:color w:val="auto"/>
          <w:highlight w:val="yellow"/>
        </w:rPr>
        <w:t xml:space="preserve"> before pipetting a small amount (5 </w:t>
      </w:r>
      <w:r w:rsidR="008E0018" w:rsidRPr="00776F0D">
        <w:rPr>
          <w:color w:val="auto"/>
          <w:highlight w:val="yellow"/>
        </w:rPr>
        <w:t>µ</w:t>
      </w:r>
      <w:r w:rsidRPr="00776F0D">
        <w:rPr>
          <w:color w:val="auto"/>
          <w:highlight w:val="yellow"/>
        </w:rPr>
        <w:t xml:space="preserve">L) on pH paper (ideally range of pH 6–9). </w:t>
      </w:r>
      <w:r w:rsidR="00872B17" w:rsidRPr="00776F0D">
        <w:rPr>
          <w:color w:val="auto"/>
          <w:highlight w:val="yellow"/>
        </w:rPr>
        <w:t xml:space="preserve">The pH should be </w:t>
      </w:r>
      <w:r w:rsidR="00CB606F" w:rsidRPr="00776F0D">
        <w:rPr>
          <w:color w:val="auto"/>
          <w:highlight w:val="yellow"/>
        </w:rPr>
        <w:t>between</w:t>
      </w:r>
      <w:r w:rsidR="00872B17" w:rsidRPr="00776F0D">
        <w:rPr>
          <w:color w:val="auto"/>
          <w:highlight w:val="yellow"/>
        </w:rPr>
        <w:t xml:space="preserve"> </w:t>
      </w:r>
      <w:r w:rsidR="00CB606F" w:rsidRPr="00776F0D">
        <w:rPr>
          <w:color w:val="auto"/>
          <w:highlight w:val="yellow"/>
        </w:rPr>
        <w:t xml:space="preserve">pH 7 and 8 </w:t>
      </w:r>
      <w:r w:rsidR="00872B17" w:rsidRPr="00776F0D">
        <w:rPr>
          <w:color w:val="auto"/>
          <w:highlight w:val="yellow"/>
        </w:rPr>
        <w:t xml:space="preserve">in the end. </w:t>
      </w:r>
    </w:p>
    <w:p w14:paraId="1B014790" w14:textId="77777777" w:rsidR="008E0018" w:rsidRPr="00776F0D" w:rsidRDefault="008E0018" w:rsidP="008E0018">
      <w:pPr>
        <w:pStyle w:val="ListParagraph"/>
        <w:widowControl/>
        <w:ind w:left="0"/>
        <w:rPr>
          <w:color w:val="auto"/>
          <w:highlight w:val="yellow"/>
        </w:rPr>
      </w:pPr>
    </w:p>
    <w:p w14:paraId="2676ECAF" w14:textId="22A00446" w:rsidR="004C1075" w:rsidRPr="00776F0D" w:rsidRDefault="00872B17" w:rsidP="008E0018">
      <w:pPr>
        <w:pStyle w:val="ListParagraph"/>
        <w:widowControl/>
        <w:numPr>
          <w:ilvl w:val="2"/>
          <w:numId w:val="30"/>
        </w:numPr>
        <w:rPr>
          <w:color w:val="auto"/>
          <w:highlight w:val="yellow"/>
        </w:rPr>
      </w:pPr>
      <w:r w:rsidRPr="00776F0D">
        <w:rPr>
          <w:color w:val="auto"/>
          <w:highlight w:val="yellow"/>
        </w:rPr>
        <w:t xml:space="preserve">If necessary, add small amounts (typically 10–20 </w:t>
      </w:r>
      <w:r w:rsidR="008E0018" w:rsidRPr="00776F0D">
        <w:rPr>
          <w:color w:val="auto"/>
          <w:highlight w:val="yellow"/>
        </w:rPr>
        <w:t>µ</w:t>
      </w:r>
      <w:r w:rsidRPr="00776F0D">
        <w:rPr>
          <w:color w:val="auto"/>
          <w:highlight w:val="yellow"/>
        </w:rPr>
        <w:t xml:space="preserve">L) of either neutralization buffer or extraction buffer until the desired pH is reached. Let the samples rest on ice for at least </w:t>
      </w:r>
      <w:r w:rsidR="008E0018" w:rsidRPr="00776F0D">
        <w:rPr>
          <w:color w:val="auto"/>
          <w:highlight w:val="yellow"/>
        </w:rPr>
        <w:t>1 h</w:t>
      </w:r>
      <w:r w:rsidRPr="00776F0D">
        <w:rPr>
          <w:color w:val="auto"/>
          <w:highlight w:val="yellow"/>
        </w:rPr>
        <w:t xml:space="preserve"> with an open lid.</w:t>
      </w:r>
    </w:p>
    <w:p w14:paraId="6DBB13FE" w14:textId="77777777" w:rsidR="00872B17" w:rsidRPr="00776F0D" w:rsidRDefault="00872B17" w:rsidP="00E706C2">
      <w:pPr>
        <w:pStyle w:val="ListParagraph"/>
        <w:widowControl/>
        <w:ind w:left="0"/>
        <w:rPr>
          <w:color w:val="auto"/>
        </w:rPr>
      </w:pPr>
    </w:p>
    <w:p w14:paraId="08F0F884" w14:textId="77777777" w:rsidR="008E0018" w:rsidRPr="00776F0D" w:rsidRDefault="00872B17" w:rsidP="00E706C2">
      <w:pPr>
        <w:pStyle w:val="ListParagraph"/>
        <w:widowControl/>
        <w:numPr>
          <w:ilvl w:val="1"/>
          <w:numId w:val="30"/>
        </w:numPr>
        <w:rPr>
          <w:color w:val="auto"/>
        </w:rPr>
      </w:pPr>
      <w:r w:rsidRPr="00776F0D">
        <w:rPr>
          <w:color w:val="auto"/>
          <w:highlight w:val="yellow"/>
        </w:rPr>
        <w:t>Centrifuge the samples for 10 min at 4</w:t>
      </w:r>
      <w:r w:rsidR="008E0018" w:rsidRPr="00776F0D">
        <w:rPr>
          <w:color w:val="auto"/>
          <w:highlight w:val="yellow"/>
        </w:rPr>
        <w:t xml:space="preserve"> </w:t>
      </w:r>
      <w:r w:rsidRPr="00776F0D">
        <w:rPr>
          <w:color w:val="auto"/>
          <w:highlight w:val="yellow"/>
        </w:rPr>
        <w:t xml:space="preserve">°C </w:t>
      </w:r>
      <w:r w:rsidR="004A3746" w:rsidRPr="00776F0D">
        <w:rPr>
          <w:color w:val="auto"/>
          <w:highlight w:val="yellow"/>
        </w:rPr>
        <w:t xml:space="preserve">at </w:t>
      </w:r>
      <w:r w:rsidRPr="00776F0D">
        <w:rPr>
          <w:color w:val="auto"/>
          <w:highlight w:val="yellow"/>
        </w:rPr>
        <w:t>≥ 18</w:t>
      </w:r>
      <w:r w:rsidR="008E0018" w:rsidRPr="00776F0D">
        <w:rPr>
          <w:color w:val="auto"/>
          <w:highlight w:val="yellow"/>
        </w:rPr>
        <w:t>,</w:t>
      </w:r>
      <w:r w:rsidRPr="00776F0D">
        <w:rPr>
          <w:color w:val="auto"/>
          <w:highlight w:val="yellow"/>
        </w:rPr>
        <w:t xml:space="preserve">000 x </w:t>
      </w:r>
      <w:r w:rsidRPr="00776F0D">
        <w:rPr>
          <w:i/>
          <w:color w:val="auto"/>
          <w:highlight w:val="yellow"/>
        </w:rPr>
        <w:t>g</w:t>
      </w:r>
      <w:r w:rsidRPr="00776F0D">
        <w:rPr>
          <w:color w:val="auto"/>
          <w:highlight w:val="yellow"/>
        </w:rPr>
        <w:t xml:space="preserve">. </w:t>
      </w:r>
      <w:r w:rsidR="000D0A10" w:rsidRPr="00776F0D">
        <w:rPr>
          <w:color w:val="auto"/>
          <w:highlight w:val="yellow"/>
        </w:rPr>
        <w:t>Transfer the supernatant into a fresh 1.5 mL tube.</w:t>
      </w:r>
      <w:r w:rsidR="001B57DC" w:rsidRPr="00776F0D">
        <w:rPr>
          <w:color w:val="auto"/>
          <w:highlight w:val="yellow"/>
        </w:rPr>
        <w:t xml:space="preserve"> </w:t>
      </w:r>
    </w:p>
    <w:p w14:paraId="6A5A59FF" w14:textId="77777777" w:rsidR="008E0018" w:rsidRPr="00776F0D" w:rsidRDefault="008E0018" w:rsidP="008E0018">
      <w:pPr>
        <w:pStyle w:val="ListParagraph"/>
        <w:widowControl/>
        <w:ind w:left="0"/>
        <w:rPr>
          <w:color w:val="auto"/>
        </w:rPr>
      </w:pPr>
    </w:p>
    <w:p w14:paraId="24958BD9" w14:textId="01B0E917" w:rsidR="00923E51" w:rsidRPr="00776F0D" w:rsidRDefault="008E0018" w:rsidP="00E706C2">
      <w:pPr>
        <w:pStyle w:val="ListParagraph"/>
        <w:widowControl/>
        <w:ind w:left="0"/>
        <w:rPr>
          <w:color w:val="auto"/>
        </w:rPr>
      </w:pPr>
      <w:r w:rsidRPr="00776F0D">
        <w:rPr>
          <w:color w:val="auto"/>
        </w:rPr>
        <w:t>NOTE: T</w:t>
      </w:r>
      <w:r w:rsidR="001B57DC" w:rsidRPr="00776F0D">
        <w:rPr>
          <w:color w:val="auto"/>
        </w:rPr>
        <w:t xml:space="preserve">he samples can </w:t>
      </w:r>
      <w:r w:rsidR="00B019C5" w:rsidRPr="00776F0D">
        <w:rPr>
          <w:color w:val="auto"/>
        </w:rPr>
        <w:t xml:space="preserve">be </w:t>
      </w:r>
      <w:r w:rsidR="001B57DC" w:rsidRPr="00776F0D">
        <w:rPr>
          <w:color w:val="auto"/>
        </w:rPr>
        <w:t xml:space="preserve">either directly used in a </w:t>
      </w:r>
      <w:r w:rsidR="00981313" w:rsidRPr="00776F0D">
        <w:rPr>
          <w:color w:val="auto"/>
        </w:rPr>
        <w:t>SAX-</w:t>
      </w:r>
      <w:r w:rsidR="001B57DC" w:rsidRPr="00776F0D">
        <w:rPr>
          <w:color w:val="auto"/>
        </w:rPr>
        <w:t xml:space="preserve">HPLC run </w:t>
      </w:r>
      <w:r w:rsidR="001B57DC" w:rsidRPr="00776F0D">
        <w:rPr>
          <w:bCs/>
          <w:color w:val="auto"/>
        </w:rPr>
        <w:t>or</w:t>
      </w:r>
      <w:r w:rsidR="001B57DC" w:rsidRPr="00776F0D">
        <w:rPr>
          <w:color w:val="auto"/>
        </w:rPr>
        <w:t xml:space="preserve"> kept on ice </w:t>
      </w:r>
      <w:r w:rsidR="00B019C5" w:rsidRPr="00776F0D">
        <w:rPr>
          <w:color w:val="auto"/>
        </w:rPr>
        <w:t>(</w:t>
      </w:r>
      <w:r w:rsidR="001B57DC" w:rsidRPr="00776F0D">
        <w:rPr>
          <w:color w:val="auto"/>
        </w:rPr>
        <w:t>if used late</w:t>
      </w:r>
      <w:r w:rsidR="00310799" w:rsidRPr="00776F0D">
        <w:rPr>
          <w:color w:val="auto"/>
        </w:rPr>
        <w:t>r on the same day</w:t>
      </w:r>
      <w:r w:rsidR="00B019C5" w:rsidRPr="00776F0D">
        <w:rPr>
          <w:color w:val="auto"/>
        </w:rPr>
        <w:t>)</w:t>
      </w:r>
      <w:r w:rsidR="00310799" w:rsidRPr="00776F0D">
        <w:rPr>
          <w:color w:val="auto"/>
        </w:rPr>
        <w:t xml:space="preserve"> </w:t>
      </w:r>
      <w:r w:rsidR="00310799" w:rsidRPr="00776F0D">
        <w:rPr>
          <w:bCs/>
          <w:color w:val="auto"/>
        </w:rPr>
        <w:t>or</w:t>
      </w:r>
      <w:r w:rsidR="00310799" w:rsidRPr="00776F0D">
        <w:rPr>
          <w:color w:val="auto"/>
        </w:rPr>
        <w:t xml:space="preserve"> frozen in liquid nitrogen and stored at -80</w:t>
      </w:r>
      <w:r w:rsidRPr="00776F0D">
        <w:rPr>
          <w:color w:val="auto"/>
        </w:rPr>
        <w:t xml:space="preserve"> </w:t>
      </w:r>
      <w:r w:rsidR="00310799" w:rsidRPr="00776F0D">
        <w:rPr>
          <w:color w:val="auto"/>
        </w:rPr>
        <w:t>°C for 2</w:t>
      </w:r>
      <w:r w:rsidRPr="00776F0D">
        <w:rPr>
          <w:color w:val="auto"/>
        </w:rPr>
        <w:t>‒</w:t>
      </w:r>
      <w:r w:rsidR="00D80EA2" w:rsidRPr="00776F0D">
        <w:rPr>
          <w:color w:val="auto"/>
        </w:rPr>
        <w:t>4</w:t>
      </w:r>
      <w:r w:rsidR="00310799" w:rsidRPr="00776F0D">
        <w:rPr>
          <w:color w:val="auto"/>
        </w:rPr>
        <w:t xml:space="preserve"> weeks.</w:t>
      </w:r>
      <w:r w:rsidR="007B22BE" w:rsidRPr="00776F0D">
        <w:rPr>
          <w:color w:val="auto"/>
        </w:rPr>
        <w:t xml:space="preserve"> To ensure a high reproducibility and comparability</w:t>
      </w:r>
      <w:r w:rsidR="00B019C5" w:rsidRPr="00776F0D">
        <w:rPr>
          <w:color w:val="auto"/>
        </w:rPr>
        <w:t>,</w:t>
      </w:r>
      <w:r w:rsidR="007B22BE" w:rsidRPr="00776F0D">
        <w:rPr>
          <w:color w:val="auto"/>
        </w:rPr>
        <w:t xml:space="preserve"> it is recommended to always freeze the samples in liquid </w:t>
      </w:r>
      <w:r w:rsidR="007B22BE" w:rsidRPr="00776F0D">
        <w:rPr>
          <w:color w:val="auto"/>
        </w:rPr>
        <w:lastRenderedPageBreak/>
        <w:t>nitrogen for 5 min</w:t>
      </w:r>
      <w:r w:rsidR="00B019C5" w:rsidRPr="00776F0D">
        <w:rPr>
          <w:color w:val="auto"/>
        </w:rPr>
        <w:t>,</w:t>
      </w:r>
      <w:r w:rsidR="007B22BE" w:rsidRPr="00776F0D">
        <w:rPr>
          <w:color w:val="auto"/>
        </w:rPr>
        <w:t xml:space="preserve"> even </w:t>
      </w:r>
      <w:r w:rsidR="00B019C5" w:rsidRPr="00776F0D">
        <w:rPr>
          <w:color w:val="auto"/>
        </w:rPr>
        <w:t xml:space="preserve">if </w:t>
      </w:r>
      <w:r w:rsidR="007B22BE" w:rsidRPr="00776F0D">
        <w:rPr>
          <w:color w:val="auto"/>
        </w:rPr>
        <w:t>they will be directly used afterwards.</w:t>
      </w:r>
      <w:r w:rsidRPr="00776F0D">
        <w:rPr>
          <w:color w:val="auto"/>
        </w:rPr>
        <w:t xml:space="preserve"> </w:t>
      </w:r>
      <w:r w:rsidR="00380EB7" w:rsidRPr="00776F0D">
        <w:rPr>
          <w:color w:val="auto"/>
        </w:rPr>
        <w:t>Long</w:t>
      </w:r>
      <w:r w:rsidR="00015FB0" w:rsidRPr="00776F0D">
        <w:rPr>
          <w:color w:val="auto"/>
        </w:rPr>
        <w:t>er</w:t>
      </w:r>
      <w:r w:rsidR="004A5157" w:rsidRPr="00776F0D">
        <w:rPr>
          <w:color w:val="auto"/>
        </w:rPr>
        <w:t xml:space="preserve"> </w:t>
      </w:r>
      <w:r w:rsidR="00380EB7" w:rsidRPr="00776F0D">
        <w:rPr>
          <w:color w:val="auto"/>
        </w:rPr>
        <w:t>term</w:t>
      </w:r>
      <w:r w:rsidR="00923E51" w:rsidRPr="00776F0D">
        <w:rPr>
          <w:color w:val="auto"/>
        </w:rPr>
        <w:t xml:space="preserve"> storage of extracted samples at -80</w:t>
      </w:r>
      <w:r w:rsidRPr="00776F0D">
        <w:rPr>
          <w:color w:val="auto"/>
        </w:rPr>
        <w:t xml:space="preserve"> </w:t>
      </w:r>
      <w:r w:rsidR="00923E51" w:rsidRPr="00776F0D">
        <w:rPr>
          <w:color w:val="auto"/>
        </w:rPr>
        <w:t>°C is possible as long</w:t>
      </w:r>
      <w:r w:rsidR="00900954" w:rsidRPr="00776F0D">
        <w:rPr>
          <w:color w:val="auto"/>
        </w:rPr>
        <w:t xml:space="preserve"> as samples are only thawed once</w:t>
      </w:r>
      <w:r w:rsidR="00923E51" w:rsidRPr="00776F0D">
        <w:rPr>
          <w:color w:val="auto"/>
        </w:rPr>
        <w:t xml:space="preserve">. If frozen samples are used for </w:t>
      </w:r>
      <w:r w:rsidR="001A7454" w:rsidRPr="00776F0D">
        <w:rPr>
          <w:color w:val="auto"/>
        </w:rPr>
        <w:t xml:space="preserve">the </w:t>
      </w:r>
      <w:r w:rsidR="00923E51" w:rsidRPr="00776F0D">
        <w:rPr>
          <w:color w:val="auto"/>
        </w:rPr>
        <w:t xml:space="preserve">analysis, make sure that </w:t>
      </w:r>
      <w:r w:rsidR="00923E51" w:rsidRPr="00776F0D">
        <w:rPr>
          <w:b/>
          <w:color w:val="auto"/>
        </w:rPr>
        <w:t>no particles</w:t>
      </w:r>
      <w:r w:rsidR="00923E51" w:rsidRPr="00776F0D">
        <w:rPr>
          <w:color w:val="auto"/>
        </w:rPr>
        <w:t xml:space="preserve"> are visible after thawing. Otherwise, centrifuge again for 10 min at 4</w:t>
      </w:r>
      <w:r w:rsidRPr="00776F0D">
        <w:rPr>
          <w:color w:val="auto"/>
        </w:rPr>
        <w:t xml:space="preserve"> </w:t>
      </w:r>
      <w:r w:rsidR="00923E51" w:rsidRPr="00776F0D">
        <w:rPr>
          <w:color w:val="auto"/>
        </w:rPr>
        <w:t xml:space="preserve">°C </w:t>
      </w:r>
      <w:r w:rsidR="00D056DB" w:rsidRPr="00776F0D">
        <w:rPr>
          <w:color w:val="auto"/>
        </w:rPr>
        <w:t xml:space="preserve">at </w:t>
      </w:r>
      <w:r w:rsidR="00923E51" w:rsidRPr="00776F0D">
        <w:rPr>
          <w:color w:val="auto"/>
        </w:rPr>
        <w:t>≥ 18</w:t>
      </w:r>
      <w:r w:rsidRPr="00776F0D">
        <w:rPr>
          <w:color w:val="auto"/>
        </w:rPr>
        <w:t>,</w:t>
      </w:r>
      <w:r w:rsidR="00923E51" w:rsidRPr="00776F0D">
        <w:rPr>
          <w:color w:val="auto"/>
        </w:rPr>
        <w:t xml:space="preserve">000 x </w:t>
      </w:r>
      <w:r w:rsidR="00923E51" w:rsidRPr="00776F0D">
        <w:rPr>
          <w:i/>
          <w:color w:val="auto"/>
        </w:rPr>
        <w:t>g</w:t>
      </w:r>
      <w:r w:rsidR="00923E51" w:rsidRPr="00776F0D">
        <w:rPr>
          <w:color w:val="auto"/>
        </w:rPr>
        <w:t xml:space="preserve"> and transfer the supernatant into a fresh 1.5 mL tube.</w:t>
      </w:r>
    </w:p>
    <w:p w14:paraId="0B718C28" w14:textId="77777777" w:rsidR="00923E51" w:rsidRPr="00776F0D" w:rsidRDefault="00923E51" w:rsidP="00E706C2">
      <w:pPr>
        <w:pStyle w:val="ListParagraph"/>
        <w:widowControl/>
        <w:ind w:left="0"/>
        <w:rPr>
          <w:color w:val="auto"/>
        </w:rPr>
      </w:pPr>
    </w:p>
    <w:p w14:paraId="33ABD4E6" w14:textId="007F77E6" w:rsidR="00923E51" w:rsidRPr="00776F0D" w:rsidRDefault="00923E51" w:rsidP="00E706C2">
      <w:pPr>
        <w:pStyle w:val="ListParagraph"/>
        <w:widowControl/>
        <w:numPr>
          <w:ilvl w:val="0"/>
          <w:numId w:val="30"/>
        </w:numPr>
        <w:rPr>
          <w:b/>
          <w:color w:val="auto"/>
          <w:highlight w:val="yellow"/>
        </w:rPr>
      </w:pPr>
      <w:r w:rsidRPr="00776F0D">
        <w:rPr>
          <w:b/>
          <w:color w:val="auto"/>
          <w:highlight w:val="yellow"/>
        </w:rPr>
        <w:t>Performing the HPLC run</w:t>
      </w:r>
    </w:p>
    <w:p w14:paraId="35276DD3" w14:textId="5DD156CB" w:rsidR="00923E51" w:rsidRPr="00776F0D" w:rsidRDefault="00923E51" w:rsidP="00E706C2">
      <w:pPr>
        <w:widowControl/>
        <w:rPr>
          <w:color w:val="auto"/>
        </w:rPr>
      </w:pPr>
    </w:p>
    <w:p w14:paraId="42FBA3BB" w14:textId="54C174B2" w:rsidR="00923E51" w:rsidRPr="00776F0D" w:rsidRDefault="00380EB7" w:rsidP="00E706C2">
      <w:pPr>
        <w:pStyle w:val="ListParagraph"/>
        <w:widowControl/>
        <w:numPr>
          <w:ilvl w:val="1"/>
          <w:numId w:val="30"/>
        </w:numPr>
        <w:rPr>
          <w:color w:val="auto"/>
          <w:highlight w:val="yellow"/>
        </w:rPr>
      </w:pPr>
      <w:r w:rsidRPr="00776F0D">
        <w:rPr>
          <w:color w:val="auto"/>
          <w:highlight w:val="yellow"/>
        </w:rPr>
        <w:t xml:space="preserve">Equip the fraction collector with </w:t>
      </w:r>
      <w:r w:rsidR="00CC3E7D" w:rsidRPr="00776F0D">
        <w:rPr>
          <w:color w:val="auto"/>
          <w:highlight w:val="yellow"/>
        </w:rPr>
        <w:t>96</w:t>
      </w:r>
      <w:r w:rsidR="00DC1F24" w:rsidRPr="00776F0D">
        <w:rPr>
          <w:color w:val="auto"/>
          <w:highlight w:val="yellow"/>
        </w:rPr>
        <w:t xml:space="preserve"> small </w:t>
      </w:r>
      <w:r w:rsidRPr="00776F0D">
        <w:rPr>
          <w:color w:val="auto"/>
          <w:highlight w:val="yellow"/>
        </w:rPr>
        <w:t xml:space="preserve">scintillation vials </w:t>
      </w:r>
      <w:r w:rsidR="00DC1F24" w:rsidRPr="00776F0D">
        <w:rPr>
          <w:color w:val="auto"/>
          <w:highlight w:val="yellow"/>
        </w:rPr>
        <w:t xml:space="preserve">(capacity of </w:t>
      </w:r>
      <w:r w:rsidR="008E0018" w:rsidRPr="00776F0D">
        <w:rPr>
          <w:color w:val="auto"/>
          <w:highlight w:val="yellow"/>
        </w:rPr>
        <w:t>~</w:t>
      </w:r>
      <w:r w:rsidR="00DC1F24" w:rsidRPr="00776F0D">
        <w:rPr>
          <w:color w:val="auto"/>
          <w:highlight w:val="yellow"/>
        </w:rPr>
        <w:t xml:space="preserve">6 mL) and fill each vial with 2 mL of a suitable scintillation cocktail </w:t>
      </w:r>
      <w:r w:rsidR="00EB4B21" w:rsidRPr="00776F0D">
        <w:rPr>
          <w:color w:val="auto"/>
          <w:highlight w:val="yellow"/>
        </w:rPr>
        <w:t>(</w:t>
      </w:r>
      <w:r w:rsidR="008E0018" w:rsidRPr="00776F0D">
        <w:rPr>
          <w:color w:val="auto"/>
          <w:highlight w:val="yellow"/>
        </w:rPr>
        <w:t xml:space="preserve">e.g., </w:t>
      </w:r>
      <w:r w:rsidR="00EB4B21" w:rsidRPr="00776F0D">
        <w:rPr>
          <w:color w:val="auto"/>
          <w:highlight w:val="yellow"/>
        </w:rPr>
        <w:t xml:space="preserve">Ultima-Flo AP liquid scintillation cocktail) </w:t>
      </w:r>
      <w:r w:rsidR="00961AEC" w:rsidRPr="00776F0D">
        <w:rPr>
          <w:color w:val="auto"/>
          <w:highlight w:val="yellow"/>
        </w:rPr>
        <w:t>compatible with</w:t>
      </w:r>
      <w:r w:rsidR="00DC1F24" w:rsidRPr="00776F0D">
        <w:rPr>
          <w:color w:val="auto"/>
          <w:highlight w:val="yellow"/>
        </w:rPr>
        <w:t xml:space="preserve"> </w:t>
      </w:r>
      <w:r w:rsidR="00015FB0" w:rsidRPr="00776F0D">
        <w:rPr>
          <w:color w:val="auto"/>
          <w:highlight w:val="yellow"/>
        </w:rPr>
        <w:t>buffers with low pH and high ammonium phosphate concentration</w:t>
      </w:r>
      <w:r w:rsidR="00015FB0" w:rsidRPr="00776F0D" w:rsidDel="00015FB0">
        <w:rPr>
          <w:color w:val="auto"/>
          <w:highlight w:val="yellow"/>
        </w:rPr>
        <w:t xml:space="preserve"> </w:t>
      </w:r>
      <w:r w:rsidR="00DC1F24" w:rsidRPr="00776F0D">
        <w:rPr>
          <w:color w:val="auto"/>
          <w:highlight w:val="yellow"/>
        </w:rPr>
        <w:t xml:space="preserve">(see </w:t>
      </w:r>
      <w:r w:rsidR="00DC1F24" w:rsidRPr="00776F0D">
        <w:rPr>
          <w:b/>
          <w:color w:val="auto"/>
          <w:highlight w:val="yellow"/>
        </w:rPr>
        <w:t>Table of Materials</w:t>
      </w:r>
      <w:r w:rsidR="00DC1F24" w:rsidRPr="00776F0D">
        <w:rPr>
          <w:color w:val="auto"/>
          <w:highlight w:val="yellow"/>
        </w:rPr>
        <w:t>).</w:t>
      </w:r>
    </w:p>
    <w:p w14:paraId="17B70B0C" w14:textId="131B9344" w:rsidR="00DC1F24" w:rsidRPr="00776F0D" w:rsidRDefault="00DC1F24" w:rsidP="00E706C2">
      <w:pPr>
        <w:widowControl/>
        <w:rPr>
          <w:color w:val="auto"/>
        </w:rPr>
      </w:pPr>
    </w:p>
    <w:p w14:paraId="23ED4B7B" w14:textId="4E44CA66" w:rsidR="00DC1F24" w:rsidRPr="00776F0D" w:rsidRDefault="00DC1F24" w:rsidP="00E706C2">
      <w:pPr>
        <w:widowControl/>
        <w:rPr>
          <w:color w:val="auto"/>
        </w:rPr>
      </w:pPr>
      <w:r w:rsidRPr="00776F0D">
        <w:rPr>
          <w:color w:val="auto"/>
        </w:rPr>
        <w:t xml:space="preserve">NOTE: The number of vials and the size of the vials depend on the fraction collector and scintillation counter used. </w:t>
      </w:r>
      <w:r w:rsidR="005B1F64" w:rsidRPr="00776F0D">
        <w:rPr>
          <w:color w:val="auto"/>
        </w:rPr>
        <w:t>It is i</w:t>
      </w:r>
      <w:r w:rsidRPr="00776F0D">
        <w:rPr>
          <w:color w:val="auto"/>
        </w:rPr>
        <w:t xml:space="preserve">mportant </w:t>
      </w:r>
      <w:r w:rsidR="005B1F64" w:rsidRPr="00776F0D">
        <w:rPr>
          <w:color w:val="auto"/>
        </w:rPr>
        <w:t>to</w:t>
      </w:r>
      <w:r w:rsidRPr="00776F0D">
        <w:rPr>
          <w:color w:val="auto"/>
        </w:rPr>
        <w:t xml:space="preserve"> at least </w:t>
      </w:r>
      <w:r w:rsidR="005B1F64" w:rsidRPr="00776F0D">
        <w:rPr>
          <w:color w:val="auto"/>
        </w:rPr>
        <w:t xml:space="preserve">collect </w:t>
      </w:r>
      <w:r w:rsidR="00B1657C" w:rsidRPr="00776F0D">
        <w:rPr>
          <w:color w:val="auto"/>
        </w:rPr>
        <w:t xml:space="preserve">the </w:t>
      </w:r>
      <w:r w:rsidR="00B1657C" w:rsidRPr="00776F0D">
        <w:rPr>
          <w:b/>
          <w:color w:val="auto"/>
        </w:rPr>
        <w:t>first</w:t>
      </w:r>
      <w:r w:rsidR="00B1657C" w:rsidRPr="00776F0D">
        <w:rPr>
          <w:color w:val="auto"/>
        </w:rPr>
        <w:t xml:space="preserve"> </w:t>
      </w:r>
      <w:r w:rsidRPr="00776F0D">
        <w:rPr>
          <w:b/>
          <w:color w:val="auto"/>
        </w:rPr>
        <w:t>90 fractions</w:t>
      </w:r>
      <w:r w:rsidR="00CC3E7D" w:rsidRPr="00776F0D">
        <w:rPr>
          <w:color w:val="auto"/>
        </w:rPr>
        <w:t>,</w:t>
      </w:r>
      <w:r w:rsidRPr="00776F0D">
        <w:rPr>
          <w:color w:val="auto"/>
        </w:rPr>
        <w:t xml:space="preserve"> if the gradient described here is used</w:t>
      </w:r>
      <w:r w:rsidR="00CC3E7D" w:rsidRPr="00776F0D">
        <w:rPr>
          <w:color w:val="auto"/>
        </w:rPr>
        <w:t>,</w:t>
      </w:r>
      <w:r w:rsidRPr="00776F0D">
        <w:rPr>
          <w:color w:val="auto"/>
        </w:rPr>
        <w:t xml:space="preserve"> to obtain a full inositol polyphosphate profile.</w:t>
      </w:r>
      <w:r w:rsidR="0042418F" w:rsidRPr="00776F0D">
        <w:rPr>
          <w:color w:val="auto"/>
        </w:rPr>
        <w:t xml:space="preserve"> Also make sure to </w:t>
      </w:r>
      <w:r w:rsidR="0042418F" w:rsidRPr="00776F0D">
        <w:rPr>
          <w:b/>
          <w:color w:val="auto"/>
        </w:rPr>
        <w:t>properly label</w:t>
      </w:r>
      <w:r w:rsidR="0042418F" w:rsidRPr="00776F0D">
        <w:rPr>
          <w:color w:val="auto"/>
        </w:rPr>
        <w:t xml:space="preserve"> every vial</w:t>
      </w:r>
      <w:r w:rsidR="00961AEC" w:rsidRPr="00776F0D">
        <w:rPr>
          <w:color w:val="auto"/>
        </w:rPr>
        <w:t xml:space="preserve"> and its</w:t>
      </w:r>
      <w:r w:rsidR="0042418F" w:rsidRPr="00776F0D">
        <w:rPr>
          <w:color w:val="auto"/>
        </w:rPr>
        <w:t xml:space="preserve"> respective lid, to prevent mix-up of fractions or samples.</w:t>
      </w:r>
    </w:p>
    <w:p w14:paraId="1B6D7F20" w14:textId="3894E1DE" w:rsidR="001406BB" w:rsidRPr="00776F0D" w:rsidRDefault="001406BB" w:rsidP="00E706C2">
      <w:pPr>
        <w:widowControl/>
        <w:rPr>
          <w:color w:val="auto"/>
        </w:rPr>
      </w:pPr>
    </w:p>
    <w:p w14:paraId="55FECC68" w14:textId="6415FF48" w:rsidR="001406BB" w:rsidRPr="00776F0D" w:rsidRDefault="001406BB" w:rsidP="00E706C2">
      <w:pPr>
        <w:pStyle w:val="ListParagraph"/>
        <w:widowControl/>
        <w:numPr>
          <w:ilvl w:val="1"/>
          <w:numId w:val="30"/>
        </w:numPr>
        <w:rPr>
          <w:color w:val="auto"/>
          <w:highlight w:val="yellow"/>
        </w:rPr>
      </w:pPr>
      <w:r w:rsidRPr="00776F0D">
        <w:rPr>
          <w:color w:val="auto"/>
          <w:highlight w:val="yellow"/>
        </w:rPr>
        <w:t xml:space="preserve">Start the HPLC system/pumps and have it ready to run. </w:t>
      </w:r>
      <w:r w:rsidR="001B77C9" w:rsidRPr="00776F0D">
        <w:rPr>
          <w:color w:val="auto"/>
          <w:highlight w:val="yellow"/>
        </w:rPr>
        <w:t xml:space="preserve">Activate the piston seal wash and </w:t>
      </w:r>
      <w:r w:rsidR="00703689" w:rsidRPr="00776F0D">
        <w:rPr>
          <w:color w:val="auto"/>
          <w:highlight w:val="yellow"/>
        </w:rPr>
        <w:t xml:space="preserve">keep </w:t>
      </w:r>
      <w:r w:rsidR="001B77C9" w:rsidRPr="00776F0D">
        <w:rPr>
          <w:color w:val="auto"/>
          <w:highlight w:val="yellow"/>
        </w:rPr>
        <w:t xml:space="preserve">it </w:t>
      </w:r>
      <w:r w:rsidR="00703689" w:rsidRPr="00776F0D">
        <w:rPr>
          <w:color w:val="auto"/>
          <w:highlight w:val="yellow"/>
        </w:rPr>
        <w:t xml:space="preserve">activated </w:t>
      </w:r>
      <w:r w:rsidR="001B77C9" w:rsidRPr="00776F0D">
        <w:rPr>
          <w:color w:val="auto"/>
          <w:highlight w:val="yellow"/>
        </w:rPr>
        <w:t xml:space="preserve">during the whole run. </w:t>
      </w:r>
      <w:r w:rsidR="00A05090" w:rsidRPr="00776F0D">
        <w:rPr>
          <w:color w:val="auto"/>
          <w:highlight w:val="yellow"/>
        </w:rPr>
        <w:t>Load</w:t>
      </w:r>
      <w:r w:rsidRPr="00776F0D">
        <w:rPr>
          <w:color w:val="auto"/>
          <w:highlight w:val="yellow"/>
        </w:rPr>
        <w:t xml:space="preserve"> the sample</w:t>
      </w:r>
      <w:r w:rsidR="00CB2676" w:rsidRPr="00776F0D">
        <w:rPr>
          <w:color w:val="auto"/>
          <w:highlight w:val="yellow"/>
        </w:rPr>
        <w:t xml:space="preserve"> by manually injecting the </w:t>
      </w:r>
      <w:r w:rsidR="00F4070B" w:rsidRPr="00776F0D">
        <w:rPr>
          <w:color w:val="auto"/>
          <w:highlight w:val="yellow"/>
        </w:rPr>
        <w:t xml:space="preserve">complete supernatant from </w:t>
      </w:r>
      <w:r w:rsidR="00F4070B" w:rsidRPr="00776F0D">
        <w:rPr>
          <w:bCs/>
          <w:color w:val="auto"/>
          <w:highlight w:val="yellow"/>
        </w:rPr>
        <w:t>step 4.5</w:t>
      </w:r>
      <w:r w:rsidR="00AC7F03" w:rsidRPr="00776F0D">
        <w:rPr>
          <w:color w:val="auto"/>
          <w:highlight w:val="yellow"/>
        </w:rPr>
        <w:t xml:space="preserve"> (approximately </w:t>
      </w:r>
      <w:r w:rsidR="006632E5" w:rsidRPr="00776F0D">
        <w:rPr>
          <w:color w:val="auto"/>
          <w:highlight w:val="yellow"/>
        </w:rPr>
        <w:t>750</w:t>
      </w:r>
      <w:r w:rsidR="00AC7F03" w:rsidRPr="00776F0D">
        <w:rPr>
          <w:color w:val="auto"/>
          <w:highlight w:val="yellow"/>
        </w:rPr>
        <w:t xml:space="preserve"> µL)</w:t>
      </w:r>
      <w:r w:rsidRPr="00776F0D">
        <w:rPr>
          <w:color w:val="auto"/>
          <w:highlight w:val="yellow"/>
        </w:rPr>
        <w:t xml:space="preserve"> using a suitable syringe (see </w:t>
      </w:r>
      <w:r w:rsidRPr="00776F0D">
        <w:rPr>
          <w:b/>
          <w:color w:val="auto"/>
          <w:highlight w:val="yellow"/>
        </w:rPr>
        <w:t>Table of Materials</w:t>
      </w:r>
      <w:r w:rsidRPr="00776F0D">
        <w:rPr>
          <w:color w:val="auto"/>
          <w:highlight w:val="yellow"/>
        </w:rPr>
        <w:t>)</w:t>
      </w:r>
      <w:r w:rsidR="00CB2676" w:rsidRPr="00776F0D">
        <w:rPr>
          <w:color w:val="auto"/>
          <w:highlight w:val="yellow"/>
        </w:rPr>
        <w:t xml:space="preserve">. If automatic injection is possible, </w:t>
      </w:r>
      <w:r w:rsidRPr="00776F0D">
        <w:rPr>
          <w:color w:val="auto"/>
          <w:highlight w:val="yellow"/>
        </w:rPr>
        <w:t xml:space="preserve">transfer </w:t>
      </w:r>
      <w:r w:rsidR="00CB2676" w:rsidRPr="00776F0D">
        <w:rPr>
          <w:color w:val="auto"/>
          <w:highlight w:val="yellow"/>
        </w:rPr>
        <w:t xml:space="preserve">the </w:t>
      </w:r>
      <w:r w:rsidR="00AC7F03" w:rsidRPr="00776F0D">
        <w:rPr>
          <w:color w:val="auto"/>
          <w:highlight w:val="yellow"/>
        </w:rPr>
        <w:t>sample</w:t>
      </w:r>
      <w:r w:rsidR="00CB2676" w:rsidRPr="00776F0D">
        <w:rPr>
          <w:color w:val="auto"/>
          <w:highlight w:val="yellow"/>
        </w:rPr>
        <w:t xml:space="preserve"> </w:t>
      </w:r>
      <w:r w:rsidR="00AC7F03" w:rsidRPr="00776F0D">
        <w:rPr>
          <w:color w:val="auto"/>
          <w:highlight w:val="yellow"/>
        </w:rPr>
        <w:t xml:space="preserve">to the corresponding </w:t>
      </w:r>
      <w:r w:rsidRPr="00776F0D">
        <w:rPr>
          <w:color w:val="auto"/>
          <w:highlight w:val="yellow"/>
        </w:rPr>
        <w:t xml:space="preserve">sample vial. </w:t>
      </w:r>
      <w:r w:rsidR="00AC7F03" w:rsidRPr="00776F0D">
        <w:rPr>
          <w:color w:val="auto"/>
          <w:highlight w:val="yellow"/>
        </w:rPr>
        <w:t xml:space="preserve">Turn the valve from “load” to “inject” position </w:t>
      </w:r>
      <w:r w:rsidR="00A05090" w:rsidRPr="00776F0D">
        <w:rPr>
          <w:color w:val="auto"/>
          <w:highlight w:val="yellow"/>
        </w:rPr>
        <w:t xml:space="preserve">and </w:t>
      </w:r>
      <w:r w:rsidRPr="00776F0D">
        <w:rPr>
          <w:color w:val="auto"/>
          <w:highlight w:val="yellow"/>
        </w:rPr>
        <w:t>start the gradient and the fraction collector.</w:t>
      </w:r>
    </w:p>
    <w:p w14:paraId="43440AB4" w14:textId="77777777" w:rsidR="001406BB" w:rsidRPr="00776F0D" w:rsidRDefault="001406BB" w:rsidP="00E706C2">
      <w:pPr>
        <w:pStyle w:val="ListParagraph"/>
        <w:widowControl/>
        <w:ind w:left="0"/>
        <w:rPr>
          <w:color w:val="auto"/>
        </w:rPr>
      </w:pPr>
    </w:p>
    <w:p w14:paraId="65864A80" w14:textId="2D6A0EEF" w:rsidR="001406BB" w:rsidRPr="00776F0D" w:rsidRDefault="001406BB" w:rsidP="00E706C2">
      <w:pPr>
        <w:widowControl/>
        <w:rPr>
          <w:color w:val="auto"/>
        </w:rPr>
      </w:pPr>
      <w:r w:rsidRPr="00776F0D">
        <w:rPr>
          <w:color w:val="auto"/>
        </w:rPr>
        <w:t>NOTE: Depending on the HPLC system used, the starting procedure might differ, especially when comparing old</w:t>
      </w:r>
      <w:r w:rsidR="00703689" w:rsidRPr="00776F0D">
        <w:rPr>
          <w:color w:val="auto"/>
        </w:rPr>
        <w:t>er</w:t>
      </w:r>
      <w:r w:rsidRPr="00776F0D">
        <w:rPr>
          <w:color w:val="auto"/>
        </w:rPr>
        <w:t xml:space="preserve"> system</w:t>
      </w:r>
      <w:r w:rsidR="00703689" w:rsidRPr="00776F0D">
        <w:rPr>
          <w:color w:val="auto"/>
        </w:rPr>
        <w:t>s</w:t>
      </w:r>
      <w:r w:rsidRPr="00776F0D">
        <w:rPr>
          <w:color w:val="auto"/>
        </w:rPr>
        <w:t xml:space="preserve"> (</w:t>
      </w:r>
      <w:r w:rsidR="00703689" w:rsidRPr="00776F0D">
        <w:rPr>
          <w:color w:val="auto"/>
        </w:rPr>
        <w:t xml:space="preserve">as </w:t>
      </w:r>
      <w:r w:rsidRPr="00776F0D">
        <w:rPr>
          <w:color w:val="auto"/>
        </w:rPr>
        <w:t>described here) with a fully software</w:t>
      </w:r>
      <w:r w:rsidR="00703689" w:rsidRPr="00776F0D">
        <w:rPr>
          <w:color w:val="auto"/>
        </w:rPr>
        <w:t>-</w:t>
      </w:r>
      <w:r w:rsidRPr="00776F0D">
        <w:rPr>
          <w:color w:val="auto"/>
        </w:rPr>
        <w:t>controlled newer model.</w:t>
      </w:r>
      <w:r w:rsidR="00DF2156" w:rsidRPr="00776F0D">
        <w:rPr>
          <w:color w:val="auto"/>
        </w:rPr>
        <w:t xml:space="preserve"> It is</w:t>
      </w:r>
      <w:r w:rsidRPr="00776F0D">
        <w:rPr>
          <w:color w:val="auto"/>
        </w:rPr>
        <w:t xml:space="preserve"> </w:t>
      </w:r>
      <w:r w:rsidR="00DF2156" w:rsidRPr="00776F0D">
        <w:rPr>
          <w:color w:val="auto"/>
        </w:rPr>
        <w:t xml:space="preserve">very </w:t>
      </w:r>
      <w:r w:rsidRPr="00776F0D">
        <w:rPr>
          <w:color w:val="auto"/>
        </w:rPr>
        <w:t>important</w:t>
      </w:r>
      <w:r w:rsidR="00DF2156" w:rsidRPr="00776F0D">
        <w:rPr>
          <w:color w:val="auto"/>
        </w:rPr>
        <w:t xml:space="preserve"> to ensure</w:t>
      </w:r>
      <w:r w:rsidRPr="00776F0D">
        <w:rPr>
          <w:color w:val="auto"/>
        </w:rPr>
        <w:t xml:space="preserve"> that </w:t>
      </w:r>
      <w:r w:rsidR="00703689" w:rsidRPr="00776F0D">
        <w:rPr>
          <w:color w:val="auto"/>
        </w:rPr>
        <w:t xml:space="preserve">the </w:t>
      </w:r>
      <w:r w:rsidRPr="00776F0D">
        <w:rPr>
          <w:color w:val="auto"/>
        </w:rPr>
        <w:t xml:space="preserve">gradient, </w:t>
      </w:r>
      <w:r w:rsidR="00703689" w:rsidRPr="00776F0D">
        <w:rPr>
          <w:color w:val="auto"/>
        </w:rPr>
        <w:t xml:space="preserve">the </w:t>
      </w:r>
      <w:r w:rsidRPr="00776F0D">
        <w:rPr>
          <w:color w:val="auto"/>
        </w:rPr>
        <w:t xml:space="preserve">sample injection and </w:t>
      </w:r>
      <w:r w:rsidR="00703689" w:rsidRPr="00776F0D">
        <w:rPr>
          <w:color w:val="auto"/>
        </w:rPr>
        <w:t xml:space="preserve">fraction </w:t>
      </w:r>
      <w:r w:rsidRPr="00776F0D">
        <w:rPr>
          <w:color w:val="auto"/>
        </w:rPr>
        <w:t>collecti</w:t>
      </w:r>
      <w:r w:rsidR="00703689" w:rsidRPr="00776F0D">
        <w:rPr>
          <w:color w:val="auto"/>
        </w:rPr>
        <w:t>o</w:t>
      </w:r>
      <w:r w:rsidRPr="00776F0D">
        <w:rPr>
          <w:color w:val="auto"/>
        </w:rPr>
        <w:t>n start simultaneously.</w:t>
      </w:r>
    </w:p>
    <w:p w14:paraId="2E1A98DD" w14:textId="09605079" w:rsidR="001406BB" w:rsidRPr="00776F0D" w:rsidRDefault="001406BB" w:rsidP="00E706C2">
      <w:pPr>
        <w:widowControl/>
        <w:rPr>
          <w:color w:val="auto"/>
        </w:rPr>
      </w:pPr>
    </w:p>
    <w:p w14:paraId="7F81A21D" w14:textId="77777777" w:rsidR="008E0018" w:rsidRPr="00776F0D" w:rsidRDefault="009C4C81" w:rsidP="00E706C2">
      <w:pPr>
        <w:pStyle w:val="ListParagraph"/>
        <w:widowControl/>
        <w:numPr>
          <w:ilvl w:val="1"/>
          <w:numId w:val="30"/>
        </w:numPr>
        <w:rPr>
          <w:color w:val="auto"/>
          <w:highlight w:val="yellow"/>
        </w:rPr>
      </w:pPr>
      <w:r w:rsidRPr="00776F0D">
        <w:rPr>
          <w:color w:val="auto"/>
          <w:highlight w:val="yellow"/>
        </w:rPr>
        <w:t xml:space="preserve">While the HPLC run is ongoing, check the pressure </w:t>
      </w:r>
      <w:r w:rsidR="000E3128" w:rsidRPr="00776F0D">
        <w:rPr>
          <w:color w:val="auto"/>
          <w:highlight w:val="yellow"/>
        </w:rPr>
        <w:t xml:space="preserve">regularly. The starting pressure should be around 18–24 bar (1.8–2.4 MPa) and </w:t>
      </w:r>
      <w:r w:rsidR="005B1F64" w:rsidRPr="00776F0D">
        <w:rPr>
          <w:color w:val="auto"/>
          <w:highlight w:val="yellow"/>
        </w:rPr>
        <w:t xml:space="preserve">should </w:t>
      </w:r>
      <w:r w:rsidR="000E3128" w:rsidRPr="00776F0D">
        <w:rPr>
          <w:color w:val="auto"/>
          <w:highlight w:val="yellow"/>
        </w:rPr>
        <w:t xml:space="preserve">slowly rise to 50–60 bar (5–6 MPa) once 100% buffer B is reached. </w:t>
      </w:r>
    </w:p>
    <w:p w14:paraId="42F3199D" w14:textId="77777777" w:rsidR="008E0018" w:rsidRPr="00776F0D" w:rsidRDefault="008E0018" w:rsidP="008E0018">
      <w:pPr>
        <w:pStyle w:val="ListParagraph"/>
        <w:widowControl/>
        <w:ind w:left="0"/>
        <w:rPr>
          <w:color w:val="auto"/>
          <w:highlight w:val="yellow"/>
        </w:rPr>
      </w:pPr>
    </w:p>
    <w:p w14:paraId="4EFBF624" w14:textId="08F1C06A" w:rsidR="001406BB" w:rsidRPr="00776F0D" w:rsidRDefault="008E0018" w:rsidP="008E0018">
      <w:pPr>
        <w:pStyle w:val="ListParagraph"/>
        <w:widowControl/>
        <w:ind w:left="0"/>
        <w:rPr>
          <w:color w:val="auto"/>
          <w:highlight w:val="yellow"/>
        </w:rPr>
      </w:pPr>
      <w:r w:rsidRPr="00776F0D">
        <w:rPr>
          <w:color w:val="auto"/>
        </w:rPr>
        <w:t xml:space="preserve">CAUTION: </w:t>
      </w:r>
      <w:r w:rsidR="00CB606F" w:rsidRPr="00776F0D">
        <w:rPr>
          <w:color w:val="auto"/>
        </w:rPr>
        <w:t>Decreased</w:t>
      </w:r>
      <w:r w:rsidR="00DF2C1A" w:rsidRPr="00776F0D">
        <w:rPr>
          <w:color w:val="auto"/>
        </w:rPr>
        <w:t xml:space="preserve"> pressure might indicate a leak in the system</w:t>
      </w:r>
      <w:r w:rsidRPr="00776F0D">
        <w:rPr>
          <w:color w:val="auto"/>
        </w:rPr>
        <w:t xml:space="preserve"> while</w:t>
      </w:r>
      <w:r w:rsidR="00DF2C1A" w:rsidRPr="00776F0D">
        <w:rPr>
          <w:color w:val="auto"/>
        </w:rPr>
        <w:t xml:space="preserve"> </w:t>
      </w:r>
      <w:r w:rsidR="00CB606F" w:rsidRPr="00776F0D">
        <w:rPr>
          <w:color w:val="auto"/>
        </w:rPr>
        <w:t>increased pressure</w:t>
      </w:r>
      <w:r w:rsidR="00DF2C1A" w:rsidRPr="00776F0D">
        <w:rPr>
          <w:color w:val="auto"/>
        </w:rPr>
        <w:t xml:space="preserve"> </w:t>
      </w:r>
      <w:r w:rsidRPr="00776F0D">
        <w:rPr>
          <w:color w:val="auto"/>
        </w:rPr>
        <w:t xml:space="preserve">indicates </w:t>
      </w:r>
      <w:r w:rsidR="00DF2C1A" w:rsidRPr="00776F0D">
        <w:rPr>
          <w:color w:val="auto"/>
        </w:rPr>
        <w:t>a blockage. Pressure fluctuations (≥ 3 bar in a few seconds) can indicate the presence of air in the system.</w:t>
      </w:r>
      <w:r w:rsidR="005A2370" w:rsidRPr="00776F0D">
        <w:rPr>
          <w:color w:val="auto"/>
        </w:rPr>
        <w:t xml:space="preserve"> Keep in mind that everything that leaves the column</w:t>
      </w:r>
      <w:r w:rsidR="00703689" w:rsidRPr="00776F0D">
        <w:rPr>
          <w:color w:val="auto"/>
        </w:rPr>
        <w:t>,</w:t>
      </w:r>
      <w:r w:rsidR="005A2370" w:rsidRPr="00776F0D">
        <w:rPr>
          <w:color w:val="auto"/>
        </w:rPr>
        <w:t xml:space="preserve"> as well as every leakage that occurs at the injector or afterwards is </w:t>
      </w:r>
      <w:r w:rsidR="005A2370" w:rsidRPr="00776F0D">
        <w:rPr>
          <w:b/>
          <w:color w:val="auto"/>
        </w:rPr>
        <w:t>radioactive</w:t>
      </w:r>
      <w:r w:rsidR="005A2370" w:rsidRPr="00776F0D">
        <w:rPr>
          <w:color w:val="auto"/>
        </w:rPr>
        <w:t>.</w:t>
      </w:r>
    </w:p>
    <w:p w14:paraId="06C79C1F" w14:textId="29A9371C" w:rsidR="00DF2C1A" w:rsidRPr="00776F0D" w:rsidRDefault="00DF2C1A" w:rsidP="00E706C2">
      <w:pPr>
        <w:widowControl/>
        <w:rPr>
          <w:color w:val="auto"/>
        </w:rPr>
      </w:pPr>
    </w:p>
    <w:p w14:paraId="5BB3FB2C" w14:textId="24CDD01D" w:rsidR="00DF2C1A" w:rsidRPr="00776F0D" w:rsidRDefault="00DF2C1A" w:rsidP="00E706C2">
      <w:pPr>
        <w:widowControl/>
        <w:rPr>
          <w:color w:val="auto"/>
        </w:rPr>
      </w:pPr>
      <w:r w:rsidRPr="00776F0D">
        <w:rPr>
          <w:color w:val="auto"/>
        </w:rPr>
        <w:t xml:space="preserve">NOTE: The </w:t>
      </w:r>
      <w:r w:rsidR="00B1657C" w:rsidRPr="00776F0D">
        <w:rPr>
          <w:color w:val="auto"/>
        </w:rPr>
        <w:t xml:space="preserve">pressure also depends on the HPLC system and can be lower or higher than stated here. It will slowly </w:t>
      </w:r>
      <w:r w:rsidR="002F79E9" w:rsidRPr="00776F0D">
        <w:rPr>
          <w:color w:val="auto"/>
        </w:rPr>
        <w:t xml:space="preserve">increase </w:t>
      </w:r>
      <w:r w:rsidR="003F5187" w:rsidRPr="00776F0D">
        <w:rPr>
          <w:color w:val="auto"/>
        </w:rPr>
        <w:t xml:space="preserve">after </w:t>
      </w:r>
      <w:r w:rsidR="00B1657C" w:rsidRPr="00776F0D">
        <w:rPr>
          <w:color w:val="auto"/>
        </w:rPr>
        <w:t>approx</w:t>
      </w:r>
      <w:r w:rsidR="00E544F8" w:rsidRPr="00776F0D">
        <w:rPr>
          <w:color w:val="auto"/>
        </w:rPr>
        <w:t>imately</w:t>
      </w:r>
      <w:r w:rsidR="00B1657C" w:rsidRPr="00776F0D">
        <w:rPr>
          <w:color w:val="auto"/>
        </w:rPr>
        <w:t xml:space="preserve"> 15–20 runs. </w:t>
      </w:r>
      <w:r w:rsidR="003F5187" w:rsidRPr="00776F0D">
        <w:rPr>
          <w:color w:val="auto"/>
        </w:rPr>
        <w:t xml:space="preserve">However, this does not necessarily </w:t>
      </w:r>
      <w:r w:rsidR="00F754AB" w:rsidRPr="00776F0D">
        <w:rPr>
          <w:color w:val="auto"/>
        </w:rPr>
        <w:t>influence the</w:t>
      </w:r>
      <w:r w:rsidR="003F5187" w:rsidRPr="00776F0D">
        <w:rPr>
          <w:color w:val="auto"/>
        </w:rPr>
        <w:t xml:space="preserve"> quality of the obtained runs.</w:t>
      </w:r>
    </w:p>
    <w:p w14:paraId="0D83FC00" w14:textId="449E3360" w:rsidR="0042418F" w:rsidRPr="00776F0D" w:rsidRDefault="0042418F" w:rsidP="00E706C2">
      <w:pPr>
        <w:widowControl/>
        <w:rPr>
          <w:color w:val="auto"/>
        </w:rPr>
      </w:pPr>
    </w:p>
    <w:p w14:paraId="0425C9DD" w14:textId="75D20B17" w:rsidR="0042418F" w:rsidRPr="00776F0D" w:rsidRDefault="0042418F" w:rsidP="00E706C2">
      <w:pPr>
        <w:pStyle w:val="ListParagraph"/>
        <w:widowControl/>
        <w:numPr>
          <w:ilvl w:val="1"/>
          <w:numId w:val="30"/>
        </w:numPr>
        <w:rPr>
          <w:color w:val="auto"/>
          <w:highlight w:val="yellow"/>
        </w:rPr>
      </w:pPr>
      <w:r w:rsidRPr="00776F0D">
        <w:rPr>
          <w:color w:val="auto"/>
          <w:highlight w:val="yellow"/>
        </w:rPr>
        <w:lastRenderedPageBreak/>
        <w:t>After the run, close the vi</w:t>
      </w:r>
      <w:r w:rsidR="00BF10A7" w:rsidRPr="00776F0D">
        <w:rPr>
          <w:color w:val="auto"/>
          <w:highlight w:val="yellow"/>
        </w:rPr>
        <w:t>als tightly and mix the fractions</w:t>
      </w:r>
      <w:r w:rsidRPr="00776F0D">
        <w:rPr>
          <w:color w:val="auto"/>
          <w:highlight w:val="yellow"/>
        </w:rPr>
        <w:t xml:space="preserve"> with the scintillation cocktail by vigorous shaking. </w:t>
      </w:r>
      <w:r w:rsidR="008E0018" w:rsidRPr="00776F0D">
        <w:rPr>
          <w:color w:val="auto"/>
          <w:highlight w:val="yellow"/>
        </w:rPr>
        <w:t>P</w:t>
      </w:r>
      <w:r w:rsidR="00C25EAE" w:rsidRPr="00776F0D">
        <w:rPr>
          <w:color w:val="auto"/>
          <w:highlight w:val="yellow"/>
        </w:rPr>
        <w:t xml:space="preserve">roceed directly with the measurement or </w:t>
      </w:r>
      <w:r w:rsidR="00485573" w:rsidRPr="00776F0D">
        <w:rPr>
          <w:color w:val="auto"/>
          <w:highlight w:val="yellow"/>
        </w:rPr>
        <w:t>keep the vials in an upright position, ideally in the dark.</w:t>
      </w:r>
    </w:p>
    <w:p w14:paraId="468D3953" w14:textId="22C2245A" w:rsidR="00485573" w:rsidRPr="00776F0D" w:rsidRDefault="00485573" w:rsidP="00E706C2">
      <w:pPr>
        <w:widowControl/>
        <w:rPr>
          <w:color w:val="auto"/>
        </w:rPr>
      </w:pPr>
    </w:p>
    <w:p w14:paraId="0CF9436D" w14:textId="02E08009" w:rsidR="00485573" w:rsidRPr="00776F0D" w:rsidRDefault="00485573" w:rsidP="00E706C2">
      <w:pPr>
        <w:widowControl/>
        <w:rPr>
          <w:color w:val="auto"/>
        </w:rPr>
      </w:pPr>
      <w:r w:rsidRPr="00776F0D">
        <w:rPr>
          <w:color w:val="auto"/>
        </w:rPr>
        <w:t xml:space="preserve">NOTE: </w:t>
      </w:r>
      <w:r w:rsidR="00BF10A7" w:rsidRPr="00776F0D">
        <w:rPr>
          <w:color w:val="auto"/>
        </w:rPr>
        <w:t>Fractions</w:t>
      </w:r>
      <w:r w:rsidR="00725D79" w:rsidRPr="00776F0D">
        <w:rPr>
          <w:color w:val="auto"/>
        </w:rPr>
        <w:t xml:space="preserve"> mixed with scintillation cocktail are stable for </w:t>
      </w:r>
      <w:r w:rsidR="00A60743" w:rsidRPr="00776F0D">
        <w:rPr>
          <w:color w:val="auto"/>
        </w:rPr>
        <w:t xml:space="preserve">weeks </w:t>
      </w:r>
      <w:r w:rsidR="00725D79" w:rsidRPr="00776F0D">
        <w:rPr>
          <w:color w:val="auto"/>
        </w:rPr>
        <w:t xml:space="preserve">and can be measured later. Since the half-life of tritium is 12.32 years, the signal loss is negligible. </w:t>
      </w:r>
    </w:p>
    <w:p w14:paraId="0E4898AB" w14:textId="74FC4389" w:rsidR="001B77C9" w:rsidRPr="00776F0D" w:rsidRDefault="001B77C9" w:rsidP="00E706C2">
      <w:pPr>
        <w:widowControl/>
        <w:rPr>
          <w:color w:val="auto"/>
        </w:rPr>
      </w:pPr>
    </w:p>
    <w:p w14:paraId="5D364E97" w14:textId="6C2041EE" w:rsidR="008E0018" w:rsidRPr="00776F0D" w:rsidRDefault="001B77C9" w:rsidP="00E706C2">
      <w:pPr>
        <w:pStyle w:val="ListParagraph"/>
        <w:widowControl/>
        <w:numPr>
          <w:ilvl w:val="1"/>
          <w:numId w:val="30"/>
        </w:numPr>
        <w:rPr>
          <w:color w:val="auto"/>
        </w:rPr>
      </w:pPr>
      <w:r w:rsidRPr="00776F0D">
        <w:rPr>
          <w:color w:val="auto"/>
        </w:rPr>
        <w:t xml:space="preserve">Once the </w:t>
      </w:r>
      <w:r w:rsidR="002E3A5B" w:rsidRPr="00776F0D">
        <w:rPr>
          <w:color w:val="auto"/>
        </w:rPr>
        <w:t xml:space="preserve">run of </w:t>
      </w:r>
      <w:r w:rsidR="005B1F64" w:rsidRPr="00776F0D">
        <w:rPr>
          <w:color w:val="auto"/>
        </w:rPr>
        <w:t xml:space="preserve">the </w:t>
      </w:r>
      <w:r w:rsidRPr="00776F0D">
        <w:rPr>
          <w:color w:val="auto"/>
        </w:rPr>
        <w:t xml:space="preserve">last sample of the day is </w:t>
      </w:r>
      <w:r w:rsidR="002E3A5B" w:rsidRPr="00776F0D">
        <w:rPr>
          <w:color w:val="auto"/>
        </w:rPr>
        <w:t>finished</w:t>
      </w:r>
      <w:r w:rsidRPr="00776F0D">
        <w:rPr>
          <w:color w:val="auto"/>
        </w:rPr>
        <w:t xml:space="preserve">, stop both HPLC pumps. </w:t>
      </w:r>
    </w:p>
    <w:p w14:paraId="2C8E36CE" w14:textId="77777777" w:rsidR="008E0018" w:rsidRPr="00776F0D" w:rsidRDefault="008E0018" w:rsidP="008E0018">
      <w:pPr>
        <w:pStyle w:val="ListParagraph"/>
        <w:widowControl/>
        <w:ind w:left="0"/>
        <w:rPr>
          <w:color w:val="auto"/>
        </w:rPr>
      </w:pPr>
    </w:p>
    <w:p w14:paraId="0CB7DD54" w14:textId="7B39023A" w:rsidR="001B77C9" w:rsidRPr="00776F0D" w:rsidRDefault="008E0018" w:rsidP="00E706C2">
      <w:pPr>
        <w:pStyle w:val="ListParagraph"/>
        <w:widowControl/>
        <w:numPr>
          <w:ilvl w:val="1"/>
          <w:numId w:val="30"/>
        </w:numPr>
        <w:rPr>
          <w:color w:val="auto"/>
        </w:rPr>
      </w:pPr>
      <w:r w:rsidRPr="00776F0D">
        <w:rPr>
          <w:bCs/>
          <w:color w:val="auto"/>
        </w:rPr>
        <w:t>(</w:t>
      </w:r>
      <w:r w:rsidR="001B77C9" w:rsidRPr="00776F0D">
        <w:rPr>
          <w:bCs/>
          <w:color w:val="auto"/>
        </w:rPr>
        <w:t>Optional</w:t>
      </w:r>
      <w:r w:rsidRPr="00776F0D">
        <w:rPr>
          <w:bCs/>
          <w:color w:val="auto"/>
        </w:rPr>
        <w:t>)</w:t>
      </w:r>
      <w:r w:rsidR="001B77C9" w:rsidRPr="00776F0D">
        <w:rPr>
          <w:color w:val="auto"/>
        </w:rPr>
        <w:t xml:space="preserve"> </w:t>
      </w:r>
      <w:r w:rsidRPr="00776F0D">
        <w:rPr>
          <w:color w:val="auto"/>
        </w:rPr>
        <w:t>T</w:t>
      </w:r>
      <w:r w:rsidR="001B77C9" w:rsidRPr="00776F0D">
        <w:rPr>
          <w:color w:val="auto"/>
        </w:rPr>
        <w:t>o increase the longevity of the system, especially when it</w:t>
      </w:r>
      <w:r w:rsidR="005B1F64" w:rsidRPr="00776F0D">
        <w:rPr>
          <w:color w:val="auto"/>
        </w:rPr>
        <w:t xml:space="preserve"> is</w:t>
      </w:r>
      <w:r w:rsidR="001B77C9" w:rsidRPr="00776F0D">
        <w:rPr>
          <w:color w:val="auto"/>
        </w:rPr>
        <w:t xml:space="preserve"> not used regularly, </w:t>
      </w:r>
      <w:r w:rsidR="005E7164" w:rsidRPr="00776F0D">
        <w:rPr>
          <w:color w:val="auto"/>
        </w:rPr>
        <w:t>wash</w:t>
      </w:r>
      <w:r w:rsidR="001B77C9" w:rsidRPr="00776F0D">
        <w:rPr>
          <w:color w:val="auto"/>
        </w:rPr>
        <w:t xml:space="preserve"> pump </w:t>
      </w:r>
      <w:r w:rsidR="005E7164" w:rsidRPr="00776F0D">
        <w:rPr>
          <w:color w:val="auto"/>
        </w:rPr>
        <w:t xml:space="preserve">B </w:t>
      </w:r>
      <w:r w:rsidR="001B77C9" w:rsidRPr="00776F0D">
        <w:rPr>
          <w:color w:val="auto"/>
        </w:rPr>
        <w:t xml:space="preserve">and capillaries by </w:t>
      </w:r>
      <w:r w:rsidR="005E10C5" w:rsidRPr="00776F0D">
        <w:rPr>
          <w:color w:val="auto"/>
        </w:rPr>
        <w:t>placing the capillary from</w:t>
      </w:r>
      <w:r w:rsidR="001B77C9" w:rsidRPr="00776F0D">
        <w:rPr>
          <w:color w:val="auto"/>
        </w:rPr>
        <w:t xml:space="preserve"> buffer B </w:t>
      </w:r>
      <w:r w:rsidR="005E10C5" w:rsidRPr="00776F0D">
        <w:rPr>
          <w:color w:val="auto"/>
        </w:rPr>
        <w:t xml:space="preserve">into </w:t>
      </w:r>
      <w:r w:rsidR="00CB606F" w:rsidRPr="00776F0D">
        <w:rPr>
          <w:color w:val="auto"/>
        </w:rPr>
        <w:t xml:space="preserve">a </w:t>
      </w:r>
      <w:r w:rsidR="005E10C5" w:rsidRPr="00776F0D">
        <w:rPr>
          <w:color w:val="auto"/>
        </w:rPr>
        <w:t xml:space="preserve">bottle </w:t>
      </w:r>
      <w:r w:rsidR="00CB606F" w:rsidRPr="00776F0D">
        <w:rPr>
          <w:color w:val="auto"/>
        </w:rPr>
        <w:t xml:space="preserve">with </w:t>
      </w:r>
      <w:r w:rsidR="001B77C9" w:rsidRPr="00776F0D">
        <w:rPr>
          <w:color w:val="auto"/>
        </w:rPr>
        <w:t>buffer A and let</w:t>
      </w:r>
      <w:r w:rsidR="002E3A5B" w:rsidRPr="00776F0D">
        <w:rPr>
          <w:color w:val="auto"/>
        </w:rPr>
        <w:t xml:space="preserve"> </w:t>
      </w:r>
      <w:r w:rsidR="001B77C9" w:rsidRPr="00776F0D">
        <w:rPr>
          <w:color w:val="auto"/>
        </w:rPr>
        <w:t xml:space="preserve">the pump run for 10–15 min. </w:t>
      </w:r>
      <w:r w:rsidR="002E3A5B" w:rsidRPr="00776F0D">
        <w:rPr>
          <w:color w:val="auto"/>
        </w:rPr>
        <w:t xml:space="preserve">Before </w:t>
      </w:r>
      <w:r w:rsidR="005E7164" w:rsidRPr="00776F0D">
        <w:rPr>
          <w:color w:val="auto"/>
        </w:rPr>
        <w:t>the next use</w:t>
      </w:r>
      <w:r w:rsidR="002E3A5B" w:rsidRPr="00776F0D">
        <w:rPr>
          <w:color w:val="auto"/>
        </w:rPr>
        <w:t xml:space="preserve">, </w:t>
      </w:r>
      <w:r w:rsidR="002E3A5B" w:rsidRPr="00776F0D">
        <w:rPr>
          <w:b/>
          <w:color w:val="auto"/>
        </w:rPr>
        <w:t>remember</w:t>
      </w:r>
      <w:r w:rsidR="002E3A5B" w:rsidRPr="00776F0D">
        <w:rPr>
          <w:color w:val="auto"/>
        </w:rPr>
        <w:t xml:space="preserve"> </w:t>
      </w:r>
      <w:r w:rsidR="005E7164" w:rsidRPr="00776F0D">
        <w:rPr>
          <w:color w:val="auto"/>
        </w:rPr>
        <w:t xml:space="preserve">to </w:t>
      </w:r>
      <w:r w:rsidR="005E10C5" w:rsidRPr="00776F0D">
        <w:rPr>
          <w:color w:val="auto"/>
        </w:rPr>
        <w:t xml:space="preserve">replace the capillary into buffer B and to </w:t>
      </w:r>
      <w:r w:rsidR="005E7164" w:rsidRPr="00776F0D">
        <w:rPr>
          <w:color w:val="auto"/>
        </w:rPr>
        <w:t xml:space="preserve">uncouple pump B from the mixer </w:t>
      </w:r>
      <w:r w:rsidR="005E10C5" w:rsidRPr="00776F0D">
        <w:rPr>
          <w:color w:val="auto"/>
        </w:rPr>
        <w:t>to flush it with buffer B. Once the pump and capillaries are filled again with buffer B, reconnect it with the mixer and the system is ready to use.</w:t>
      </w:r>
    </w:p>
    <w:p w14:paraId="5B5C56A6" w14:textId="77777777" w:rsidR="0042418F" w:rsidRPr="00776F0D" w:rsidRDefault="0042418F" w:rsidP="00E706C2">
      <w:pPr>
        <w:widowControl/>
        <w:rPr>
          <w:color w:val="auto"/>
        </w:rPr>
      </w:pPr>
    </w:p>
    <w:p w14:paraId="7353CAD6" w14:textId="453AEE2D" w:rsidR="0042418F" w:rsidRPr="00776F0D" w:rsidRDefault="0042418F" w:rsidP="00E706C2">
      <w:pPr>
        <w:pStyle w:val="ListParagraph"/>
        <w:widowControl/>
        <w:numPr>
          <w:ilvl w:val="0"/>
          <w:numId w:val="30"/>
        </w:numPr>
        <w:rPr>
          <w:b/>
          <w:color w:val="auto"/>
        </w:rPr>
      </w:pPr>
      <w:r w:rsidRPr="00776F0D">
        <w:rPr>
          <w:b/>
          <w:color w:val="auto"/>
          <w:highlight w:val="yellow"/>
        </w:rPr>
        <w:t>Measuring the fractions</w:t>
      </w:r>
    </w:p>
    <w:p w14:paraId="00D018FB" w14:textId="36E96971" w:rsidR="0042418F" w:rsidRPr="00776F0D" w:rsidRDefault="0042418F" w:rsidP="00E706C2">
      <w:pPr>
        <w:widowControl/>
        <w:rPr>
          <w:color w:val="auto"/>
        </w:rPr>
      </w:pPr>
    </w:p>
    <w:p w14:paraId="7DB9496C" w14:textId="77777777" w:rsidR="008E0018" w:rsidRPr="00776F0D" w:rsidRDefault="008E0018" w:rsidP="00E706C2">
      <w:pPr>
        <w:widowControl/>
        <w:rPr>
          <w:color w:val="auto"/>
          <w:highlight w:val="yellow"/>
        </w:rPr>
      </w:pPr>
      <w:r w:rsidRPr="00776F0D">
        <w:rPr>
          <w:color w:val="auto"/>
          <w:highlight w:val="yellow"/>
        </w:rPr>
        <w:t xml:space="preserve">6.1. </w:t>
      </w:r>
      <w:r w:rsidR="00551D6F" w:rsidRPr="00776F0D">
        <w:rPr>
          <w:color w:val="auto"/>
          <w:highlight w:val="yellow"/>
        </w:rPr>
        <w:t>Insert the vials into scintillation counter racks and measure each vial for 5 min</w:t>
      </w:r>
      <w:r w:rsidR="00927EB2" w:rsidRPr="00776F0D">
        <w:rPr>
          <w:color w:val="auto"/>
          <w:highlight w:val="yellow"/>
        </w:rPr>
        <w:t xml:space="preserve"> in a liquid scintillation counter</w:t>
      </w:r>
      <w:r w:rsidR="00551D6F" w:rsidRPr="00776F0D">
        <w:rPr>
          <w:color w:val="auto"/>
          <w:highlight w:val="yellow"/>
        </w:rPr>
        <w:t xml:space="preserve">. </w:t>
      </w:r>
    </w:p>
    <w:p w14:paraId="4ACCDAAA" w14:textId="77777777" w:rsidR="008E0018" w:rsidRPr="00776F0D" w:rsidRDefault="008E0018" w:rsidP="00E706C2">
      <w:pPr>
        <w:widowControl/>
        <w:rPr>
          <w:color w:val="auto"/>
          <w:highlight w:val="yellow"/>
        </w:rPr>
      </w:pPr>
    </w:p>
    <w:p w14:paraId="337EEC3E" w14:textId="437BB096" w:rsidR="0042418F" w:rsidRPr="00776F0D" w:rsidRDefault="008E0018" w:rsidP="00E706C2">
      <w:pPr>
        <w:widowControl/>
        <w:rPr>
          <w:color w:val="auto"/>
        </w:rPr>
      </w:pPr>
      <w:r w:rsidRPr="00776F0D">
        <w:rPr>
          <w:color w:val="auto"/>
          <w:highlight w:val="yellow"/>
        </w:rPr>
        <w:t xml:space="preserve">6.2. </w:t>
      </w:r>
      <w:r w:rsidR="00551D6F" w:rsidRPr="00776F0D">
        <w:rPr>
          <w:color w:val="auto"/>
          <w:highlight w:val="yellow"/>
        </w:rPr>
        <w:t xml:space="preserve">Ideally, use racks that directly fit small vials and avoid hanging in the vials in bigger </w:t>
      </w:r>
      <w:r w:rsidR="0019776F" w:rsidRPr="00776F0D">
        <w:rPr>
          <w:color w:val="auto"/>
          <w:highlight w:val="yellow"/>
        </w:rPr>
        <w:t>(e.g.</w:t>
      </w:r>
      <w:r w:rsidRPr="00776F0D">
        <w:rPr>
          <w:color w:val="auto"/>
          <w:highlight w:val="yellow"/>
        </w:rPr>
        <w:t>,</w:t>
      </w:r>
      <w:r w:rsidR="0019776F" w:rsidRPr="00776F0D">
        <w:rPr>
          <w:color w:val="auto"/>
          <w:highlight w:val="yellow"/>
        </w:rPr>
        <w:t xml:space="preserve"> </w:t>
      </w:r>
      <w:r w:rsidR="00551D6F" w:rsidRPr="00776F0D">
        <w:rPr>
          <w:color w:val="auto"/>
          <w:highlight w:val="yellow"/>
        </w:rPr>
        <w:t>20 mL</w:t>
      </w:r>
      <w:r w:rsidR="0019776F" w:rsidRPr="00776F0D">
        <w:rPr>
          <w:color w:val="auto"/>
          <w:highlight w:val="yellow"/>
        </w:rPr>
        <w:t>)</w:t>
      </w:r>
      <w:r w:rsidR="00551D6F" w:rsidRPr="00776F0D">
        <w:rPr>
          <w:color w:val="auto"/>
          <w:highlight w:val="yellow"/>
        </w:rPr>
        <w:t xml:space="preserve"> vials to reduce counting errors.</w:t>
      </w:r>
      <w:r w:rsidR="00DA673E" w:rsidRPr="00776F0D">
        <w:rPr>
          <w:color w:val="auto"/>
          <w:highlight w:val="yellow"/>
        </w:rPr>
        <w:t xml:space="preserve"> The </w:t>
      </w:r>
      <w:r w:rsidR="00005578" w:rsidRPr="00776F0D">
        <w:rPr>
          <w:color w:val="auto"/>
          <w:highlight w:val="yellow"/>
        </w:rPr>
        <w:t xml:space="preserve">software </w:t>
      </w:r>
      <w:r w:rsidR="00DA673E" w:rsidRPr="00776F0D">
        <w:rPr>
          <w:color w:val="auto"/>
          <w:highlight w:val="yellow"/>
        </w:rPr>
        <w:t xml:space="preserve">settings used in this protocol are shown in </w:t>
      </w:r>
      <w:r w:rsidR="00DA673E" w:rsidRPr="00776F0D">
        <w:rPr>
          <w:b/>
          <w:color w:val="auto"/>
          <w:highlight w:val="yellow"/>
        </w:rPr>
        <w:t>Supplementa</w:t>
      </w:r>
      <w:r w:rsidR="00EF71AF" w:rsidRPr="00776F0D">
        <w:rPr>
          <w:b/>
          <w:color w:val="auto"/>
          <w:highlight w:val="yellow"/>
        </w:rPr>
        <w:t>l</w:t>
      </w:r>
      <w:r w:rsidR="00DA673E" w:rsidRPr="00776F0D">
        <w:rPr>
          <w:b/>
          <w:color w:val="auto"/>
          <w:highlight w:val="yellow"/>
        </w:rPr>
        <w:t xml:space="preserve"> Figure 1</w:t>
      </w:r>
      <w:r w:rsidR="00DA673E" w:rsidRPr="00776F0D">
        <w:rPr>
          <w:color w:val="auto"/>
          <w:highlight w:val="yellow"/>
        </w:rPr>
        <w:t>.</w:t>
      </w:r>
      <w:r w:rsidR="00DA673E" w:rsidRPr="00776F0D">
        <w:rPr>
          <w:color w:val="auto"/>
        </w:rPr>
        <w:t xml:space="preserve"> </w:t>
      </w:r>
    </w:p>
    <w:p w14:paraId="22A5253E" w14:textId="62AB408F" w:rsidR="00551D6F" w:rsidRPr="00776F0D" w:rsidRDefault="00551D6F" w:rsidP="00E706C2">
      <w:pPr>
        <w:widowControl/>
        <w:rPr>
          <w:color w:val="auto"/>
        </w:rPr>
      </w:pPr>
    </w:p>
    <w:p w14:paraId="5ED8A2FC" w14:textId="1F710FBC" w:rsidR="00551D6F" w:rsidRPr="00776F0D" w:rsidRDefault="00551D6F" w:rsidP="00E706C2">
      <w:pPr>
        <w:widowControl/>
        <w:rPr>
          <w:color w:val="auto"/>
        </w:rPr>
      </w:pPr>
      <w:r w:rsidRPr="00776F0D">
        <w:rPr>
          <w:color w:val="auto"/>
        </w:rPr>
        <w:t xml:space="preserve">NOTE: </w:t>
      </w:r>
      <w:r w:rsidR="008E0018" w:rsidRPr="00776F0D">
        <w:rPr>
          <w:color w:val="auto"/>
        </w:rPr>
        <w:t xml:space="preserve">Regularly perform an SNC (self-normalization and calibration) protocol using unquenched </w:t>
      </w:r>
      <w:r w:rsidR="008E0018" w:rsidRPr="00776F0D">
        <w:rPr>
          <w:color w:val="auto"/>
          <w:vertAlign w:val="superscript"/>
        </w:rPr>
        <w:t>3</w:t>
      </w:r>
      <w:r w:rsidR="008E0018" w:rsidRPr="00776F0D">
        <w:rPr>
          <w:color w:val="auto"/>
        </w:rPr>
        <w:t xml:space="preserve">H standards. </w:t>
      </w:r>
      <w:r w:rsidRPr="00776F0D">
        <w:rPr>
          <w:color w:val="auto"/>
        </w:rPr>
        <w:t>Shorter count</w:t>
      </w:r>
      <w:r w:rsidR="00BF10A7" w:rsidRPr="00776F0D">
        <w:rPr>
          <w:color w:val="auto"/>
        </w:rPr>
        <w:t>ing</w:t>
      </w:r>
      <w:r w:rsidRPr="00776F0D">
        <w:rPr>
          <w:color w:val="auto"/>
        </w:rPr>
        <w:t xml:space="preserve"> times (1–5 min) are possible to reduce the waiting time. However, to ensure a high counting reproducibility and accuracy</w:t>
      </w:r>
      <w:r w:rsidR="00A60743" w:rsidRPr="00776F0D">
        <w:rPr>
          <w:color w:val="auto"/>
        </w:rPr>
        <w:t>,</w:t>
      </w:r>
      <w:r w:rsidRPr="00776F0D">
        <w:rPr>
          <w:color w:val="auto"/>
        </w:rPr>
        <w:t xml:space="preserve"> 5 </w:t>
      </w:r>
      <w:r w:rsidR="00AF79AC" w:rsidRPr="00776F0D">
        <w:rPr>
          <w:color w:val="auto"/>
        </w:rPr>
        <w:t>min</w:t>
      </w:r>
      <w:r w:rsidRPr="00776F0D">
        <w:rPr>
          <w:color w:val="auto"/>
        </w:rPr>
        <w:t xml:space="preserve"> are recommended.</w:t>
      </w:r>
    </w:p>
    <w:p w14:paraId="7159DF44" w14:textId="77777777" w:rsidR="00725D79" w:rsidRPr="00776F0D" w:rsidRDefault="00725D79" w:rsidP="00E706C2">
      <w:pPr>
        <w:widowControl/>
        <w:rPr>
          <w:color w:val="auto"/>
        </w:rPr>
      </w:pPr>
    </w:p>
    <w:p w14:paraId="4A53561A" w14:textId="11A2D3F5" w:rsidR="00725D79" w:rsidRPr="00776F0D" w:rsidRDefault="00152322" w:rsidP="00E706C2">
      <w:pPr>
        <w:pStyle w:val="ListParagraph"/>
        <w:widowControl/>
        <w:numPr>
          <w:ilvl w:val="0"/>
          <w:numId w:val="30"/>
        </w:numPr>
        <w:rPr>
          <w:b/>
          <w:color w:val="auto"/>
        </w:rPr>
      </w:pPr>
      <w:r w:rsidRPr="00776F0D">
        <w:rPr>
          <w:b/>
          <w:color w:val="auto"/>
          <w:highlight w:val="yellow"/>
        </w:rPr>
        <w:t>Data analysis</w:t>
      </w:r>
    </w:p>
    <w:p w14:paraId="1AE66D06" w14:textId="0459DBF2" w:rsidR="00257170" w:rsidRPr="00776F0D" w:rsidRDefault="00257170" w:rsidP="00E706C2">
      <w:pPr>
        <w:widowControl/>
        <w:rPr>
          <w:color w:val="auto"/>
        </w:rPr>
      </w:pPr>
    </w:p>
    <w:p w14:paraId="0657972D" w14:textId="7DA45A4D" w:rsidR="00257170" w:rsidRPr="00776F0D" w:rsidRDefault="00706182" w:rsidP="00E706C2">
      <w:pPr>
        <w:pStyle w:val="ListParagraph"/>
        <w:widowControl/>
        <w:numPr>
          <w:ilvl w:val="1"/>
          <w:numId w:val="30"/>
        </w:numPr>
        <w:rPr>
          <w:color w:val="auto"/>
        </w:rPr>
      </w:pPr>
      <w:r w:rsidRPr="00776F0D">
        <w:rPr>
          <w:color w:val="auto"/>
        </w:rPr>
        <w:t>Export the measurements from the scintillation counter as a</w:t>
      </w:r>
      <w:r w:rsidR="005D615C" w:rsidRPr="00776F0D">
        <w:rPr>
          <w:color w:val="auto"/>
        </w:rPr>
        <w:t xml:space="preserve"> spreadsheet </w:t>
      </w:r>
      <w:r w:rsidRPr="00776F0D">
        <w:rPr>
          <w:color w:val="auto"/>
        </w:rPr>
        <w:t>file or a compatible/convertible file format</w:t>
      </w:r>
      <w:r w:rsidR="00440923" w:rsidRPr="00776F0D">
        <w:rPr>
          <w:color w:val="auto"/>
        </w:rPr>
        <w:t xml:space="preserve">. Evaluate the data with </w:t>
      </w:r>
      <w:r w:rsidR="00BC2C45" w:rsidRPr="00776F0D">
        <w:rPr>
          <w:color w:val="auto"/>
        </w:rPr>
        <w:t xml:space="preserve">a computer equipped with Excel </w:t>
      </w:r>
      <w:r w:rsidR="00A60743" w:rsidRPr="00776F0D">
        <w:rPr>
          <w:color w:val="auto"/>
        </w:rPr>
        <w:t>or similar software</w:t>
      </w:r>
      <w:r w:rsidR="00440923" w:rsidRPr="00776F0D">
        <w:rPr>
          <w:color w:val="auto"/>
        </w:rPr>
        <w:t>,</w:t>
      </w:r>
      <w:r w:rsidR="00A60743" w:rsidRPr="00776F0D">
        <w:rPr>
          <w:color w:val="auto"/>
        </w:rPr>
        <w:t xml:space="preserve"> </w:t>
      </w:r>
      <w:r w:rsidR="00BC2C45" w:rsidRPr="00776F0D">
        <w:rPr>
          <w:color w:val="auto"/>
        </w:rPr>
        <w:t>and a suitable analysis software like Origin.</w:t>
      </w:r>
      <w:r w:rsidR="00A20757" w:rsidRPr="00776F0D">
        <w:rPr>
          <w:color w:val="auto"/>
        </w:rPr>
        <w:t xml:space="preserve"> </w:t>
      </w:r>
    </w:p>
    <w:p w14:paraId="278D5527" w14:textId="367F1915" w:rsidR="000F4A6B" w:rsidRPr="00776F0D" w:rsidRDefault="000F4A6B" w:rsidP="00E706C2">
      <w:pPr>
        <w:widowControl/>
        <w:rPr>
          <w:color w:val="auto"/>
        </w:rPr>
      </w:pPr>
    </w:p>
    <w:p w14:paraId="44F2057B" w14:textId="2C1FCBAD" w:rsidR="000F4A6B" w:rsidRPr="00776F0D" w:rsidRDefault="00170E94" w:rsidP="00E706C2">
      <w:pPr>
        <w:pStyle w:val="ListParagraph"/>
        <w:widowControl/>
        <w:numPr>
          <w:ilvl w:val="1"/>
          <w:numId w:val="30"/>
        </w:numPr>
        <w:rPr>
          <w:color w:val="auto"/>
          <w:highlight w:val="yellow"/>
        </w:rPr>
      </w:pPr>
      <w:r w:rsidRPr="00776F0D">
        <w:rPr>
          <w:color w:val="auto"/>
          <w:highlight w:val="yellow"/>
        </w:rPr>
        <w:t>Prepare a 2-D line chart where the measured counts per minutes (cpm) are plotted against the retention time (</w:t>
      </w:r>
      <w:r w:rsidR="0061625A" w:rsidRPr="00776F0D">
        <w:rPr>
          <w:color w:val="auto"/>
          <w:highlight w:val="yellow"/>
        </w:rPr>
        <w:t xml:space="preserve">see </w:t>
      </w:r>
      <w:r w:rsidRPr="00776F0D">
        <w:rPr>
          <w:b/>
          <w:color w:val="auto"/>
          <w:highlight w:val="yellow"/>
        </w:rPr>
        <w:t>F</w:t>
      </w:r>
      <w:r w:rsidR="002517FC" w:rsidRPr="00776F0D">
        <w:rPr>
          <w:b/>
          <w:color w:val="auto"/>
          <w:highlight w:val="yellow"/>
        </w:rPr>
        <w:t xml:space="preserve">igure </w:t>
      </w:r>
      <w:r w:rsidR="00565F59" w:rsidRPr="00776F0D">
        <w:rPr>
          <w:b/>
          <w:color w:val="auto"/>
          <w:highlight w:val="yellow"/>
        </w:rPr>
        <w:t>1</w:t>
      </w:r>
      <w:r w:rsidR="005D615C" w:rsidRPr="00776F0D">
        <w:rPr>
          <w:bCs/>
          <w:color w:val="auto"/>
          <w:highlight w:val="yellow"/>
        </w:rPr>
        <w:t>,</w:t>
      </w:r>
      <w:r w:rsidR="005D615C" w:rsidRPr="00776F0D">
        <w:rPr>
          <w:b/>
          <w:color w:val="auto"/>
          <w:highlight w:val="yellow"/>
        </w:rPr>
        <w:t xml:space="preserve"> Figure 2</w:t>
      </w:r>
      <w:r w:rsidRPr="00776F0D">
        <w:rPr>
          <w:color w:val="auto"/>
          <w:highlight w:val="yellow"/>
        </w:rPr>
        <w:t>).</w:t>
      </w:r>
    </w:p>
    <w:p w14:paraId="454FC74D" w14:textId="77777777" w:rsidR="00820A9C" w:rsidRPr="00776F0D" w:rsidRDefault="00820A9C" w:rsidP="00E706C2">
      <w:pPr>
        <w:pStyle w:val="ListParagraph"/>
        <w:widowControl/>
        <w:ind w:left="0"/>
        <w:rPr>
          <w:color w:val="auto"/>
        </w:rPr>
      </w:pPr>
    </w:p>
    <w:p w14:paraId="244571E3" w14:textId="77777777" w:rsidR="005D615C" w:rsidRPr="00776F0D" w:rsidRDefault="00820A9C" w:rsidP="00E706C2">
      <w:pPr>
        <w:pStyle w:val="ListParagraph"/>
        <w:widowControl/>
        <w:numPr>
          <w:ilvl w:val="1"/>
          <w:numId w:val="30"/>
        </w:numPr>
        <w:rPr>
          <w:color w:val="auto"/>
        </w:rPr>
      </w:pPr>
      <w:r w:rsidRPr="00776F0D">
        <w:rPr>
          <w:color w:val="auto"/>
          <w:highlight w:val="yellow"/>
        </w:rPr>
        <w:t xml:space="preserve">To compare samples with each other, </w:t>
      </w:r>
      <w:r w:rsidRPr="00776F0D">
        <w:rPr>
          <w:b/>
          <w:color w:val="auto"/>
          <w:highlight w:val="yellow"/>
        </w:rPr>
        <w:t>normalize the data</w:t>
      </w:r>
      <w:r w:rsidRPr="00776F0D">
        <w:rPr>
          <w:color w:val="auto"/>
          <w:highlight w:val="yellow"/>
        </w:rPr>
        <w:t xml:space="preserve"> by summing up the </w:t>
      </w:r>
      <w:r w:rsidR="00D33550" w:rsidRPr="00776F0D">
        <w:rPr>
          <w:color w:val="auto"/>
          <w:highlight w:val="yellow"/>
        </w:rPr>
        <w:t>cpm from each eluted fraction from minute 25 to 96</w:t>
      </w:r>
      <w:r w:rsidR="000E388D" w:rsidRPr="00776F0D">
        <w:rPr>
          <w:color w:val="auto"/>
          <w:highlight w:val="yellow"/>
        </w:rPr>
        <w:t xml:space="preserve"> </w:t>
      </w:r>
      <w:r w:rsidRPr="00776F0D">
        <w:rPr>
          <w:color w:val="auto"/>
          <w:highlight w:val="yellow"/>
        </w:rPr>
        <w:t xml:space="preserve">for each individual sample. </w:t>
      </w:r>
    </w:p>
    <w:p w14:paraId="6A0D8C9E" w14:textId="77777777" w:rsidR="005D615C" w:rsidRPr="00776F0D" w:rsidRDefault="005D615C" w:rsidP="005D615C">
      <w:pPr>
        <w:pStyle w:val="ListParagraph"/>
        <w:widowControl/>
        <w:ind w:left="0"/>
        <w:rPr>
          <w:color w:val="auto"/>
          <w:highlight w:val="yellow"/>
        </w:rPr>
      </w:pPr>
    </w:p>
    <w:p w14:paraId="1E5E4B34" w14:textId="77777777" w:rsidR="005D615C" w:rsidRPr="00776F0D" w:rsidRDefault="005D615C" w:rsidP="005D615C">
      <w:pPr>
        <w:pStyle w:val="ListParagraph"/>
        <w:widowControl/>
        <w:ind w:left="0"/>
        <w:rPr>
          <w:color w:val="auto"/>
        </w:rPr>
      </w:pPr>
      <w:r w:rsidRPr="00776F0D">
        <w:rPr>
          <w:color w:val="auto"/>
        </w:rPr>
        <w:t xml:space="preserve">NOTE: </w:t>
      </w:r>
      <w:r w:rsidR="005C7DCE" w:rsidRPr="00776F0D">
        <w:rPr>
          <w:color w:val="auto"/>
        </w:rPr>
        <w:t>Minute 25 is used as cut-off to exclude unincorporated [</w:t>
      </w:r>
      <w:r w:rsidR="005C7DCE" w:rsidRPr="00776F0D">
        <w:rPr>
          <w:color w:val="auto"/>
          <w:vertAlign w:val="superscript"/>
        </w:rPr>
        <w:t>3</w:t>
      </w:r>
      <w:r w:rsidR="005C7DCE" w:rsidRPr="00776F0D">
        <w:rPr>
          <w:color w:val="auto"/>
        </w:rPr>
        <w:t>H]-</w:t>
      </w:r>
      <w:r w:rsidR="005C7DCE" w:rsidRPr="00776F0D">
        <w:rPr>
          <w:i/>
          <w:color w:val="auto"/>
        </w:rPr>
        <w:t>myo</w:t>
      </w:r>
      <w:r w:rsidR="005C7DCE" w:rsidRPr="00776F0D">
        <w:rPr>
          <w:color w:val="auto"/>
        </w:rPr>
        <w:t>-inositol, InsP</w:t>
      </w:r>
      <w:r w:rsidR="005C7DCE" w:rsidRPr="00776F0D">
        <w:rPr>
          <w:color w:val="auto"/>
          <w:vertAlign w:val="subscript"/>
        </w:rPr>
        <w:t>1</w:t>
      </w:r>
      <w:r w:rsidR="005C7DCE" w:rsidRPr="00776F0D">
        <w:rPr>
          <w:color w:val="auto"/>
        </w:rPr>
        <w:t xml:space="preserve"> and InsP</w:t>
      </w:r>
      <w:r w:rsidR="005C7DCE" w:rsidRPr="00776F0D">
        <w:rPr>
          <w:color w:val="auto"/>
          <w:vertAlign w:val="subscript"/>
        </w:rPr>
        <w:t>2</w:t>
      </w:r>
      <w:r w:rsidR="005C7DCE" w:rsidRPr="00776F0D">
        <w:rPr>
          <w:color w:val="auto"/>
        </w:rPr>
        <w:t xml:space="preserve"> from the analysis, as those tend to fluctuate strongly and cannot be well separated (at least with </w:t>
      </w:r>
      <w:r w:rsidR="005C7DCE" w:rsidRPr="00776F0D">
        <w:rPr>
          <w:color w:val="auto"/>
        </w:rPr>
        <w:lastRenderedPageBreak/>
        <w:t xml:space="preserve">the gradient proposed in this protocol) and thus strongly change the normalization factor due to their high activity. </w:t>
      </w:r>
    </w:p>
    <w:p w14:paraId="4FE7161C" w14:textId="77777777" w:rsidR="005D615C" w:rsidRPr="00776F0D" w:rsidRDefault="005D615C" w:rsidP="005D615C">
      <w:pPr>
        <w:pStyle w:val="ListParagraph"/>
        <w:widowControl/>
        <w:ind w:left="0"/>
        <w:rPr>
          <w:color w:val="auto"/>
        </w:rPr>
      </w:pPr>
    </w:p>
    <w:p w14:paraId="58A6F552" w14:textId="77777777" w:rsidR="005D615C" w:rsidRPr="00776F0D" w:rsidRDefault="005D615C" w:rsidP="005D615C">
      <w:pPr>
        <w:pStyle w:val="ListParagraph"/>
        <w:widowControl/>
        <w:ind w:left="0"/>
        <w:rPr>
          <w:color w:val="auto"/>
        </w:rPr>
      </w:pPr>
      <w:r w:rsidRPr="00776F0D">
        <w:rPr>
          <w:color w:val="auto"/>
        </w:rPr>
        <w:t xml:space="preserve">7.4. </w:t>
      </w:r>
      <w:r w:rsidR="00592117" w:rsidRPr="00776F0D">
        <w:rPr>
          <w:color w:val="auto"/>
          <w:highlight w:val="yellow"/>
        </w:rPr>
        <w:t>Normaliz</w:t>
      </w:r>
      <w:r w:rsidR="00D33550" w:rsidRPr="00776F0D">
        <w:rPr>
          <w:color w:val="auto"/>
          <w:highlight w:val="yellow"/>
        </w:rPr>
        <w:t>e all data to the sample with the lowest total cpm (in fractions 25</w:t>
      </w:r>
      <w:r w:rsidRPr="00776F0D">
        <w:rPr>
          <w:color w:val="auto"/>
          <w:highlight w:val="yellow"/>
        </w:rPr>
        <w:t>‒</w:t>
      </w:r>
      <w:r w:rsidR="00D33550" w:rsidRPr="00776F0D">
        <w:rPr>
          <w:color w:val="auto"/>
          <w:highlight w:val="yellow"/>
        </w:rPr>
        <w:t xml:space="preserve">96) </w:t>
      </w:r>
      <w:r w:rsidR="00592117" w:rsidRPr="00776F0D">
        <w:rPr>
          <w:color w:val="auto"/>
          <w:highlight w:val="yellow"/>
        </w:rPr>
        <w:t>by dividing the total cpm from the</w:t>
      </w:r>
      <w:r w:rsidR="00D33550" w:rsidRPr="00776F0D">
        <w:rPr>
          <w:color w:val="auto"/>
          <w:highlight w:val="yellow"/>
        </w:rPr>
        <w:t xml:space="preserve"> sample </w:t>
      </w:r>
      <w:r w:rsidR="00592117" w:rsidRPr="00776F0D">
        <w:rPr>
          <w:color w:val="auto"/>
          <w:highlight w:val="yellow"/>
        </w:rPr>
        <w:t xml:space="preserve">with the lowest cpm (in fractions 25–96) </w:t>
      </w:r>
      <w:r w:rsidR="00D33550" w:rsidRPr="00776F0D">
        <w:rPr>
          <w:color w:val="auto"/>
          <w:highlight w:val="yellow"/>
        </w:rPr>
        <w:t>by the total cpm</w:t>
      </w:r>
      <w:r w:rsidR="00592117" w:rsidRPr="00776F0D">
        <w:rPr>
          <w:color w:val="auto"/>
          <w:highlight w:val="yellow"/>
        </w:rPr>
        <w:t xml:space="preserve"> (in fractions 25–96) of</w:t>
      </w:r>
      <w:r w:rsidR="00D33550" w:rsidRPr="00776F0D">
        <w:rPr>
          <w:color w:val="auto"/>
          <w:highlight w:val="yellow"/>
        </w:rPr>
        <w:t xml:space="preserve"> the </w:t>
      </w:r>
      <w:r w:rsidR="00592117" w:rsidRPr="00776F0D">
        <w:rPr>
          <w:color w:val="auto"/>
          <w:highlight w:val="yellow"/>
        </w:rPr>
        <w:t>other samples</w:t>
      </w:r>
      <w:r w:rsidR="00752CCD" w:rsidRPr="00776F0D">
        <w:rPr>
          <w:color w:val="auto"/>
        </w:rPr>
        <w:t>. T</w:t>
      </w:r>
      <w:r w:rsidR="00D33550" w:rsidRPr="00776F0D">
        <w:rPr>
          <w:color w:val="auto"/>
        </w:rPr>
        <w:t>he resulting factor can</w:t>
      </w:r>
      <w:r w:rsidR="00592117" w:rsidRPr="00776F0D">
        <w:rPr>
          <w:color w:val="auto"/>
        </w:rPr>
        <w:t xml:space="preserve"> then</w:t>
      </w:r>
      <w:r w:rsidR="00D33550" w:rsidRPr="00776F0D">
        <w:rPr>
          <w:color w:val="auto"/>
        </w:rPr>
        <w:t xml:space="preserve"> be used to normalize the cpm from each fraction</w:t>
      </w:r>
      <w:r w:rsidR="00752CCD" w:rsidRPr="00776F0D">
        <w:rPr>
          <w:color w:val="auto"/>
        </w:rPr>
        <w:t xml:space="preserve"> by multiplying the cpm of each fraction with the factor</w:t>
      </w:r>
      <w:r w:rsidR="00592117" w:rsidRPr="00776F0D">
        <w:rPr>
          <w:color w:val="auto"/>
        </w:rPr>
        <w:t xml:space="preserve">. </w:t>
      </w:r>
    </w:p>
    <w:p w14:paraId="1068037E" w14:textId="77777777" w:rsidR="005D615C" w:rsidRPr="00776F0D" w:rsidRDefault="005D615C" w:rsidP="005D615C">
      <w:pPr>
        <w:pStyle w:val="ListParagraph"/>
        <w:widowControl/>
        <w:ind w:left="0"/>
        <w:rPr>
          <w:color w:val="auto"/>
        </w:rPr>
      </w:pPr>
    </w:p>
    <w:p w14:paraId="683F1FC8" w14:textId="265C4793" w:rsidR="00820A9C" w:rsidRPr="00776F0D" w:rsidRDefault="005D615C" w:rsidP="005D615C">
      <w:pPr>
        <w:pStyle w:val="ListParagraph"/>
        <w:widowControl/>
        <w:ind w:left="0"/>
        <w:rPr>
          <w:color w:val="auto"/>
        </w:rPr>
      </w:pPr>
      <w:r w:rsidRPr="00776F0D">
        <w:rPr>
          <w:color w:val="auto"/>
        </w:rPr>
        <w:t xml:space="preserve">NOTE: </w:t>
      </w:r>
      <w:r w:rsidR="00F608FC" w:rsidRPr="00776F0D">
        <w:rPr>
          <w:color w:val="auto"/>
        </w:rPr>
        <w:t>In the end, the sum of the cpm values from minute 25 to the end should be equal for all samples compared with each other. Only normalized runs should be presented in the same graph/figure</w:t>
      </w:r>
      <w:r w:rsidR="00752CCD" w:rsidRPr="00776F0D">
        <w:rPr>
          <w:color w:val="auto"/>
        </w:rPr>
        <w:t xml:space="preserve"> (when presented as actual profiles)</w:t>
      </w:r>
      <w:r w:rsidR="00F608FC" w:rsidRPr="00776F0D">
        <w:rPr>
          <w:color w:val="auto"/>
        </w:rPr>
        <w:t>.</w:t>
      </w:r>
      <w:r w:rsidR="00752CCD" w:rsidRPr="00776F0D">
        <w:rPr>
          <w:color w:val="auto"/>
        </w:rPr>
        <w:t xml:space="preserve"> </w:t>
      </w:r>
      <w:r w:rsidR="00752CCD" w:rsidRPr="00776F0D">
        <w:rPr>
          <w:b/>
          <w:color w:val="auto"/>
          <w:highlight w:val="yellow"/>
        </w:rPr>
        <w:t>Supplementa</w:t>
      </w:r>
      <w:r w:rsidR="00402F7B" w:rsidRPr="00776F0D">
        <w:rPr>
          <w:b/>
          <w:color w:val="auto"/>
          <w:highlight w:val="yellow"/>
        </w:rPr>
        <w:t>l</w:t>
      </w:r>
      <w:r w:rsidR="00752CCD" w:rsidRPr="00776F0D">
        <w:rPr>
          <w:b/>
          <w:color w:val="auto"/>
          <w:highlight w:val="yellow"/>
        </w:rPr>
        <w:t xml:space="preserve"> Figure 2</w:t>
      </w:r>
      <w:r w:rsidR="00752CCD" w:rsidRPr="00776F0D">
        <w:rPr>
          <w:color w:val="auto"/>
          <w:highlight w:val="yellow"/>
        </w:rPr>
        <w:t xml:space="preserve"> shows an example of how these calculation steps are made (using only fractions 25–35 of two samples for simplification).</w:t>
      </w:r>
      <w:r w:rsidR="0007071B" w:rsidRPr="00776F0D">
        <w:rPr>
          <w:color w:val="auto"/>
        </w:rPr>
        <w:t xml:space="preserve"> However, in some cases it is not necessary to normalize data. For instance, when peaks are quantified according to </w:t>
      </w:r>
      <w:r w:rsidRPr="00776F0D">
        <w:rPr>
          <w:color w:val="auto"/>
        </w:rPr>
        <w:t xml:space="preserve">step </w:t>
      </w:r>
      <w:r w:rsidR="0007071B" w:rsidRPr="00776F0D">
        <w:rPr>
          <w:color w:val="auto"/>
        </w:rPr>
        <w:t xml:space="preserve">7.4 and presented as percentages of total InsPs (as shown in </w:t>
      </w:r>
      <w:r w:rsidR="0007071B" w:rsidRPr="00776F0D">
        <w:rPr>
          <w:b/>
          <w:color w:val="auto"/>
        </w:rPr>
        <w:t>Figure 3D</w:t>
      </w:r>
      <w:r w:rsidR="0007071B" w:rsidRPr="00776F0D">
        <w:rPr>
          <w:color w:val="auto"/>
        </w:rPr>
        <w:t xml:space="preserve">). </w:t>
      </w:r>
      <w:r w:rsidR="00EF2E26" w:rsidRPr="00776F0D">
        <w:rPr>
          <w:color w:val="auto"/>
        </w:rPr>
        <w:t>As stated before, when presenting multiple analyses side by side as profiles</w:t>
      </w:r>
      <w:r w:rsidR="00F754AB" w:rsidRPr="00776F0D">
        <w:rPr>
          <w:color w:val="auto"/>
        </w:rPr>
        <w:t>,</w:t>
      </w:r>
      <w:r w:rsidR="00EF2E26" w:rsidRPr="00776F0D">
        <w:rPr>
          <w:color w:val="auto"/>
        </w:rPr>
        <w:t xml:space="preserve"> or when the actual measured activity is used for conclusions (e.g.</w:t>
      </w:r>
      <w:r w:rsidRPr="00776F0D">
        <w:rPr>
          <w:color w:val="auto"/>
        </w:rPr>
        <w:t>,</w:t>
      </w:r>
      <w:r w:rsidR="00EF2E26" w:rsidRPr="00776F0D">
        <w:rPr>
          <w:color w:val="auto"/>
        </w:rPr>
        <w:t xml:space="preserve"> treatment xy increases InsP</w:t>
      </w:r>
      <w:r w:rsidR="00EF2E26" w:rsidRPr="00776F0D">
        <w:rPr>
          <w:color w:val="auto"/>
          <w:vertAlign w:val="subscript"/>
        </w:rPr>
        <w:t>7</w:t>
      </w:r>
      <w:r w:rsidR="00EF2E26" w:rsidRPr="00776F0D">
        <w:rPr>
          <w:color w:val="auto"/>
        </w:rPr>
        <w:t xml:space="preserve"> by xy% compared to control, referring to the </w:t>
      </w:r>
      <w:r w:rsidR="00342154" w:rsidRPr="00776F0D">
        <w:rPr>
          <w:color w:val="auto"/>
        </w:rPr>
        <w:t>cpm values of InsP</w:t>
      </w:r>
      <w:r w:rsidR="00342154" w:rsidRPr="00776F0D">
        <w:rPr>
          <w:color w:val="auto"/>
          <w:vertAlign w:val="subscript"/>
        </w:rPr>
        <w:t>7</w:t>
      </w:r>
      <w:r w:rsidR="00342154" w:rsidRPr="00776F0D">
        <w:rPr>
          <w:color w:val="auto"/>
        </w:rPr>
        <w:t xml:space="preserve"> of both samples and not to their percentage of total InsPs</w:t>
      </w:r>
      <w:r w:rsidR="00EF2E26" w:rsidRPr="00776F0D">
        <w:rPr>
          <w:color w:val="auto"/>
        </w:rPr>
        <w:t>)</w:t>
      </w:r>
      <w:r w:rsidR="00017F94" w:rsidRPr="00776F0D">
        <w:rPr>
          <w:color w:val="auto"/>
        </w:rPr>
        <w:t xml:space="preserve"> normalization is needed.</w:t>
      </w:r>
      <w:r w:rsidRPr="00776F0D">
        <w:rPr>
          <w:color w:val="auto"/>
        </w:rPr>
        <w:t xml:space="preserve"> </w:t>
      </w:r>
      <w:r w:rsidR="00245284" w:rsidRPr="00776F0D">
        <w:rPr>
          <w:color w:val="auto"/>
        </w:rPr>
        <w:t xml:space="preserve">To analyze the effect of genotype or treatment differences on labeling efficiency, it is important </w:t>
      </w:r>
      <w:r w:rsidR="00245284" w:rsidRPr="00776F0D">
        <w:rPr>
          <w:b/>
          <w:color w:val="auto"/>
        </w:rPr>
        <w:t>not</w:t>
      </w:r>
      <w:r w:rsidR="00245284" w:rsidRPr="00776F0D">
        <w:rPr>
          <w:color w:val="auto"/>
        </w:rPr>
        <w:t xml:space="preserve"> to </w:t>
      </w:r>
      <w:r w:rsidR="00245284" w:rsidRPr="00776F0D">
        <w:rPr>
          <w:b/>
          <w:color w:val="auto"/>
        </w:rPr>
        <w:t>normalize</w:t>
      </w:r>
      <w:r w:rsidR="00245284" w:rsidRPr="00776F0D">
        <w:rPr>
          <w:color w:val="auto"/>
        </w:rPr>
        <w:t>, as this woul</w:t>
      </w:r>
      <w:r w:rsidR="0027145F" w:rsidRPr="00776F0D">
        <w:rPr>
          <w:color w:val="auto"/>
        </w:rPr>
        <w:t xml:space="preserve">d </w:t>
      </w:r>
      <w:r w:rsidR="00EB4CC0" w:rsidRPr="00776F0D">
        <w:rPr>
          <w:color w:val="auto"/>
        </w:rPr>
        <w:t>invalidate</w:t>
      </w:r>
      <w:r w:rsidR="00245284" w:rsidRPr="00776F0D">
        <w:rPr>
          <w:color w:val="auto"/>
        </w:rPr>
        <w:t xml:space="preserve"> these differences</w:t>
      </w:r>
      <w:r w:rsidR="0027145F" w:rsidRPr="00776F0D">
        <w:rPr>
          <w:color w:val="auto"/>
        </w:rPr>
        <w:t>. However, a</w:t>
      </w:r>
      <w:r w:rsidR="00245284" w:rsidRPr="00776F0D">
        <w:rPr>
          <w:color w:val="auto"/>
        </w:rPr>
        <w:t>bsolute quantification with this method is challenging because the extraction efficiency with this protocol can be variable for</w:t>
      </w:r>
      <w:r w:rsidR="0027145F" w:rsidRPr="00776F0D">
        <w:rPr>
          <w:color w:val="auto"/>
        </w:rPr>
        <w:t xml:space="preserve"> various</w:t>
      </w:r>
      <w:r w:rsidR="00245284" w:rsidRPr="00776F0D">
        <w:rPr>
          <w:color w:val="auto"/>
        </w:rPr>
        <w:t xml:space="preserve"> reasons </w:t>
      </w:r>
      <w:r w:rsidR="0027145F" w:rsidRPr="00776F0D">
        <w:rPr>
          <w:color w:val="auto"/>
        </w:rPr>
        <w:t>and are</w:t>
      </w:r>
      <w:r w:rsidR="00245284" w:rsidRPr="00776F0D">
        <w:rPr>
          <w:color w:val="auto"/>
        </w:rPr>
        <w:t xml:space="preserve"> sometimes </w:t>
      </w:r>
      <w:r w:rsidR="0027145F" w:rsidRPr="00776F0D">
        <w:rPr>
          <w:color w:val="auto"/>
        </w:rPr>
        <w:t xml:space="preserve">even </w:t>
      </w:r>
      <w:r w:rsidR="00245284" w:rsidRPr="00776F0D">
        <w:rPr>
          <w:color w:val="auto"/>
        </w:rPr>
        <w:t>observed when replica of same genotype and treatment are analyzed.</w:t>
      </w:r>
      <w:r w:rsidRPr="00776F0D">
        <w:rPr>
          <w:color w:val="auto"/>
        </w:rPr>
        <w:t xml:space="preserve"> </w:t>
      </w:r>
      <w:r w:rsidR="00A17D5A" w:rsidRPr="00776F0D">
        <w:rPr>
          <w:color w:val="auto"/>
        </w:rPr>
        <w:t>Keep in mind that depending on the HPLC system, column and gradient</w:t>
      </w:r>
      <w:r w:rsidR="00A60743" w:rsidRPr="00776F0D">
        <w:rPr>
          <w:color w:val="auto"/>
        </w:rPr>
        <w:t xml:space="preserve"> used for the analyses,</w:t>
      </w:r>
      <w:r w:rsidR="00A17D5A" w:rsidRPr="00776F0D">
        <w:rPr>
          <w:color w:val="auto"/>
        </w:rPr>
        <w:t xml:space="preserve"> the cut-off might need to be changed.</w:t>
      </w:r>
    </w:p>
    <w:p w14:paraId="11F418AF" w14:textId="655244D6" w:rsidR="006E4618" w:rsidRPr="00776F0D" w:rsidRDefault="006E4618" w:rsidP="00E706C2">
      <w:pPr>
        <w:widowControl/>
        <w:rPr>
          <w:color w:val="auto"/>
        </w:rPr>
      </w:pPr>
    </w:p>
    <w:p w14:paraId="64503837" w14:textId="7471E097" w:rsidR="005D615C" w:rsidRPr="00776F0D" w:rsidRDefault="005D615C" w:rsidP="00E706C2">
      <w:pPr>
        <w:pStyle w:val="NormalWeb"/>
        <w:widowControl/>
        <w:spacing w:before="0" w:beforeAutospacing="0" w:after="0" w:afterAutospacing="0"/>
        <w:rPr>
          <w:color w:val="auto"/>
          <w:highlight w:val="yellow"/>
        </w:rPr>
      </w:pPr>
      <w:r w:rsidRPr="00776F0D">
        <w:rPr>
          <w:color w:val="auto"/>
          <w:highlight w:val="yellow"/>
        </w:rPr>
        <w:t xml:space="preserve">7.5. </w:t>
      </w:r>
      <w:r w:rsidR="006E4618" w:rsidRPr="00776F0D">
        <w:rPr>
          <w:color w:val="auto"/>
          <w:highlight w:val="yellow"/>
        </w:rPr>
        <w:t xml:space="preserve">To </w:t>
      </w:r>
      <w:r w:rsidR="00EB4CC0" w:rsidRPr="00776F0D">
        <w:rPr>
          <w:b/>
          <w:color w:val="auto"/>
          <w:highlight w:val="yellow"/>
        </w:rPr>
        <w:t>perform</w:t>
      </w:r>
      <w:r w:rsidR="00D33550" w:rsidRPr="00776F0D">
        <w:rPr>
          <w:b/>
          <w:color w:val="auto"/>
          <w:highlight w:val="yellow"/>
        </w:rPr>
        <w:t xml:space="preserve"> relative quantifications </w:t>
      </w:r>
      <w:r w:rsidR="00D33550" w:rsidRPr="00776F0D">
        <w:rPr>
          <w:bCs/>
          <w:color w:val="auto"/>
          <w:highlight w:val="yellow"/>
        </w:rPr>
        <w:t>of</w:t>
      </w:r>
      <w:r w:rsidR="00D33550" w:rsidRPr="00776F0D">
        <w:rPr>
          <w:color w:val="auto"/>
          <w:highlight w:val="yellow"/>
        </w:rPr>
        <w:t xml:space="preserve"> </w:t>
      </w:r>
      <w:r w:rsidR="006E4618" w:rsidRPr="00776F0D">
        <w:rPr>
          <w:color w:val="auto"/>
          <w:highlight w:val="yellow"/>
        </w:rPr>
        <w:t xml:space="preserve">certain inositol polyphosphate peaks and to </w:t>
      </w:r>
      <w:r w:rsidR="00ED32CB" w:rsidRPr="00776F0D">
        <w:rPr>
          <w:color w:val="auto"/>
          <w:highlight w:val="yellow"/>
        </w:rPr>
        <w:t xml:space="preserve">subsequently create </w:t>
      </w:r>
      <w:r w:rsidR="00ED32CB" w:rsidRPr="00776F0D">
        <w:rPr>
          <w:b/>
          <w:color w:val="auto"/>
          <w:highlight w:val="yellow"/>
        </w:rPr>
        <w:t>bar graphs</w:t>
      </w:r>
      <w:r w:rsidR="00ED32CB" w:rsidRPr="00776F0D">
        <w:rPr>
          <w:color w:val="auto"/>
          <w:highlight w:val="yellow"/>
        </w:rPr>
        <w:t xml:space="preserve"> that contain data of replications for sta</w:t>
      </w:r>
      <w:r w:rsidR="004C15AA" w:rsidRPr="00776F0D">
        <w:rPr>
          <w:color w:val="auto"/>
          <w:highlight w:val="yellow"/>
        </w:rPr>
        <w:t>tistical analyses, continue</w:t>
      </w:r>
      <w:r w:rsidR="00ED32CB" w:rsidRPr="00776F0D">
        <w:rPr>
          <w:color w:val="auto"/>
          <w:highlight w:val="yellow"/>
        </w:rPr>
        <w:t xml:space="preserve"> the analysis with a specialized software that can calculate peak areas of chromatograms</w:t>
      </w:r>
      <w:r w:rsidRPr="00776F0D">
        <w:rPr>
          <w:color w:val="auto"/>
          <w:highlight w:val="yellow"/>
        </w:rPr>
        <w:t xml:space="preserve"> (e.g., </w:t>
      </w:r>
      <w:r w:rsidR="00ED32CB" w:rsidRPr="00776F0D">
        <w:rPr>
          <w:color w:val="auto"/>
          <w:highlight w:val="yellow"/>
        </w:rPr>
        <w:t>Origin</w:t>
      </w:r>
      <w:r w:rsidRPr="00776F0D">
        <w:rPr>
          <w:color w:val="auto"/>
          <w:highlight w:val="yellow"/>
        </w:rPr>
        <w:t>)</w:t>
      </w:r>
      <w:r w:rsidR="00ED32CB" w:rsidRPr="00776F0D">
        <w:rPr>
          <w:color w:val="auto"/>
          <w:highlight w:val="yellow"/>
        </w:rPr>
        <w:t>.</w:t>
      </w:r>
      <w:r w:rsidR="00F808A2" w:rsidRPr="00776F0D">
        <w:rPr>
          <w:color w:val="auto"/>
          <w:highlight w:val="yellow"/>
        </w:rPr>
        <w:t xml:space="preserve"> </w:t>
      </w:r>
      <w:r w:rsidRPr="00776F0D">
        <w:rPr>
          <w:color w:val="auto"/>
          <w:highlight w:val="yellow"/>
        </w:rPr>
        <w:t xml:space="preserve">See </w:t>
      </w:r>
      <w:r w:rsidRPr="00776F0D">
        <w:rPr>
          <w:b/>
          <w:color w:val="auto"/>
          <w:highlight w:val="yellow"/>
        </w:rPr>
        <w:t>Supplemental Figure 3</w:t>
      </w:r>
      <w:r w:rsidRPr="00776F0D">
        <w:rPr>
          <w:bCs/>
          <w:color w:val="auto"/>
          <w:highlight w:val="yellow"/>
        </w:rPr>
        <w:t>.</w:t>
      </w:r>
    </w:p>
    <w:p w14:paraId="4AA01532" w14:textId="77777777" w:rsidR="005D615C" w:rsidRPr="00776F0D" w:rsidRDefault="005D615C" w:rsidP="00E706C2">
      <w:pPr>
        <w:pStyle w:val="NormalWeb"/>
        <w:widowControl/>
        <w:spacing w:before="0" w:beforeAutospacing="0" w:after="0" w:afterAutospacing="0"/>
        <w:rPr>
          <w:color w:val="auto"/>
          <w:highlight w:val="yellow"/>
        </w:rPr>
      </w:pPr>
    </w:p>
    <w:p w14:paraId="496AB0B4" w14:textId="1506BE40" w:rsidR="001C1E49" w:rsidRPr="00776F0D" w:rsidRDefault="005D615C" w:rsidP="00E706C2">
      <w:pPr>
        <w:pStyle w:val="NormalWeb"/>
        <w:widowControl/>
        <w:spacing w:before="0" w:beforeAutospacing="0" w:after="0" w:afterAutospacing="0"/>
        <w:rPr>
          <w:color w:val="auto"/>
        </w:rPr>
      </w:pPr>
      <w:r w:rsidRPr="00776F0D">
        <w:rPr>
          <w:color w:val="auto"/>
        </w:rPr>
        <w:t xml:space="preserve">NOTE: </w:t>
      </w:r>
      <w:r w:rsidR="00F808A2" w:rsidRPr="00776F0D">
        <w:rPr>
          <w:color w:val="auto"/>
        </w:rPr>
        <w:t>Most HPLC systems that are software</w:t>
      </w:r>
      <w:r w:rsidR="0004297B" w:rsidRPr="00776F0D">
        <w:rPr>
          <w:color w:val="auto"/>
        </w:rPr>
        <w:t>-</w:t>
      </w:r>
      <w:r w:rsidR="00F808A2" w:rsidRPr="00776F0D">
        <w:rPr>
          <w:color w:val="auto"/>
        </w:rPr>
        <w:t>controlled are supplied with a respective software capable of this task.</w:t>
      </w:r>
      <w:r w:rsidR="004D4A01" w:rsidRPr="00776F0D">
        <w:rPr>
          <w:color w:val="auto"/>
        </w:rPr>
        <w:t xml:space="preserve"> </w:t>
      </w:r>
      <w:r w:rsidR="00C32567" w:rsidRPr="00776F0D">
        <w:rPr>
          <w:color w:val="auto"/>
        </w:rPr>
        <w:t xml:space="preserve">Peaks are determined as </w:t>
      </w:r>
      <w:r w:rsidR="001E581C" w:rsidRPr="00776F0D">
        <w:rPr>
          <w:color w:val="auto"/>
        </w:rPr>
        <w:t xml:space="preserve">the fractions with cpm values above background (that varies to a certain degree between runs) and retention times that are similar to previously published data. The retention time of a specific peak is determined in </w:t>
      </w:r>
      <w:r w:rsidRPr="00776F0D">
        <w:rPr>
          <w:color w:val="auto"/>
        </w:rPr>
        <w:t xml:space="preserve">spreasheet software (e.g., </w:t>
      </w:r>
      <w:r w:rsidR="001E581C" w:rsidRPr="00776F0D">
        <w:rPr>
          <w:color w:val="auto"/>
        </w:rPr>
        <w:t>Excel</w:t>
      </w:r>
      <w:r w:rsidRPr="00776F0D">
        <w:rPr>
          <w:color w:val="auto"/>
        </w:rPr>
        <w:t>)</w:t>
      </w:r>
      <w:r w:rsidR="001E581C" w:rsidRPr="00776F0D">
        <w:rPr>
          <w:color w:val="auto"/>
        </w:rPr>
        <w:t xml:space="preserve"> and used to assign peaks for calculation of definite integrals </w:t>
      </w:r>
      <w:r w:rsidRPr="00776F0D">
        <w:rPr>
          <w:color w:val="auto"/>
        </w:rPr>
        <w:t xml:space="preserve">(e.g., </w:t>
      </w:r>
      <w:r w:rsidR="001E581C" w:rsidRPr="00776F0D">
        <w:rPr>
          <w:color w:val="auto"/>
        </w:rPr>
        <w:t>in Origin</w:t>
      </w:r>
      <w:r w:rsidRPr="00776F0D">
        <w:rPr>
          <w:color w:val="auto"/>
        </w:rPr>
        <w:t>)</w:t>
      </w:r>
      <w:r w:rsidR="001E581C" w:rsidRPr="00776F0D">
        <w:rPr>
          <w:color w:val="auto"/>
        </w:rPr>
        <w:t xml:space="preserve">. </w:t>
      </w:r>
      <w:r w:rsidR="005A5F86" w:rsidRPr="00776F0D">
        <w:rPr>
          <w:b/>
          <w:color w:val="auto"/>
          <w:highlight w:val="yellow"/>
        </w:rPr>
        <w:t>S</w:t>
      </w:r>
      <w:r w:rsidR="006632E5" w:rsidRPr="00776F0D">
        <w:rPr>
          <w:b/>
          <w:color w:val="auto"/>
          <w:highlight w:val="yellow"/>
        </w:rPr>
        <w:t>upplemental</w:t>
      </w:r>
      <w:r w:rsidR="005A5F86" w:rsidRPr="00776F0D">
        <w:rPr>
          <w:b/>
          <w:color w:val="auto"/>
          <w:highlight w:val="yellow"/>
        </w:rPr>
        <w:t xml:space="preserve"> Figure 3</w:t>
      </w:r>
      <w:r w:rsidR="005A5F86" w:rsidRPr="00776F0D">
        <w:rPr>
          <w:color w:val="auto"/>
          <w:highlight w:val="yellow"/>
        </w:rPr>
        <w:t xml:space="preserve"> illustrates this process of peak determination, background subtraction and integration of peaks.</w:t>
      </w:r>
      <w:bookmarkEnd w:id="0"/>
    </w:p>
    <w:p w14:paraId="66CC440A" w14:textId="77777777" w:rsidR="0065312C" w:rsidRPr="00776F0D" w:rsidRDefault="0065312C" w:rsidP="00E706C2">
      <w:pPr>
        <w:pStyle w:val="NormalWeb"/>
        <w:widowControl/>
        <w:spacing w:before="0" w:beforeAutospacing="0" w:after="0" w:afterAutospacing="0"/>
        <w:rPr>
          <w:b/>
          <w:color w:val="auto"/>
        </w:rPr>
      </w:pPr>
    </w:p>
    <w:p w14:paraId="3E79FCA8" w14:textId="704B86F8" w:rsidR="006305D7" w:rsidRPr="00776F0D" w:rsidRDefault="006305D7" w:rsidP="00E706C2">
      <w:pPr>
        <w:pStyle w:val="NormalWeb"/>
        <w:widowControl/>
        <w:spacing w:before="0" w:beforeAutospacing="0" w:after="0" w:afterAutospacing="0"/>
        <w:rPr>
          <w:color w:val="auto"/>
        </w:rPr>
      </w:pPr>
      <w:r w:rsidRPr="00776F0D">
        <w:rPr>
          <w:b/>
          <w:color w:val="auto"/>
        </w:rPr>
        <w:t>REPRESENTATIVE RESULTS</w:t>
      </w:r>
      <w:r w:rsidR="00EF1462" w:rsidRPr="00776F0D">
        <w:rPr>
          <w:b/>
          <w:color w:val="auto"/>
        </w:rPr>
        <w:t xml:space="preserve">: </w:t>
      </w:r>
    </w:p>
    <w:p w14:paraId="1F0FA1C3" w14:textId="782E8AE1" w:rsidR="00937EBB" w:rsidRPr="00776F0D" w:rsidRDefault="00937EBB" w:rsidP="00E706C2">
      <w:pPr>
        <w:widowControl/>
        <w:rPr>
          <w:color w:val="auto"/>
        </w:rPr>
      </w:pPr>
      <w:r w:rsidRPr="00776F0D">
        <w:rPr>
          <w:color w:val="auto"/>
        </w:rPr>
        <w:t>The results shown here aim to illustrate possible outcomes obtained according to variations at technical</w:t>
      </w:r>
      <w:r w:rsidR="00794911" w:rsidRPr="00776F0D">
        <w:rPr>
          <w:color w:val="auto"/>
        </w:rPr>
        <w:t xml:space="preserve"> and biological levels. The first is exemplified by analyses using </w:t>
      </w:r>
      <w:r w:rsidRPr="00776F0D">
        <w:rPr>
          <w:color w:val="auto"/>
        </w:rPr>
        <w:t>new v</w:t>
      </w:r>
      <w:r w:rsidR="005D615C" w:rsidRPr="00776F0D">
        <w:rPr>
          <w:color w:val="auto"/>
        </w:rPr>
        <w:t>ersu</w:t>
      </w:r>
      <w:r w:rsidRPr="00776F0D">
        <w:rPr>
          <w:color w:val="auto"/>
        </w:rPr>
        <w:t xml:space="preserve">s </w:t>
      </w:r>
      <w:r w:rsidR="00EB4CC0" w:rsidRPr="00776F0D">
        <w:rPr>
          <w:color w:val="auto"/>
        </w:rPr>
        <w:t xml:space="preserve">aged </w:t>
      </w:r>
      <w:r w:rsidRPr="00776F0D">
        <w:rPr>
          <w:color w:val="auto"/>
        </w:rPr>
        <w:t>column</w:t>
      </w:r>
      <w:r w:rsidR="00794911" w:rsidRPr="00776F0D">
        <w:rPr>
          <w:color w:val="auto"/>
        </w:rPr>
        <w:t>s</w:t>
      </w:r>
      <w:r w:rsidRPr="00776F0D">
        <w:rPr>
          <w:color w:val="auto"/>
        </w:rPr>
        <w:t xml:space="preserve"> </w:t>
      </w:r>
      <w:r w:rsidR="00794911" w:rsidRPr="00776F0D">
        <w:rPr>
          <w:color w:val="auto"/>
        </w:rPr>
        <w:t>(</w:t>
      </w:r>
      <w:r w:rsidRPr="00776F0D">
        <w:rPr>
          <w:b/>
          <w:color w:val="auto"/>
        </w:rPr>
        <w:t xml:space="preserve">Figure </w:t>
      </w:r>
      <w:r w:rsidR="00565F59" w:rsidRPr="00776F0D">
        <w:rPr>
          <w:b/>
          <w:color w:val="auto"/>
        </w:rPr>
        <w:t>1</w:t>
      </w:r>
      <w:r w:rsidR="00794911" w:rsidRPr="00776F0D">
        <w:rPr>
          <w:color w:val="auto"/>
        </w:rPr>
        <w:t>)</w:t>
      </w:r>
      <w:r w:rsidRPr="00776F0D">
        <w:rPr>
          <w:color w:val="auto"/>
        </w:rPr>
        <w:t xml:space="preserve"> </w:t>
      </w:r>
      <w:r w:rsidR="00794911" w:rsidRPr="00776F0D">
        <w:rPr>
          <w:color w:val="auto"/>
        </w:rPr>
        <w:t xml:space="preserve">and </w:t>
      </w:r>
      <w:r w:rsidRPr="00776F0D">
        <w:rPr>
          <w:color w:val="auto"/>
        </w:rPr>
        <w:t>fresh v</w:t>
      </w:r>
      <w:r w:rsidR="005D615C" w:rsidRPr="00776F0D">
        <w:rPr>
          <w:color w:val="auto"/>
        </w:rPr>
        <w:t>ersu</w:t>
      </w:r>
      <w:r w:rsidRPr="00776F0D">
        <w:rPr>
          <w:color w:val="auto"/>
        </w:rPr>
        <w:t xml:space="preserve">s stored samples </w:t>
      </w:r>
      <w:r w:rsidR="00794911" w:rsidRPr="00776F0D">
        <w:rPr>
          <w:color w:val="auto"/>
        </w:rPr>
        <w:t>(</w:t>
      </w:r>
      <w:r w:rsidRPr="00776F0D">
        <w:rPr>
          <w:b/>
          <w:color w:val="auto"/>
        </w:rPr>
        <w:t xml:space="preserve">Figure </w:t>
      </w:r>
      <w:r w:rsidR="00565F59" w:rsidRPr="00776F0D">
        <w:rPr>
          <w:b/>
          <w:color w:val="auto"/>
        </w:rPr>
        <w:t>3</w:t>
      </w:r>
      <w:r w:rsidRPr="00776F0D">
        <w:rPr>
          <w:color w:val="auto"/>
        </w:rPr>
        <w:t>)</w:t>
      </w:r>
      <w:r w:rsidR="00794911" w:rsidRPr="00776F0D">
        <w:rPr>
          <w:color w:val="auto"/>
        </w:rPr>
        <w:t>, and the second</w:t>
      </w:r>
      <w:r w:rsidRPr="00776F0D">
        <w:rPr>
          <w:color w:val="auto"/>
        </w:rPr>
        <w:t xml:space="preserve"> </w:t>
      </w:r>
      <w:r w:rsidR="00794911" w:rsidRPr="00776F0D">
        <w:rPr>
          <w:color w:val="auto"/>
        </w:rPr>
        <w:t xml:space="preserve">by evaluating extracts from two different plant systems, </w:t>
      </w:r>
      <w:r w:rsidR="00794911" w:rsidRPr="00776F0D">
        <w:rPr>
          <w:i/>
          <w:color w:val="auto"/>
        </w:rPr>
        <w:t>A</w:t>
      </w:r>
      <w:r w:rsidR="00103030" w:rsidRPr="00776F0D">
        <w:rPr>
          <w:i/>
          <w:color w:val="auto"/>
        </w:rPr>
        <w:t>.</w:t>
      </w:r>
      <w:r w:rsidR="00794911" w:rsidRPr="00776F0D">
        <w:rPr>
          <w:i/>
          <w:color w:val="auto"/>
        </w:rPr>
        <w:t xml:space="preserve"> thaliana</w:t>
      </w:r>
      <w:r w:rsidR="00794911" w:rsidRPr="00776F0D">
        <w:rPr>
          <w:color w:val="auto"/>
        </w:rPr>
        <w:t xml:space="preserve"> (</w:t>
      </w:r>
      <w:r w:rsidR="00794911" w:rsidRPr="00776F0D">
        <w:rPr>
          <w:b/>
          <w:color w:val="auto"/>
        </w:rPr>
        <w:t xml:space="preserve">Figures </w:t>
      </w:r>
      <w:r w:rsidR="00565F59" w:rsidRPr="00776F0D">
        <w:rPr>
          <w:b/>
          <w:color w:val="auto"/>
        </w:rPr>
        <w:t>1</w:t>
      </w:r>
      <w:r w:rsidR="005D615C" w:rsidRPr="00776F0D">
        <w:rPr>
          <w:bCs/>
          <w:color w:val="auto"/>
        </w:rPr>
        <w:t>,</w:t>
      </w:r>
      <w:r w:rsidR="005D615C" w:rsidRPr="00776F0D">
        <w:rPr>
          <w:b/>
          <w:color w:val="auto"/>
        </w:rPr>
        <w:t xml:space="preserve"> Figure </w:t>
      </w:r>
      <w:r w:rsidR="00565F59" w:rsidRPr="00776F0D">
        <w:rPr>
          <w:b/>
          <w:color w:val="auto"/>
        </w:rPr>
        <w:t>3</w:t>
      </w:r>
      <w:r w:rsidR="00794911" w:rsidRPr="00776F0D">
        <w:rPr>
          <w:color w:val="auto"/>
        </w:rPr>
        <w:t>) and</w:t>
      </w:r>
      <w:r w:rsidRPr="00776F0D">
        <w:rPr>
          <w:color w:val="auto"/>
        </w:rPr>
        <w:t xml:space="preserve"> </w:t>
      </w:r>
      <w:r w:rsidRPr="00776F0D">
        <w:rPr>
          <w:i/>
          <w:color w:val="auto"/>
        </w:rPr>
        <w:t>L</w:t>
      </w:r>
      <w:r w:rsidR="00103030" w:rsidRPr="00776F0D">
        <w:rPr>
          <w:i/>
          <w:color w:val="auto"/>
        </w:rPr>
        <w:t>.</w:t>
      </w:r>
      <w:r w:rsidR="00794911" w:rsidRPr="00776F0D">
        <w:rPr>
          <w:i/>
          <w:color w:val="auto"/>
        </w:rPr>
        <w:t xml:space="preserve"> japonicus</w:t>
      </w:r>
      <w:r w:rsidRPr="00776F0D">
        <w:rPr>
          <w:color w:val="auto"/>
        </w:rPr>
        <w:t xml:space="preserve"> </w:t>
      </w:r>
      <w:r w:rsidR="00794911" w:rsidRPr="00776F0D">
        <w:rPr>
          <w:color w:val="auto"/>
        </w:rPr>
        <w:t>(</w:t>
      </w:r>
      <w:r w:rsidRPr="00776F0D">
        <w:rPr>
          <w:b/>
          <w:color w:val="auto"/>
        </w:rPr>
        <w:t xml:space="preserve">Figure </w:t>
      </w:r>
      <w:r w:rsidR="00565F59" w:rsidRPr="00776F0D">
        <w:rPr>
          <w:b/>
          <w:color w:val="auto"/>
        </w:rPr>
        <w:t>2</w:t>
      </w:r>
      <w:r w:rsidRPr="00776F0D">
        <w:rPr>
          <w:color w:val="auto"/>
        </w:rPr>
        <w:t>).</w:t>
      </w:r>
    </w:p>
    <w:p w14:paraId="2371B142" w14:textId="58320773" w:rsidR="00877A86" w:rsidRPr="00776F0D" w:rsidRDefault="00877A86" w:rsidP="00E706C2">
      <w:pPr>
        <w:widowControl/>
        <w:rPr>
          <w:color w:val="auto"/>
        </w:rPr>
      </w:pPr>
    </w:p>
    <w:p w14:paraId="3A927617" w14:textId="1DD50909" w:rsidR="00C56CA4" w:rsidRPr="00776F0D" w:rsidRDefault="001E4F5C" w:rsidP="00E706C2">
      <w:pPr>
        <w:pStyle w:val="CommentText"/>
        <w:widowControl/>
        <w:rPr>
          <w:color w:val="auto"/>
        </w:rPr>
      </w:pPr>
      <w:r w:rsidRPr="00776F0D">
        <w:rPr>
          <w:color w:val="auto"/>
        </w:rPr>
        <w:lastRenderedPageBreak/>
        <w:t xml:space="preserve">An optimal </w:t>
      </w:r>
      <w:r w:rsidR="00981313" w:rsidRPr="00776F0D">
        <w:rPr>
          <w:color w:val="auto"/>
        </w:rPr>
        <w:t>SAX-</w:t>
      </w:r>
      <w:r w:rsidRPr="00776F0D">
        <w:rPr>
          <w:color w:val="auto"/>
        </w:rPr>
        <w:t xml:space="preserve">HPLC run is depicted on </w:t>
      </w:r>
      <w:r w:rsidRPr="00776F0D">
        <w:rPr>
          <w:b/>
          <w:color w:val="auto"/>
        </w:rPr>
        <w:t xml:space="preserve">Figures </w:t>
      </w:r>
      <w:r w:rsidR="00865B2A" w:rsidRPr="00776F0D">
        <w:rPr>
          <w:b/>
          <w:color w:val="auto"/>
        </w:rPr>
        <w:t>1</w:t>
      </w:r>
      <w:r w:rsidRPr="00776F0D">
        <w:rPr>
          <w:b/>
          <w:color w:val="auto"/>
        </w:rPr>
        <w:t>A</w:t>
      </w:r>
      <w:r w:rsidR="005D615C" w:rsidRPr="00776F0D">
        <w:rPr>
          <w:b/>
          <w:color w:val="auto"/>
        </w:rPr>
        <w:t>‒</w:t>
      </w:r>
      <w:r w:rsidRPr="00776F0D">
        <w:rPr>
          <w:b/>
          <w:color w:val="auto"/>
        </w:rPr>
        <w:t>C</w:t>
      </w:r>
      <w:r w:rsidRPr="00776F0D">
        <w:rPr>
          <w:color w:val="auto"/>
        </w:rPr>
        <w:t xml:space="preserve">, which shows a </w:t>
      </w:r>
      <w:r w:rsidR="0026329C" w:rsidRPr="00776F0D">
        <w:rPr>
          <w:color w:val="auto"/>
        </w:rPr>
        <w:t xml:space="preserve">complete </w:t>
      </w:r>
      <w:r w:rsidR="00B03605" w:rsidRPr="00776F0D">
        <w:rPr>
          <w:color w:val="auto"/>
        </w:rPr>
        <w:t>inositol polyphosphate spectrum obtained</w:t>
      </w:r>
      <w:r w:rsidRPr="00776F0D">
        <w:rPr>
          <w:color w:val="auto"/>
        </w:rPr>
        <w:t xml:space="preserve"> from </w:t>
      </w:r>
      <w:r w:rsidRPr="00776F0D">
        <w:rPr>
          <w:i/>
          <w:color w:val="auto"/>
        </w:rPr>
        <w:t>A</w:t>
      </w:r>
      <w:r w:rsidR="00103030" w:rsidRPr="00776F0D">
        <w:rPr>
          <w:i/>
          <w:color w:val="auto"/>
        </w:rPr>
        <w:t>.</w:t>
      </w:r>
      <w:r w:rsidRPr="00776F0D">
        <w:rPr>
          <w:i/>
          <w:color w:val="auto"/>
        </w:rPr>
        <w:t xml:space="preserve"> thaliana</w:t>
      </w:r>
      <w:r w:rsidRPr="00776F0D">
        <w:rPr>
          <w:color w:val="auto"/>
        </w:rPr>
        <w:t xml:space="preserve"> extracts</w:t>
      </w:r>
      <w:r w:rsidR="00B03605" w:rsidRPr="00776F0D">
        <w:rPr>
          <w:color w:val="auto"/>
        </w:rPr>
        <w:t xml:space="preserve"> after scintillation counting</w:t>
      </w:r>
      <w:r w:rsidR="00877A86" w:rsidRPr="00776F0D">
        <w:rPr>
          <w:color w:val="auto"/>
        </w:rPr>
        <w:t>.</w:t>
      </w:r>
      <w:r w:rsidR="00776F0D" w:rsidRPr="00776F0D">
        <w:rPr>
          <w:color w:val="auto"/>
        </w:rPr>
        <w:t xml:space="preserve"> </w:t>
      </w:r>
      <w:r w:rsidR="0065312C" w:rsidRPr="00776F0D">
        <w:rPr>
          <w:color w:val="auto"/>
        </w:rPr>
        <w:t>Note that peaks are nicely separated and can be assigned to different isomers (or enantiomer-pairs) based on chromatographic mobilities described earlier</w:t>
      </w:r>
      <w:r w:rsidR="00F661BF" w:rsidRPr="00776F0D">
        <w:rPr>
          <w:color w:val="auto"/>
        </w:rPr>
        <w:fldChar w:fldCharType="begin">
          <w:fldData xml:space="preserve">PEVuZE5vdGU+PENpdGU+PEF1dGhvcj5LdW88L0F1dGhvcj48WWVhcj4yMDE4PC9ZZWFyPjxSZWNO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=
</w:fldData>
        </w:fldChar>
      </w:r>
      <w:r w:rsidR="00F661BF" w:rsidRPr="00776F0D">
        <w:rPr>
          <w:color w:val="auto"/>
        </w:rPr>
        <w:instrText xml:space="preserve"> ADDIN EN.CITE </w:instrText>
      </w:r>
      <w:r w:rsidR="00F661BF" w:rsidRPr="00776F0D">
        <w:rPr>
          <w:color w:val="auto"/>
        </w:rPr>
        <w:fldChar w:fldCharType="begin">
          <w:fldData xml:space="preserve">PEVuZE5vdGU+PENpdGU+PEF1dGhvcj5LdW88L0F1dGhvcj48WWVhcj4yMDE4PC9ZZWFyPjxSZWNO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=
</w:fldData>
        </w:fldChar>
      </w:r>
      <w:r w:rsidR="00F661BF" w:rsidRPr="00776F0D">
        <w:rPr>
          <w:color w:val="auto"/>
        </w:rPr>
        <w:instrText xml:space="preserve"> ADDIN EN.CITE.DATA </w:instrText>
      </w:r>
      <w:r w:rsidR="00F661BF" w:rsidRPr="00776F0D">
        <w:rPr>
          <w:color w:val="auto"/>
        </w:rPr>
      </w:r>
      <w:r w:rsidR="00F661BF" w:rsidRPr="00776F0D">
        <w:rPr>
          <w:color w:val="auto"/>
        </w:rPr>
        <w:fldChar w:fldCharType="end"/>
      </w:r>
      <w:r w:rsidR="00F661BF" w:rsidRPr="00776F0D">
        <w:rPr>
          <w:color w:val="auto"/>
        </w:rPr>
      </w:r>
      <w:r w:rsidR="00F661BF" w:rsidRPr="00776F0D">
        <w:rPr>
          <w:color w:val="auto"/>
        </w:rPr>
        <w:fldChar w:fldCharType="separate"/>
      </w:r>
      <w:r w:rsidR="00F661BF" w:rsidRPr="00776F0D">
        <w:rPr>
          <w:noProof/>
          <w:color w:val="auto"/>
          <w:vertAlign w:val="superscript"/>
        </w:rPr>
        <w:t>5,7</w:t>
      </w:r>
      <w:r w:rsidR="00F661BF" w:rsidRPr="00776F0D">
        <w:rPr>
          <w:color w:val="auto"/>
        </w:rPr>
        <w:fldChar w:fldCharType="end"/>
      </w:r>
      <w:r w:rsidR="0065312C" w:rsidRPr="00776F0D">
        <w:rPr>
          <w:color w:val="auto"/>
        </w:rPr>
        <w:t>.</w:t>
      </w:r>
    </w:p>
    <w:p w14:paraId="2F412AFD" w14:textId="4F7D2B46" w:rsidR="00CF5931" w:rsidRPr="00776F0D" w:rsidRDefault="00CF5931" w:rsidP="00E706C2">
      <w:pPr>
        <w:widowControl/>
        <w:rPr>
          <w:color w:val="auto"/>
        </w:rPr>
      </w:pPr>
    </w:p>
    <w:p w14:paraId="0FF2009D" w14:textId="543AA92D" w:rsidR="00CF5931" w:rsidRPr="00776F0D" w:rsidRDefault="00CF5931" w:rsidP="00E706C2">
      <w:pPr>
        <w:widowControl/>
        <w:rPr>
          <w:color w:val="auto"/>
        </w:rPr>
      </w:pPr>
      <w:r w:rsidRPr="00776F0D">
        <w:rPr>
          <w:b/>
          <w:color w:val="auto"/>
        </w:rPr>
        <w:t xml:space="preserve">Figure </w:t>
      </w:r>
      <w:r w:rsidR="009F52FB" w:rsidRPr="00776F0D">
        <w:rPr>
          <w:b/>
          <w:color w:val="auto"/>
        </w:rPr>
        <w:t>2</w:t>
      </w:r>
      <w:r w:rsidRPr="00776F0D">
        <w:rPr>
          <w:b/>
          <w:color w:val="auto"/>
        </w:rPr>
        <w:t xml:space="preserve"> </w:t>
      </w:r>
      <w:r w:rsidRPr="00776F0D">
        <w:rPr>
          <w:color w:val="auto"/>
        </w:rPr>
        <w:t xml:space="preserve">shows the representative result of a </w:t>
      </w:r>
      <w:r w:rsidR="00981313" w:rsidRPr="00776F0D">
        <w:rPr>
          <w:color w:val="auto"/>
        </w:rPr>
        <w:t>SAX-</w:t>
      </w:r>
      <w:r w:rsidRPr="00776F0D">
        <w:rPr>
          <w:color w:val="auto"/>
        </w:rPr>
        <w:t xml:space="preserve">HPLC analysis of </w:t>
      </w:r>
      <w:r w:rsidRPr="00776F0D">
        <w:rPr>
          <w:i/>
          <w:color w:val="auto"/>
        </w:rPr>
        <w:t>L</w:t>
      </w:r>
      <w:r w:rsidR="00103030" w:rsidRPr="00776F0D">
        <w:rPr>
          <w:i/>
          <w:color w:val="auto"/>
        </w:rPr>
        <w:t>.</w:t>
      </w:r>
      <w:r w:rsidRPr="00776F0D">
        <w:rPr>
          <w:i/>
          <w:color w:val="auto"/>
        </w:rPr>
        <w:t xml:space="preserve"> japonicus</w:t>
      </w:r>
      <w:r w:rsidRPr="00776F0D">
        <w:rPr>
          <w:color w:val="auto"/>
        </w:rPr>
        <w:t xml:space="preserve"> seedlings that were grown and labeled under the same conditions as the </w:t>
      </w:r>
      <w:r w:rsidRPr="00776F0D">
        <w:rPr>
          <w:i/>
          <w:color w:val="auto"/>
        </w:rPr>
        <w:t>Arabidopsis</w:t>
      </w:r>
      <w:r w:rsidRPr="00776F0D">
        <w:rPr>
          <w:color w:val="auto"/>
        </w:rPr>
        <w:t xml:space="preserve"> seedlings. While </w:t>
      </w:r>
      <w:r w:rsidR="000C5843" w:rsidRPr="00776F0D">
        <w:rPr>
          <w:color w:val="auto"/>
        </w:rPr>
        <w:t xml:space="preserve">presumably </w:t>
      </w:r>
      <w:r w:rsidRPr="00776F0D">
        <w:rPr>
          <w:color w:val="auto"/>
        </w:rPr>
        <w:t xml:space="preserve">all </w:t>
      </w:r>
      <w:r w:rsidR="007B22BE" w:rsidRPr="00776F0D">
        <w:rPr>
          <w:color w:val="auto"/>
        </w:rPr>
        <w:t xml:space="preserve">InsP </w:t>
      </w:r>
      <w:r w:rsidRPr="00776F0D">
        <w:rPr>
          <w:color w:val="auto"/>
        </w:rPr>
        <w:t xml:space="preserve">species and peaks that are known from </w:t>
      </w:r>
      <w:r w:rsidRPr="00776F0D">
        <w:rPr>
          <w:i/>
          <w:color w:val="auto"/>
        </w:rPr>
        <w:t>Arabidopsis</w:t>
      </w:r>
      <w:r w:rsidRPr="00776F0D">
        <w:rPr>
          <w:color w:val="auto"/>
        </w:rPr>
        <w:t xml:space="preserve"> can be seen, there are substantial differences regarding the </w:t>
      </w:r>
      <w:r w:rsidR="000C5843" w:rsidRPr="00776F0D">
        <w:rPr>
          <w:color w:val="auto"/>
        </w:rPr>
        <w:t>relative (e.g.</w:t>
      </w:r>
      <w:r w:rsidR="005D615C" w:rsidRPr="00776F0D">
        <w:rPr>
          <w:color w:val="auto"/>
        </w:rPr>
        <w:t>,</w:t>
      </w:r>
      <w:r w:rsidR="000C5843" w:rsidRPr="00776F0D">
        <w:rPr>
          <w:color w:val="auto"/>
        </w:rPr>
        <w:t xml:space="preserve"> ratios between isomers) </w:t>
      </w:r>
      <w:r w:rsidRPr="00776F0D">
        <w:rPr>
          <w:color w:val="auto"/>
        </w:rPr>
        <w:t xml:space="preserve">amount of specific </w:t>
      </w:r>
      <w:r w:rsidR="007B22BE" w:rsidRPr="00776F0D">
        <w:rPr>
          <w:color w:val="auto"/>
        </w:rPr>
        <w:t xml:space="preserve">InsP </w:t>
      </w:r>
      <w:r w:rsidRPr="00776F0D">
        <w:rPr>
          <w:color w:val="auto"/>
        </w:rPr>
        <w:t>isomers</w:t>
      </w:r>
      <w:r w:rsidR="0026329C" w:rsidRPr="00776F0D">
        <w:rPr>
          <w:color w:val="auto"/>
        </w:rPr>
        <w:t>,</w:t>
      </w:r>
      <w:r w:rsidRPr="00776F0D">
        <w:rPr>
          <w:color w:val="auto"/>
        </w:rPr>
        <w:t xml:space="preserve"> when comparing the profiles of both species</w:t>
      </w:r>
      <w:r w:rsidR="00570CAA" w:rsidRPr="00776F0D">
        <w:rPr>
          <w:color w:val="auto"/>
        </w:rPr>
        <w:t xml:space="preserve">. For instance, </w:t>
      </w:r>
      <w:r w:rsidR="00B644C8" w:rsidRPr="00776F0D">
        <w:rPr>
          <w:color w:val="auto"/>
        </w:rPr>
        <w:t xml:space="preserve">the Lotus extracts showed </w:t>
      </w:r>
      <w:r w:rsidR="0000789C" w:rsidRPr="00776F0D">
        <w:rPr>
          <w:color w:val="auto"/>
        </w:rPr>
        <w:t>increased InsP</w:t>
      </w:r>
      <w:r w:rsidR="0000789C" w:rsidRPr="00776F0D">
        <w:rPr>
          <w:color w:val="auto"/>
          <w:vertAlign w:val="subscript"/>
        </w:rPr>
        <w:t>3c</w:t>
      </w:r>
      <w:r w:rsidR="0000789C" w:rsidRPr="00776F0D">
        <w:rPr>
          <w:color w:val="auto"/>
        </w:rPr>
        <w:t>, InsP</w:t>
      </w:r>
      <w:r w:rsidR="0000789C" w:rsidRPr="00776F0D">
        <w:rPr>
          <w:color w:val="auto"/>
          <w:vertAlign w:val="subscript"/>
        </w:rPr>
        <w:t>4b</w:t>
      </w:r>
      <w:r w:rsidR="0000789C" w:rsidRPr="00776F0D">
        <w:rPr>
          <w:color w:val="auto"/>
        </w:rPr>
        <w:t>, InsP</w:t>
      </w:r>
      <w:r w:rsidR="0000789C" w:rsidRPr="00776F0D">
        <w:rPr>
          <w:color w:val="auto"/>
          <w:vertAlign w:val="subscript"/>
        </w:rPr>
        <w:t>5b</w:t>
      </w:r>
      <w:r w:rsidR="0000789C" w:rsidRPr="00776F0D">
        <w:rPr>
          <w:color w:val="auto"/>
        </w:rPr>
        <w:t xml:space="preserve"> and reduced InsP</w:t>
      </w:r>
      <w:r w:rsidR="0000789C" w:rsidRPr="00776F0D">
        <w:rPr>
          <w:color w:val="auto"/>
          <w:vertAlign w:val="subscript"/>
        </w:rPr>
        <w:t>3a</w:t>
      </w:r>
      <w:r w:rsidR="0000789C" w:rsidRPr="00776F0D">
        <w:rPr>
          <w:color w:val="auto"/>
        </w:rPr>
        <w:t>, InsP</w:t>
      </w:r>
      <w:r w:rsidR="0000789C" w:rsidRPr="00776F0D">
        <w:rPr>
          <w:color w:val="auto"/>
          <w:vertAlign w:val="subscript"/>
        </w:rPr>
        <w:t>4a</w:t>
      </w:r>
      <w:r w:rsidR="0000789C" w:rsidRPr="00776F0D">
        <w:rPr>
          <w:color w:val="auto"/>
        </w:rPr>
        <w:t>, InsP</w:t>
      </w:r>
      <w:r w:rsidR="0000789C" w:rsidRPr="00776F0D">
        <w:rPr>
          <w:color w:val="auto"/>
          <w:vertAlign w:val="subscript"/>
        </w:rPr>
        <w:t>5a</w:t>
      </w:r>
      <w:r w:rsidR="0000789C" w:rsidRPr="00776F0D">
        <w:rPr>
          <w:color w:val="auto"/>
        </w:rPr>
        <w:t xml:space="preserve"> and InsP</w:t>
      </w:r>
      <w:r w:rsidR="0000789C" w:rsidRPr="00776F0D">
        <w:rPr>
          <w:color w:val="auto"/>
          <w:vertAlign w:val="subscript"/>
        </w:rPr>
        <w:t>5c</w:t>
      </w:r>
      <w:r w:rsidR="0000789C" w:rsidRPr="00776F0D">
        <w:rPr>
          <w:color w:val="auto"/>
        </w:rPr>
        <w:t xml:space="preserve"> compared to </w:t>
      </w:r>
      <w:r w:rsidR="0000789C" w:rsidRPr="00776F0D">
        <w:rPr>
          <w:i/>
          <w:color w:val="auto"/>
        </w:rPr>
        <w:t>Arabidopsis</w:t>
      </w:r>
      <w:r w:rsidR="005D71E9" w:rsidRPr="00776F0D">
        <w:rPr>
          <w:color w:val="auto"/>
        </w:rPr>
        <w:t xml:space="preserve"> which leaves room for further investigations</w:t>
      </w:r>
      <w:r w:rsidRPr="00776F0D">
        <w:rPr>
          <w:color w:val="auto"/>
        </w:rPr>
        <w:t>.</w:t>
      </w:r>
      <w:r w:rsidR="000C5843" w:rsidRPr="00776F0D">
        <w:rPr>
          <w:color w:val="auto"/>
        </w:rPr>
        <w:t xml:space="preserve"> </w:t>
      </w:r>
      <w:r w:rsidR="000C5843" w:rsidRPr="00776F0D">
        <w:rPr>
          <w:b/>
          <w:bCs/>
          <w:color w:val="auto"/>
        </w:rPr>
        <w:t>Figure 2D</w:t>
      </w:r>
      <w:r w:rsidR="000C5843" w:rsidRPr="00776F0D">
        <w:rPr>
          <w:color w:val="auto"/>
        </w:rPr>
        <w:t xml:space="preserve"> illustrates the different ratios between InsP isomers between </w:t>
      </w:r>
      <w:r w:rsidR="000C5843" w:rsidRPr="00776F0D">
        <w:rPr>
          <w:i/>
          <w:iCs/>
          <w:color w:val="auto"/>
        </w:rPr>
        <w:t>Arabidopsis</w:t>
      </w:r>
      <w:r w:rsidR="000C5843" w:rsidRPr="00776F0D">
        <w:rPr>
          <w:color w:val="auto"/>
        </w:rPr>
        <w:t xml:space="preserve"> and </w:t>
      </w:r>
      <w:r w:rsidR="000C5843" w:rsidRPr="00776F0D">
        <w:rPr>
          <w:i/>
          <w:iCs/>
          <w:color w:val="auto"/>
        </w:rPr>
        <w:t>Lotus</w:t>
      </w:r>
      <w:r w:rsidR="000C5843" w:rsidRPr="00776F0D">
        <w:rPr>
          <w:color w:val="auto"/>
        </w:rPr>
        <w:t>.</w:t>
      </w:r>
    </w:p>
    <w:p w14:paraId="31864716" w14:textId="640C6D6A" w:rsidR="00EB1008" w:rsidRPr="00776F0D" w:rsidRDefault="00EB1008" w:rsidP="00E706C2">
      <w:pPr>
        <w:widowControl/>
        <w:rPr>
          <w:color w:val="auto"/>
        </w:rPr>
      </w:pPr>
    </w:p>
    <w:p w14:paraId="6874375A" w14:textId="3E63E295" w:rsidR="00CB5017" w:rsidRPr="00776F0D" w:rsidRDefault="001B4C4F" w:rsidP="00E706C2">
      <w:pPr>
        <w:widowControl/>
        <w:rPr>
          <w:color w:val="auto"/>
        </w:rPr>
      </w:pPr>
      <w:r w:rsidRPr="00776F0D">
        <w:rPr>
          <w:b/>
          <w:color w:val="auto"/>
        </w:rPr>
        <w:t xml:space="preserve">Figure </w:t>
      </w:r>
      <w:r w:rsidR="00EE119E" w:rsidRPr="00776F0D">
        <w:rPr>
          <w:b/>
          <w:color w:val="auto"/>
        </w:rPr>
        <w:t>3</w:t>
      </w:r>
      <w:r w:rsidRPr="00776F0D">
        <w:rPr>
          <w:color w:val="auto"/>
        </w:rPr>
        <w:t xml:space="preserve"> shows two InsP profiles of a s</w:t>
      </w:r>
      <w:r w:rsidR="00D02947" w:rsidRPr="00776F0D">
        <w:rPr>
          <w:color w:val="auto"/>
        </w:rPr>
        <w:t xml:space="preserve">ample that </w:t>
      </w:r>
      <w:r w:rsidR="007E5D3E" w:rsidRPr="00776F0D">
        <w:rPr>
          <w:color w:val="auto"/>
        </w:rPr>
        <w:t>was</w:t>
      </w:r>
      <w:r w:rsidR="00D02947" w:rsidRPr="00776F0D">
        <w:rPr>
          <w:color w:val="auto"/>
        </w:rPr>
        <w:t xml:space="preserve"> </w:t>
      </w:r>
      <w:r w:rsidR="00E034FC" w:rsidRPr="00776F0D">
        <w:rPr>
          <w:color w:val="auto"/>
        </w:rPr>
        <w:t xml:space="preserve">split </w:t>
      </w:r>
      <w:r w:rsidR="00D02947" w:rsidRPr="00776F0D">
        <w:rPr>
          <w:color w:val="auto"/>
        </w:rPr>
        <w:t>after the extraction</w:t>
      </w:r>
      <w:r w:rsidRPr="00776F0D">
        <w:rPr>
          <w:color w:val="auto"/>
        </w:rPr>
        <w:t>.</w:t>
      </w:r>
      <w:r w:rsidR="00D02947" w:rsidRPr="00776F0D">
        <w:rPr>
          <w:color w:val="auto"/>
        </w:rPr>
        <w:t xml:space="preserve"> The first half was </w:t>
      </w:r>
      <w:r w:rsidR="00E034FC" w:rsidRPr="00776F0D">
        <w:rPr>
          <w:color w:val="auto"/>
        </w:rPr>
        <w:t xml:space="preserve">immediately </w:t>
      </w:r>
      <w:r w:rsidR="00D02947" w:rsidRPr="00776F0D">
        <w:rPr>
          <w:color w:val="auto"/>
        </w:rPr>
        <w:t>analyzed and the second half one day later</w:t>
      </w:r>
      <w:r w:rsidR="00E034FC" w:rsidRPr="00776F0D">
        <w:rPr>
          <w:color w:val="auto"/>
        </w:rPr>
        <w:t>,</w:t>
      </w:r>
      <w:r w:rsidR="00D02947" w:rsidRPr="00776F0D">
        <w:rPr>
          <w:color w:val="auto"/>
        </w:rPr>
        <w:t xml:space="preserve"> after storage at -80</w:t>
      </w:r>
      <w:r w:rsidR="005D615C" w:rsidRPr="00776F0D">
        <w:rPr>
          <w:color w:val="auto"/>
        </w:rPr>
        <w:t xml:space="preserve"> </w:t>
      </w:r>
      <w:r w:rsidR="00D02947" w:rsidRPr="00776F0D">
        <w:rPr>
          <w:color w:val="auto"/>
        </w:rPr>
        <w:t>°C.</w:t>
      </w:r>
      <w:r w:rsidRPr="00776F0D">
        <w:rPr>
          <w:color w:val="auto"/>
        </w:rPr>
        <w:t xml:space="preserve"> </w:t>
      </w:r>
      <w:r w:rsidR="00CB31AC" w:rsidRPr="00776F0D">
        <w:rPr>
          <w:color w:val="auto"/>
        </w:rPr>
        <w:t>Despite minor differences observed between the different samples (i.e.</w:t>
      </w:r>
      <w:r w:rsidR="005D615C" w:rsidRPr="00776F0D">
        <w:rPr>
          <w:color w:val="auto"/>
        </w:rPr>
        <w:t>,</w:t>
      </w:r>
      <w:r w:rsidR="00CB31AC" w:rsidRPr="00776F0D">
        <w:rPr>
          <w:color w:val="auto"/>
        </w:rPr>
        <w:t xml:space="preserve"> black and red lines on </w:t>
      </w:r>
      <w:r w:rsidR="00CB31AC" w:rsidRPr="00776F0D">
        <w:rPr>
          <w:b/>
          <w:color w:val="auto"/>
        </w:rPr>
        <w:t xml:space="preserve">Figure </w:t>
      </w:r>
      <w:r w:rsidR="00EE119E" w:rsidRPr="00776F0D">
        <w:rPr>
          <w:b/>
          <w:color w:val="auto"/>
        </w:rPr>
        <w:t>3</w:t>
      </w:r>
      <w:r w:rsidR="00CB31AC" w:rsidRPr="00776F0D">
        <w:rPr>
          <w:b/>
          <w:color w:val="auto"/>
        </w:rPr>
        <w:t>A</w:t>
      </w:r>
      <w:r w:rsidR="005D615C" w:rsidRPr="00776F0D">
        <w:rPr>
          <w:b/>
          <w:color w:val="auto"/>
        </w:rPr>
        <w:t>‒</w:t>
      </w:r>
      <w:r w:rsidR="00CB31AC" w:rsidRPr="00776F0D">
        <w:rPr>
          <w:b/>
          <w:color w:val="auto"/>
        </w:rPr>
        <w:t>C</w:t>
      </w:r>
      <w:r w:rsidR="00CB31AC" w:rsidRPr="00776F0D">
        <w:rPr>
          <w:color w:val="auto"/>
        </w:rPr>
        <w:t>), those are not significant (</w:t>
      </w:r>
      <w:r w:rsidR="00CB31AC" w:rsidRPr="00776F0D">
        <w:rPr>
          <w:b/>
          <w:color w:val="auto"/>
        </w:rPr>
        <w:t xml:space="preserve">Figure </w:t>
      </w:r>
      <w:r w:rsidR="00EE119E" w:rsidRPr="00776F0D">
        <w:rPr>
          <w:b/>
          <w:color w:val="auto"/>
        </w:rPr>
        <w:t>3</w:t>
      </w:r>
      <w:r w:rsidR="00CB31AC" w:rsidRPr="00776F0D">
        <w:rPr>
          <w:b/>
          <w:color w:val="auto"/>
        </w:rPr>
        <w:t>D</w:t>
      </w:r>
      <w:r w:rsidR="00CB31AC" w:rsidRPr="00776F0D">
        <w:rPr>
          <w:color w:val="auto"/>
        </w:rPr>
        <w:t xml:space="preserve">). </w:t>
      </w:r>
      <w:r w:rsidRPr="00776F0D">
        <w:rPr>
          <w:color w:val="auto"/>
        </w:rPr>
        <w:t xml:space="preserve">This illustrates that </w:t>
      </w:r>
      <w:r w:rsidR="00D02947" w:rsidRPr="00776F0D">
        <w:rPr>
          <w:color w:val="auto"/>
        </w:rPr>
        <w:t>one freeze-thaw cycle does not harm the sample and t</w:t>
      </w:r>
      <w:r w:rsidR="007735C3" w:rsidRPr="00776F0D">
        <w:rPr>
          <w:color w:val="auto"/>
        </w:rPr>
        <w:t xml:space="preserve">hat the method itself generates </w:t>
      </w:r>
      <w:r w:rsidR="00D02947" w:rsidRPr="00776F0D">
        <w:rPr>
          <w:color w:val="auto"/>
        </w:rPr>
        <w:t>reproducible results</w:t>
      </w:r>
      <w:r w:rsidRPr="00776F0D">
        <w:rPr>
          <w:color w:val="auto"/>
        </w:rPr>
        <w:t xml:space="preserve">. </w:t>
      </w:r>
    </w:p>
    <w:p w14:paraId="7F5815FC" w14:textId="3133E33C" w:rsidR="004A71E4" w:rsidRPr="00776F0D" w:rsidRDefault="004A71E4" w:rsidP="00E706C2">
      <w:pPr>
        <w:widowControl/>
        <w:rPr>
          <w:color w:val="auto"/>
        </w:rPr>
      </w:pPr>
    </w:p>
    <w:p w14:paraId="3C9083F6" w14:textId="44A74547" w:rsidR="00B32616" w:rsidRPr="00776F0D" w:rsidRDefault="00B32616" w:rsidP="00E706C2">
      <w:pPr>
        <w:widowControl/>
        <w:rPr>
          <w:color w:val="auto"/>
        </w:rPr>
      </w:pPr>
      <w:r w:rsidRPr="00776F0D">
        <w:rPr>
          <w:b/>
          <w:color w:val="auto"/>
        </w:rPr>
        <w:t xml:space="preserve">FIGURE </w:t>
      </w:r>
      <w:r w:rsidR="0013621E" w:rsidRPr="00776F0D">
        <w:rPr>
          <w:b/>
          <w:color w:val="auto"/>
        </w:rPr>
        <w:t xml:space="preserve">AND TABLE </w:t>
      </w:r>
      <w:r w:rsidRPr="00776F0D">
        <w:rPr>
          <w:b/>
          <w:color w:val="auto"/>
        </w:rPr>
        <w:t>LEGENDS:</w:t>
      </w:r>
      <w:r w:rsidRPr="00776F0D">
        <w:rPr>
          <w:color w:val="auto"/>
        </w:rPr>
        <w:t xml:space="preserve"> </w:t>
      </w:r>
    </w:p>
    <w:p w14:paraId="601998BF" w14:textId="77777777" w:rsidR="005D615C" w:rsidRPr="00776F0D" w:rsidRDefault="005D615C" w:rsidP="00E706C2">
      <w:pPr>
        <w:widowControl/>
        <w:rPr>
          <w:bCs/>
          <w:color w:val="auto"/>
        </w:rPr>
      </w:pPr>
    </w:p>
    <w:p w14:paraId="0274C106" w14:textId="1E787798" w:rsidR="00BF2085" w:rsidRPr="00776F0D" w:rsidRDefault="00072B75" w:rsidP="00E706C2">
      <w:pPr>
        <w:widowControl/>
        <w:rPr>
          <w:color w:val="auto"/>
        </w:rPr>
      </w:pPr>
      <w:r w:rsidRPr="00776F0D">
        <w:rPr>
          <w:b/>
          <w:color w:val="auto"/>
        </w:rPr>
        <w:t xml:space="preserve">Figure </w:t>
      </w:r>
      <w:r w:rsidR="0000789C" w:rsidRPr="00776F0D">
        <w:rPr>
          <w:b/>
          <w:color w:val="auto"/>
        </w:rPr>
        <w:t>1</w:t>
      </w:r>
      <w:r w:rsidRPr="00776F0D">
        <w:rPr>
          <w:b/>
          <w:color w:val="auto"/>
        </w:rPr>
        <w:t xml:space="preserve">: </w:t>
      </w:r>
      <w:r w:rsidR="00CD1D2A" w:rsidRPr="00776F0D">
        <w:rPr>
          <w:b/>
          <w:color w:val="auto"/>
        </w:rPr>
        <w:t xml:space="preserve">Typical </w:t>
      </w:r>
      <w:r w:rsidRPr="00776F0D">
        <w:rPr>
          <w:b/>
          <w:color w:val="auto"/>
        </w:rPr>
        <w:t>InsP</w:t>
      </w:r>
      <w:r w:rsidR="00A7461C" w:rsidRPr="00776F0D">
        <w:rPr>
          <w:b/>
          <w:color w:val="auto"/>
        </w:rPr>
        <w:t xml:space="preserve"> profile of a</w:t>
      </w:r>
      <w:r w:rsidRPr="00776F0D">
        <w:rPr>
          <w:b/>
          <w:color w:val="auto"/>
        </w:rPr>
        <w:t xml:space="preserve"> </w:t>
      </w:r>
      <w:r w:rsidR="00A7461C" w:rsidRPr="00776F0D">
        <w:rPr>
          <w:b/>
          <w:color w:val="auto"/>
        </w:rPr>
        <w:t xml:space="preserve">successful and of an unsuccessful </w:t>
      </w:r>
      <w:r w:rsidR="00095AF9" w:rsidRPr="00776F0D">
        <w:rPr>
          <w:b/>
          <w:color w:val="auto"/>
        </w:rPr>
        <w:t>SAX-</w:t>
      </w:r>
      <w:r w:rsidRPr="00776F0D">
        <w:rPr>
          <w:b/>
          <w:color w:val="auto"/>
        </w:rPr>
        <w:t>HPLC analysis performed with this protocol.</w:t>
      </w:r>
      <w:r w:rsidR="002E7F30" w:rsidRPr="00776F0D">
        <w:rPr>
          <w:b/>
          <w:color w:val="auto"/>
        </w:rPr>
        <w:t xml:space="preserve"> </w:t>
      </w:r>
      <w:r w:rsidR="005D615C" w:rsidRPr="00776F0D">
        <w:rPr>
          <w:color w:val="auto"/>
        </w:rPr>
        <w:t>(</w:t>
      </w:r>
      <w:r w:rsidR="005D615C" w:rsidRPr="00776F0D">
        <w:rPr>
          <w:b/>
          <w:color w:val="auto"/>
        </w:rPr>
        <w:t>A</w:t>
      </w:r>
      <w:r w:rsidR="005D615C" w:rsidRPr="00776F0D">
        <w:rPr>
          <w:color w:val="auto"/>
        </w:rPr>
        <w:t>‒</w:t>
      </w:r>
      <w:r w:rsidR="005D615C" w:rsidRPr="00776F0D">
        <w:rPr>
          <w:b/>
          <w:color w:val="auto"/>
        </w:rPr>
        <w:t>C</w:t>
      </w:r>
      <w:r w:rsidR="005D615C" w:rsidRPr="00776F0D">
        <w:rPr>
          <w:color w:val="auto"/>
        </w:rPr>
        <w:t xml:space="preserve">) </w:t>
      </w:r>
      <w:r w:rsidR="00507A1A" w:rsidRPr="00776F0D">
        <w:rPr>
          <w:color w:val="auto"/>
        </w:rPr>
        <w:t>SAX-</w:t>
      </w:r>
      <w:r w:rsidR="00A7461C" w:rsidRPr="00776F0D">
        <w:rPr>
          <w:color w:val="auto"/>
        </w:rPr>
        <w:t>HPLC profile of 17-day</w:t>
      </w:r>
      <w:r w:rsidR="00CD1D2A" w:rsidRPr="00776F0D">
        <w:rPr>
          <w:color w:val="auto"/>
        </w:rPr>
        <w:t>-</w:t>
      </w:r>
      <w:r w:rsidR="00A7461C" w:rsidRPr="00776F0D">
        <w:rPr>
          <w:color w:val="auto"/>
        </w:rPr>
        <w:t xml:space="preserve">old </w:t>
      </w:r>
      <w:r w:rsidR="00C0448A" w:rsidRPr="00776F0D">
        <w:rPr>
          <w:color w:val="auto"/>
        </w:rPr>
        <w:t>wild-type (Col-</w:t>
      </w:r>
      <w:r w:rsidR="00C0448A" w:rsidRPr="00776F0D">
        <w:rPr>
          <w:i/>
          <w:color w:val="auto"/>
        </w:rPr>
        <w:t>0</w:t>
      </w:r>
      <w:r w:rsidR="00C0448A" w:rsidRPr="00776F0D">
        <w:rPr>
          <w:color w:val="auto"/>
        </w:rPr>
        <w:t xml:space="preserve">) </w:t>
      </w:r>
      <w:r w:rsidR="00A7461C" w:rsidRPr="00776F0D">
        <w:rPr>
          <w:i/>
          <w:color w:val="auto"/>
        </w:rPr>
        <w:t>Arabidopsis</w:t>
      </w:r>
      <w:r w:rsidR="00A7461C" w:rsidRPr="00776F0D">
        <w:rPr>
          <w:color w:val="auto"/>
        </w:rPr>
        <w:t xml:space="preserve"> seedlings radiolabeled with [</w:t>
      </w:r>
      <w:r w:rsidR="00A7461C" w:rsidRPr="00776F0D">
        <w:rPr>
          <w:color w:val="auto"/>
          <w:vertAlign w:val="superscript"/>
        </w:rPr>
        <w:t>3</w:t>
      </w:r>
      <w:r w:rsidR="00A7461C" w:rsidRPr="00776F0D">
        <w:rPr>
          <w:color w:val="auto"/>
        </w:rPr>
        <w:t>H]-</w:t>
      </w:r>
      <w:r w:rsidR="00A7461C" w:rsidRPr="00776F0D">
        <w:rPr>
          <w:i/>
          <w:color w:val="auto"/>
        </w:rPr>
        <w:t>myo</w:t>
      </w:r>
      <w:r w:rsidR="00A7461C" w:rsidRPr="00776F0D">
        <w:rPr>
          <w:color w:val="auto"/>
        </w:rPr>
        <w:t>-inositol</w:t>
      </w:r>
      <w:r w:rsidR="00A779C9" w:rsidRPr="00776F0D">
        <w:rPr>
          <w:color w:val="auto"/>
        </w:rPr>
        <w:t xml:space="preserve">. Global InsP extraction and </w:t>
      </w:r>
      <w:r w:rsidR="00095AF9" w:rsidRPr="00776F0D">
        <w:rPr>
          <w:color w:val="auto"/>
        </w:rPr>
        <w:t>SAX-</w:t>
      </w:r>
      <w:r w:rsidR="00A779C9" w:rsidRPr="00776F0D">
        <w:rPr>
          <w:color w:val="auto"/>
        </w:rPr>
        <w:t>HPLC run were performed on the same day</w:t>
      </w:r>
      <w:r w:rsidR="00A7461C" w:rsidRPr="00776F0D">
        <w:rPr>
          <w:color w:val="auto"/>
        </w:rPr>
        <w:t xml:space="preserve">. </w:t>
      </w:r>
      <w:r w:rsidR="005D615C" w:rsidRPr="00776F0D">
        <w:rPr>
          <w:color w:val="auto"/>
        </w:rPr>
        <w:t>(</w:t>
      </w:r>
      <w:r w:rsidR="00A7461C" w:rsidRPr="00776F0D">
        <w:rPr>
          <w:b/>
          <w:color w:val="auto"/>
        </w:rPr>
        <w:t>A</w:t>
      </w:r>
      <w:r w:rsidR="005D615C" w:rsidRPr="00776F0D">
        <w:rPr>
          <w:bCs/>
          <w:color w:val="auto"/>
        </w:rPr>
        <w:t>)</w:t>
      </w:r>
      <w:r w:rsidR="00A7461C" w:rsidRPr="00776F0D">
        <w:rPr>
          <w:color w:val="auto"/>
        </w:rPr>
        <w:t xml:space="preserve"> </w:t>
      </w:r>
      <w:r w:rsidR="005D615C" w:rsidRPr="00776F0D">
        <w:rPr>
          <w:color w:val="auto"/>
        </w:rPr>
        <w:t>F</w:t>
      </w:r>
      <w:r w:rsidR="00A7461C" w:rsidRPr="00776F0D">
        <w:rPr>
          <w:color w:val="auto"/>
        </w:rPr>
        <w:t>ull spectra</w:t>
      </w:r>
      <w:r w:rsidR="005D615C" w:rsidRPr="00776F0D">
        <w:rPr>
          <w:color w:val="auto"/>
        </w:rPr>
        <w:t>;</w:t>
      </w:r>
      <w:r w:rsidR="00A7461C" w:rsidRPr="00776F0D">
        <w:rPr>
          <w:color w:val="auto"/>
        </w:rPr>
        <w:t xml:space="preserve"> </w:t>
      </w:r>
      <w:r w:rsidR="005D615C" w:rsidRPr="00776F0D">
        <w:rPr>
          <w:color w:val="auto"/>
        </w:rPr>
        <w:t>(</w:t>
      </w:r>
      <w:r w:rsidR="00A7461C" w:rsidRPr="00776F0D">
        <w:rPr>
          <w:b/>
          <w:color w:val="auto"/>
        </w:rPr>
        <w:t>B</w:t>
      </w:r>
      <w:r w:rsidR="005D615C" w:rsidRPr="00776F0D">
        <w:rPr>
          <w:bCs/>
          <w:color w:val="auto"/>
        </w:rPr>
        <w:t xml:space="preserve">, </w:t>
      </w:r>
      <w:r w:rsidR="00A7461C" w:rsidRPr="00776F0D">
        <w:rPr>
          <w:b/>
          <w:color w:val="auto"/>
        </w:rPr>
        <w:t>C</w:t>
      </w:r>
      <w:r w:rsidR="005D615C" w:rsidRPr="00776F0D">
        <w:rPr>
          <w:bCs/>
          <w:color w:val="auto"/>
        </w:rPr>
        <w:t>)</w:t>
      </w:r>
      <w:r w:rsidR="00A7461C" w:rsidRPr="00776F0D">
        <w:rPr>
          <w:color w:val="auto"/>
        </w:rPr>
        <w:t xml:space="preserve"> </w:t>
      </w:r>
      <w:r w:rsidR="005D615C" w:rsidRPr="00776F0D">
        <w:rPr>
          <w:color w:val="auto"/>
        </w:rPr>
        <w:t>Z</w:t>
      </w:r>
      <w:r w:rsidR="00A7461C" w:rsidRPr="00776F0D">
        <w:rPr>
          <w:color w:val="auto"/>
        </w:rPr>
        <w:t xml:space="preserve">oom-ins of the </w:t>
      </w:r>
      <w:r w:rsidR="00C11C00" w:rsidRPr="00776F0D">
        <w:rPr>
          <w:color w:val="auto"/>
        </w:rPr>
        <w:t>profile shown in A</w:t>
      </w:r>
      <w:r w:rsidR="00A7461C" w:rsidRPr="00776F0D">
        <w:rPr>
          <w:color w:val="auto"/>
        </w:rPr>
        <w:t>.</w:t>
      </w:r>
      <w:r w:rsidR="00355C77" w:rsidRPr="00776F0D">
        <w:rPr>
          <w:color w:val="auto"/>
        </w:rPr>
        <w:t xml:space="preserve"> All visible peaks are highlighted and assigned to the corresponding InsP species. Based on published chromatographic mobilities</w:t>
      </w:r>
      <w:r w:rsidR="00355C77" w:rsidRPr="00776F0D">
        <w:rPr>
          <w:color w:val="auto"/>
        </w:rPr>
        <w:fldChar w:fldCharType="begin">
          <w:fldData xml:space="preserve">PEVuZE5vdGU+PENpdGU+PEF1dGhvcj5TdGV2ZW5zb24tUGF1bGlrPC9BdXRob3I+PFllYXI+MjAw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=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TdGV2ZW5zb24tUGF1bGlrPC9BdXRob3I+PFllYXI+MjAw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=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355C77" w:rsidRPr="00776F0D">
        <w:rPr>
          <w:color w:val="auto"/>
        </w:rPr>
      </w:r>
      <w:r w:rsidR="00355C77" w:rsidRPr="00776F0D">
        <w:rPr>
          <w:color w:val="auto"/>
        </w:rPr>
        <w:fldChar w:fldCharType="separate"/>
      </w:r>
      <w:r w:rsidR="00F01E18" w:rsidRPr="00776F0D">
        <w:rPr>
          <w:noProof/>
          <w:color w:val="auto"/>
          <w:vertAlign w:val="superscript"/>
        </w:rPr>
        <w:t>5,7</w:t>
      </w:r>
      <w:r w:rsidR="00355C77" w:rsidRPr="00776F0D">
        <w:rPr>
          <w:color w:val="auto"/>
        </w:rPr>
        <w:fldChar w:fldCharType="end"/>
      </w:r>
      <w:r w:rsidR="00355C77" w:rsidRPr="00776F0D">
        <w:rPr>
          <w:color w:val="auto"/>
        </w:rPr>
        <w:t xml:space="preserve">, </w:t>
      </w:r>
      <w:r w:rsidR="00522910" w:rsidRPr="00776F0D">
        <w:rPr>
          <w:color w:val="auto"/>
        </w:rPr>
        <w:t>InsP</w:t>
      </w:r>
      <w:r w:rsidR="00522910" w:rsidRPr="00776F0D">
        <w:rPr>
          <w:color w:val="auto"/>
          <w:vertAlign w:val="subscript"/>
        </w:rPr>
        <w:t>4a</w:t>
      </w:r>
      <w:r w:rsidR="00522910" w:rsidRPr="00776F0D">
        <w:rPr>
          <w:color w:val="auto"/>
        </w:rPr>
        <w:t xml:space="preserve"> </w:t>
      </w:r>
      <w:r w:rsidR="009A232B" w:rsidRPr="00776F0D">
        <w:rPr>
          <w:color w:val="auto"/>
        </w:rPr>
        <w:t xml:space="preserve">likely </w:t>
      </w:r>
      <w:r w:rsidR="00522910" w:rsidRPr="00776F0D">
        <w:rPr>
          <w:color w:val="auto"/>
        </w:rPr>
        <w:t>represents Ins</w:t>
      </w:r>
      <w:r w:rsidR="00F04E0A" w:rsidRPr="00776F0D">
        <w:rPr>
          <w:color w:val="auto"/>
        </w:rPr>
        <w:t>(1,4,5,6)</w:t>
      </w:r>
      <w:r w:rsidR="00522910" w:rsidRPr="00776F0D">
        <w:rPr>
          <w:color w:val="auto"/>
        </w:rPr>
        <w:t>P</w:t>
      </w:r>
      <w:r w:rsidR="00522910" w:rsidRPr="00776F0D">
        <w:rPr>
          <w:color w:val="auto"/>
          <w:vertAlign w:val="subscript"/>
        </w:rPr>
        <w:t>4</w:t>
      </w:r>
      <w:r w:rsidR="00522910" w:rsidRPr="00776F0D">
        <w:rPr>
          <w:color w:val="auto"/>
        </w:rPr>
        <w:t xml:space="preserve"> </w:t>
      </w:r>
      <w:r w:rsidR="00F04E0A" w:rsidRPr="00776F0D">
        <w:rPr>
          <w:color w:val="auto"/>
        </w:rPr>
        <w:t>or Ins(3,4,5,6)P</w:t>
      </w:r>
      <w:r w:rsidR="00F04E0A" w:rsidRPr="00776F0D">
        <w:rPr>
          <w:color w:val="auto"/>
          <w:vertAlign w:val="subscript"/>
        </w:rPr>
        <w:t>4</w:t>
      </w:r>
      <w:r w:rsidR="00522910" w:rsidRPr="00776F0D">
        <w:rPr>
          <w:color w:val="auto"/>
        </w:rPr>
        <w:t xml:space="preserve">, </w:t>
      </w:r>
      <w:r w:rsidR="00355C77" w:rsidRPr="00776F0D">
        <w:rPr>
          <w:color w:val="auto"/>
        </w:rPr>
        <w:t>InsP</w:t>
      </w:r>
      <w:r w:rsidR="00355C77" w:rsidRPr="00776F0D">
        <w:rPr>
          <w:color w:val="auto"/>
          <w:vertAlign w:val="subscript"/>
        </w:rPr>
        <w:t>5a</w:t>
      </w:r>
      <w:r w:rsidR="00355C77" w:rsidRPr="00776F0D">
        <w:rPr>
          <w:color w:val="auto"/>
        </w:rPr>
        <w:t xml:space="preserve"> represents InsP</w:t>
      </w:r>
      <w:r w:rsidR="00355C77" w:rsidRPr="00776F0D">
        <w:rPr>
          <w:color w:val="auto"/>
          <w:vertAlign w:val="subscript"/>
        </w:rPr>
        <w:t>5</w:t>
      </w:r>
      <w:r w:rsidR="00355C77" w:rsidRPr="00776F0D">
        <w:rPr>
          <w:color w:val="auto"/>
        </w:rPr>
        <w:t xml:space="preserve"> [2-OH], InsP</w:t>
      </w:r>
      <w:r w:rsidR="00355C77" w:rsidRPr="00776F0D">
        <w:rPr>
          <w:color w:val="auto"/>
          <w:vertAlign w:val="subscript"/>
        </w:rPr>
        <w:t>5b</w:t>
      </w:r>
      <w:r w:rsidR="00355C77" w:rsidRPr="00776F0D">
        <w:rPr>
          <w:color w:val="auto"/>
        </w:rPr>
        <w:t xml:space="preserve"> represents InsP</w:t>
      </w:r>
      <w:r w:rsidR="00355C77" w:rsidRPr="00776F0D">
        <w:rPr>
          <w:color w:val="auto"/>
          <w:vertAlign w:val="subscript"/>
        </w:rPr>
        <w:t>5</w:t>
      </w:r>
      <w:r w:rsidR="00355C77" w:rsidRPr="00776F0D">
        <w:rPr>
          <w:color w:val="auto"/>
        </w:rPr>
        <w:t xml:space="preserve"> [4-OH]</w:t>
      </w:r>
      <w:r w:rsidR="000C5843" w:rsidRPr="00776F0D">
        <w:rPr>
          <w:color w:val="auto"/>
        </w:rPr>
        <w:t xml:space="preserve"> or its enantiomeric form InsP</w:t>
      </w:r>
      <w:r w:rsidR="000C5843" w:rsidRPr="00776F0D">
        <w:rPr>
          <w:color w:val="auto"/>
          <w:vertAlign w:val="subscript"/>
        </w:rPr>
        <w:t>5</w:t>
      </w:r>
      <w:r w:rsidR="000C5843" w:rsidRPr="00776F0D">
        <w:rPr>
          <w:color w:val="auto"/>
        </w:rPr>
        <w:t xml:space="preserve"> [6-OH]</w:t>
      </w:r>
      <w:r w:rsidR="00355C77" w:rsidRPr="00776F0D">
        <w:rPr>
          <w:color w:val="auto"/>
        </w:rPr>
        <w:t>, and InsP</w:t>
      </w:r>
      <w:r w:rsidR="00355C77" w:rsidRPr="00776F0D">
        <w:rPr>
          <w:color w:val="auto"/>
          <w:vertAlign w:val="subscript"/>
        </w:rPr>
        <w:t>5c</w:t>
      </w:r>
      <w:r w:rsidR="00355C77" w:rsidRPr="00776F0D">
        <w:rPr>
          <w:color w:val="auto"/>
        </w:rPr>
        <w:t xml:space="preserve"> represents InsP</w:t>
      </w:r>
      <w:r w:rsidR="00355C77" w:rsidRPr="00776F0D">
        <w:rPr>
          <w:color w:val="auto"/>
          <w:vertAlign w:val="subscript"/>
        </w:rPr>
        <w:t>5</w:t>
      </w:r>
      <w:r w:rsidR="00355C77" w:rsidRPr="00776F0D">
        <w:rPr>
          <w:color w:val="auto"/>
        </w:rPr>
        <w:t xml:space="preserve"> [1-OH]</w:t>
      </w:r>
      <w:r w:rsidR="000C5843" w:rsidRPr="00776F0D">
        <w:rPr>
          <w:color w:val="auto"/>
        </w:rPr>
        <w:t xml:space="preserve"> or its enantiomeric form InsP</w:t>
      </w:r>
      <w:r w:rsidR="000C5843" w:rsidRPr="00776F0D">
        <w:rPr>
          <w:color w:val="auto"/>
          <w:vertAlign w:val="subscript"/>
        </w:rPr>
        <w:t>5</w:t>
      </w:r>
      <w:r w:rsidR="000C5843" w:rsidRPr="00776F0D">
        <w:rPr>
          <w:color w:val="auto"/>
        </w:rPr>
        <w:t xml:space="preserve"> [3-OH]</w:t>
      </w:r>
      <w:r w:rsidR="00355C77" w:rsidRPr="00776F0D">
        <w:rPr>
          <w:color w:val="auto"/>
        </w:rPr>
        <w:t>. The isomeric natures of InsP</w:t>
      </w:r>
      <w:r w:rsidR="00355C77" w:rsidRPr="00776F0D">
        <w:rPr>
          <w:color w:val="auto"/>
          <w:vertAlign w:val="subscript"/>
        </w:rPr>
        <w:t>3a-c</w:t>
      </w:r>
      <w:r w:rsidR="00355C77" w:rsidRPr="00776F0D">
        <w:rPr>
          <w:color w:val="auto"/>
        </w:rPr>
        <w:t>, InsP</w:t>
      </w:r>
      <w:r w:rsidR="00522910" w:rsidRPr="00776F0D">
        <w:rPr>
          <w:color w:val="auto"/>
          <w:vertAlign w:val="subscript"/>
        </w:rPr>
        <w:t>4</w:t>
      </w:r>
      <w:r w:rsidR="00355C77" w:rsidRPr="00776F0D">
        <w:rPr>
          <w:color w:val="auto"/>
          <w:vertAlign w:val="subscript"/>
        </w:rPr>
        <w:t>b</w:t>
      </w:r>
      <w:r w:rsidR="00355C77" w:rsidRPr="00776F0D">
        <w:rPr>
          <w:color w:val="auto"/>
        </w:rPr>
        <w:t>, InsP</w:t>
      </w:r>
      <w:r w:rsidR="00355C77" w:rsidRPr="00776F0D">
        <w:rPr>
          <w:color w:val="auto"/>
          <w:vertAlign w:val="subscript"/>
        </w:rPr>
        <w:t>7</w:t>
      </w:r>
      <w:r w:rsidR="00355C77" w:rsidRPr="00776F0D">
        <w:rPr>
          <w:color w:val="auto"/>
        </w:rPr>
        <w:t>, and InsP</w:t>
      </w:r>
      <w:r w:rsidR="00355C77" w:rsidRPr="00776F0D">
        <w:rPr>
          <w:color w:val="auto"/>
          <w:vertAlign w:val="subscript"/>
        </w:rPr>
        <w:t>8</w:t>
      </w:r>
      <w:r w:rsidR="00355C77" w:rsidRPr="00776F0D">
        <w:rPr>
          <w:color w:val="auto"/>
        </w:rPr>
        <w:t xml:space="preserve"> are </w:t>
      </w:r>
      <w:r w:rsidR="00522910" w:rsidRPr="00776F0D">
        <w:rPr>
          <w:color w:val="auto"/>
        </w:rPr>
        <w:t xml:space="preserve">still </w:t>
      </w:r>
      <w:r w:rsidR="00355C77" w:rsidRPr="00776F0D">
        <w:rPr>
          <w:color w:val="auto"/>
        </w:rPr>
        <w:t>unknown.</w:t>
      </w:r>
      <w:r w:rsidR="00522910" w:rsidRPr="00776F0D">
        <w:rPr>
          <w:color w:val="auto"/>
        </w:rPr>
        <w:t xml:space="preserve"> Panel </w:t>
      </w:r>
      <w:r w:rsidR="005D615C" w:rsidRPr="00776F0D">
        <w:rPr>
          <w:color w:val="auto"/>
        </w:rPr>
        <w:t>(</w:t>
      </w:r>
      <w:r w:rsidR="00522910" w:rsidRPr="00776F0D">
        <w:rPr>
          <w:b/>
          <w:color w:val="auto"/>
        </w:rPr>
        <w:t>D</w:t>
      </w:r>
      <w:r w:rsidR="005D615C" w:rsidRPr="00776F0D">
        <w:rPr>
          <w:bCs/>
          <w:color w:val="auto"/>
        </w:rPr>
        <w:t>)</w:t>
      </w:r>
      <w:r w:rsidR="00522910" w:rsidRPr="00776F0D">
        <w:rPr>
          <w:color w:val="auto"/>
        </w:rPr>
        <w:t xml:space="preserve"> </w:t>
      </w:r>
      <w:r w:rsidR="00724EFF" w:rsidRPr="00776F0D">
        <w:rPr>
          <w:color w:val="auto"/>
        </w:rPr>
        <w:t xml:space="preserve">shows </w:t>
      </w:r>
      <w:r w:rsidR="00813E88" w:rsidRPr="00776F0D">
        <w:rPr>
          <w:color w:val="auto"/>
        </w:rPr>
        <w:t xml:space="preserve">a </w:t>
      </w:r>
      <w:r w:rsidR="00095AF9" w:rsidRPr="00776F0D">
        <w:rPr>
          <w:color w:val="auto"/>
        </w:rPr>
        <w:t>SAX-</w:t>
      </w:r>
      <w:r w:rsidR="00813E88" w:rsidRPr="00776F0D">
        <w:rPr>
          <w:color w:val="auto"/>
        </w:rPr>
        <w:t>HPLC profile of identicall</w:t>
      </w:r>
      <w:r w:rsidR="00A53591" w:rsidRPr="00776F0D">
        <w:rPr>
          <w:color w:val="auto"/>
        </w:rPr>
        <w:t xml:space="preserve">y grown plants but using an </w:t>
      </w:r>
      <w:r w:rsidR="004F05DD" w:rsidRPr="00776F0D">
        <w:rPr>
          <w:color w:val="auto"/>
        </w:rPr>
        <w:t xml:space="preserve">aged </w:t>
      </w:r>
      <w:r w:rsidR="00813E88" w:rsidRPr="00776F0D">
        <w:rPr>
          <w:color w:val="auto"/>
        </w:rPr>
        <w:t>column</w:t>
      </w:r>
      <w:r w:rsidR="00507A1A" w:rsidRPr="00776F0D">
        <w:rPr>
          <w:color w:val="auto"/>
        </w:rPr>
        <w:t xml:space="preserve"> </w:t>
      </w:r>
      <w:r w:rsidR="00D60AD8" w:rsidRPr="00776F0D">
        <w:rPr>
          <w:color w:val="auto"/>
        </w:rPr>
        <w:t>(&gt;</w:t>
      </w:r>
      <w:r w:rsidR="006632E5" w:rsidRPr="00776F0D">
        <w:rPr>
          <w:color w:val="auto"/>
        </w:rPr>
        <w:t>40 runs)</w:t>
      </w:r>
      <w:r w:rsidR="00813E88" w:rsidRPr="00776F0D">
        <w:rPr>
          <w:color w:val="auto"/>
        </w:rPr>
        <w:t>. A clear reduction of InsP</w:t>
      </w:r>
      <w:r w:rsidR="00813E88" w:rsidRPr="00776F0D">
        <w:rPr>
          <w:color w:val="auto"/>
          <w:vertAlign w:val="subscript"/>
        </w:rPr>
        <w:t>6</w:t>
      </w:r>
      <w:r w:rsidR="00813E88" w:rsidRPr="00776F0D">
        <w:rPr>
          <w:color w:val="auto"/>
        </w:rPr>
        <w:t xml:space="preserve"> compared to other InsP species and the absence of PP-InsPs is visible.</w:t>
      </w:r>
    </w:p>
    <w:p w14:paraId="7AC3D951" w14:textId="3687F1C2" w:rsidR="00CF5931" w:rsidRPr="00776F0D" w:rsidRDefault="00CF5931" w:rsidP="00E706C2">
      <w:pPr>
        <w:widowControl/>
        <w:rPr>
          <w:color w:val="auto"/>
        </w:rPr>
      </w:pPr>
    </w:p>
    <w:p w14:paraId="18527EB7" w14:textId="57AA5D68" w:rsidR="00CF5931" w:rsidRPr="00776F0D" w:rsidRDefault="00CF5931" w:rsidP="00E706C2">
      <w:pPr>
        <w:widowControl/>
        <w:rPr>
          <w:color w:val="auto"/>
        </w:rPr>
      </w:pPr>
      <w:r w:rsidRPr="00776F0D">
        <w:rPr>
          <w:b/>
          <w:color w:val="auto"/>
        </w:rPr>
        <w:t xml:space="preserve">Figure </w:t>
      </w:r>
      <w:r w:rsidR="0000789C" w:rsidRPr="00776F0D">
        <w:rPr>
          <w:b/>
          <w:color w:val="auto"/>
        </w:rPr>
        <w:t>2</w:t>
      </w:r>
      <w:r w:rsidRPr="00776F0D">
        <w:rPr>
          <w:b/>
          <w:color w:val="auto"/>
        </w:rPr>
        <w:t>:</w:t>
      </w:r>
      <w:r w:rsidRPr="00776F0D">
        <w:rPr>
          <w:color w:val="auto"/>
        </w:rPr>
        <w:t xml:space="preserve"> </w:t>
      </w:r>
      <w:r w:rsidR="00574577" w:rsidRPr="00776F0D">
        <w:rPr>
          <w:b/>
          <w:color w:val="auto"/>
        </w:rPr>
        <w:t xml:space="preserve">Representative InsP profile of </w:t>
      </w:r>
      <w:r w:rsidR="00574577" w:rsidRPr="00776F0D">
        <w:rPr>
          <w:b/>
          <w:i/>
          <w:color w:val="auto"/>
        </w:rPr>
        <w:t>L</w:t>
      </w:r>
      <w:r w:rsidR="00045BEA" w:rsidRPr="00776F0D">
        <w:rPr>
          <w:b/>
          <w:i/>
          <w:color w:val="auto"/>
        </w:rPr>
        <w:t>.</w:t>
      </w:r>
      <w:r w:rsidR="00574577" w:rsidRPr="00776F0D">
        <w:rPr>
          <w:b/>
          <w:i/>
          <w:color w:val="auto"/>
        </w:rPr>
        <w:t xml:space="preserve"> japonicus</w:t>
      </w:r>
      <w:r w:rsidR="00574577" w:rsidRPr="00776F0D">
        <w:rPr>
          <w:b/>
          <w:color w:val="auto"/>
        </w:rPr>
        <w:t xml:space="preserve"> plants.</w:t>
      </w:r>
      <w:r w:rsidR="00574577" w:rsidRPr="00776F0D">
        <w:rPr>
          <w:color w:val="auto"/>
        </w:rPr>
        <w:t xml:space="preserve"> </w:t>
      </w:r>
      <w:r w:rsidR="00095AF9" w:rsidRPr="00776F0D">
        <w:rPr>
          <w:color w:val="auto"/>
        </w:rPr>
        <w:t>SAX-</w:t>
      </w:r>
      <w:r w:rsidR="00574577" w:rsidRPr="00776F0D">
        <w:rPr>
          <w:color w:val="auto"/>
        </w:rPr>
        <w:t>HPLC profile (</w:t>
      </w:r>
      <w:r w:rsidR="00574577" w:rsidRPr="00776F0D">
        <w:rPr>
          <w:b/>
          <w:color w:val="auto"/>
        </w:rPr>
        <w:t>A</w:t>
      </w:r>
      <w:r w:rsidR="005D615C" w:rsidRPr="00776F0D">
        <w:rPr>
          <w:color w:val="auto"/>
        </w:rPr>
        <w:t>‒</w:t>
      </w:r>
      <w:r w:rsidR="00574577" w:rsidRPr="00776F0D">
        <w:rPr>
          <w:b/>
          <w:color w:val="auto"/>
        </w:rPr>
        <w:t>C</w:t>
      </w:r>
      <w:r w:rsidR="00574577" w:rsidRPr="00776F0D">
        <w:rPr>
          <w:color w:val="auto"/>
        </w:rPr>
        <w:t>) of 17-day</w:t>
      </w:r>
      <w:r w:rsidR="00BD0B1A" w:rsidRPr="00776F0D">
        <w:rPr>
          <w:color w:val="auto"/>
        </w:rPr>
        <w:t>-</w:t>
      </w:r>
      <w:r w:rsidR="00574577" w:rsidRPr="00776F0D">
        <w:rPr>
          <w:color w:val="auto"/>
        </w:rPr>
        <w:t xml:space="preserve">old wild-type (Gifu) </w:t>
      </w:r>
      <w:r w:rsidR="00574577" w:rsidRPr="00776F0D">
        <w:rPr>
          <w:i/>
          <w:color w:val="auto"/>
        </w:rPr>
        <w:t>L</w:t>
      </w:r>
      <w:r w:rsidR="00045BEA" w:rsidRPr="00776F0D">
        <w:rPr>
          <w:i/>
          <w:color w:val="auto"/>
        </w:rPr>
        <w:t>.</w:t>
      </w:r>
      <w:r w:rsidR="00574577" w:rsidRPr="00776F0D">
        <w:rPr>
          <w:i/>
          <w:color w:val="auto"/>
        </w:rPr>
        <w:t xml:space="preserve"> japonicus</w:t>
      </w:r>
      <w:r w:rsidR="00574577" w:rsidRPr="00776F0D">
        <w:rPr>
          <w:color w:val="auto"/>
        </w:rPr>
        <w:t xml:space="preserve"> seedlings radiolabeled with [</w:t>
      </w:r>
      <w:r w:rsidR="00574577" w:rsidRPr="00776F0D">
        <w:rPr>
          <w:color w:val="auto"/>
          <w:vertAlign w:val="superscript"/>
        </w:rPr>
        <w:t>3</w:t>
      </w:r>
      <w:r w:rsidR="00574577" w:rsidRPr="00776F0D">
        <w:rPr>
          <w:color w:val="auto"/>
        </w:rPr>
        <w:t>H]-</w:t>
      </w:r>
      <w:r w:rsidR="00574577" w:rsidRPr="00776F0D">
        <w:rPr>
          <w:i/>
          <w:color w:val="auto"/>
        </w:rPr>
        <w:t>myo</w:t>
      </w:r>
      <w:r w:rsidR="00574577" w:rsidRPr="00776F0D">
        <w:rPr>
          <w:color w:val="auto"/>
        </w:rPr>
        <w:t xml:space="preserve">-inositol. </w:t>
      </w:r>
      <w:r w:rsidR="005D615C" w:rsidRPr="00776F0D">
        <w:rPr>
          <w:color w:val="auto"/>
        </w:rPr>
        <w:t>(</w:t>
      </w:r>
      <w:r w:rsidR="00574577" w:rsidRPr="00776F0D">
        <w:rPr>
          <w:b/>
          <w:color w:val="auto"/>
        </w:rPr>
        <w:t>A</w:t>
      </w:r>
      <w:r w:rsidR="005D615C" w:rsidRPr="00776F0D">
        <w:rPr>
          <w:bCs/>
          <w:color w:val="auto"/>
        </w:rPr>
        <w:t>)</w:t>
      </w:r>
      <w:r w:rsidR="00574577" w:rsidRPr="00776F0D">
        <w:rPr>
          <w:color w:val="auto"/>
        </w:rPr>
        <w:t xml:space="preserve"> </w:t>
      </w:r>
      <w:r w:rsidR="005D615C" w:rsidRPr="00776F0D">
        <w:rPr>
          <w:color w:val="auto"/>
        </w:rPr>
        <w:t>Fu</w:t>
      </w:r>
      <w:r w:rsidR="00574577" w:rsidRPr="00776F0D">
        <w:rPr>
          <w:color w:val="auto"/>
        </w:rPr>
        <w:t>ll spectra</w:t>
      </w:r>
      <w:r w:rsidR="005D615C" w:rsidRPr="00776F0D">
        <w:rPr>
          <w:color w:val="auto"/>
        </w:rPr>
        <w:t>;</w:t>
      </w:r>
      <w:r w:rsidR="00574577" w:rsidRPr="00776F0D">
        <w:rPr>
          <w:color w:val="auto"/>
        </w:rPr>
        <w:t xml:space="preserve"> </w:t>
      </w:r>
      <w:r w:rsidR="005D615C" w:rsidRPr="00776F0D">
        <w:rPr>
          <w:color w:val="auto"/>
        </w:rPr>
        <w:t>(</w:t>
      </w:r>
      <w:r w:rsidR="00574577" w:rsidRPr="00776F0D">
        <w:rPr>
          <w:b/>
          <w:color w:val="auto"/>
        </w:rPr>
        <w:t>B</w:t>
      </w:r>
      <w:r w:rsidR="005D615C" w:rsidRPr="00776F0D">
        <w:rPr>
          <w:bCs/>
          <w:color w:val="auto"/>
        </w:rPr>
        <w:t>,</w:t>
      </w:r>
      <w:r w:rsidR="00574577" w:rsidRPr="00776F0D">
        <w:rPr>
          <w:color w:val="auto"/>
        </w:rPr>
        <w:t xml:space="preserve"> </w:t>
      </w:r>
      <w:r w:rsidR="00574577" w:rsidRPr="00776F0D">
        <w:rPr>
          <w:b/>
          <w:color w:val="auto"/>
        </w:rPr>
        <w:t>C</w:t>
      </w:r>
      <w:r w:rsidR="005D615C" w:rsidRPr="00776F0D">
        <w:rPr>
          <w:bCs/>
          <w:color w:val="auto"/>
        </w:rPr>
        <w:t>)</w:t>
      </w:r>
      <w:r w:rsidR="00574577" w:rsidRPr="00776F0D">
        <w:rPr>
          <w:color w:val="auto"/>
        </w:rPr>
        <w:t xml:space="preserve"> </w:t>
      </w:r>
      <w:r w:rsidR="005D615C" w:rsidRPr="00776F0D">
        <w:rPr>
          <w:color w:val="auto"/>
        </w:rPr>
        <w:t>Z</w:t>
      </w:r>
      <w:r w:rsidR="00574577" w:rsidRPr="00776F0D">
        <w:rPr>
          <w:color w:val="auto"/>
        </w:rPr>
        <w:t>oom-ins of the profile</w:t>
      </w:r>
      <w:r w:rsidR="00C11C00" w:rsidRPr="00776F0D">
        <w:rPr>
          <w:color w:val="auto"/>
        </w:rPr>
        <w:t xml:space="preserve"> shown in A</w:t>
      </w:r>
      <w:r w:rsidR="00574577" w:rsidRPr="00776F0D">
        <w:rPr>
          <w:color w:val="auto"/>
        </w:rPr>
        <w:t xml:space="preserve">. All visible peaks are highlighted and assigned to the corresponding </w:t>
      </w:r>
      <w:r w:rsidR="00125A10" w:rsidRPr="00776F0D">
        <w:rPr>
          <w:color w:val="auto"/>
        </w:rPr>
        <w:t xml:space="preserve">InsP </w:t>
      </w:r>
      <w:r w:rsidR="00574577" w:rsidRPr="00776F0D">
        <w:rPr>
          <w:color w:val="auto"/>
        </w:rPr>
        <w:t>species. Based on published chromatographic mobilities</w:t>
      </w:r>
      <w:r w:rsidR="00574577" w:rsidRPr="00776F0D">
        <w:rPr>
          <w:color w:val="auto"/>
        </w:rPr>
        <w:fldChar w:fldCharType="begin">
          <w:fldData xml:space="preserve">PEVuZE5vdGU+PENpdGU+PEF1dGhvcj5TdGV2ZW5zb24tUGF1bGlrPC9BdXRob3I+PFllYXI+MjAw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=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TdGV2ZW5zb24tUGF1bGlrPC9BdXRob3I+PFllYXI+MjAw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=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574577" w:rsidRPr="00776F0D">
        <w:rPr>
          <w:color w:val="auto"/>
        </w:rPr>
      </w:r>
      <w:r w:rsidR="00574577" w:rsidRPr="00776F0D">
        <w:rPr>
          <w:color w:val="auto"/>
        </w:rPr>
        <w:fldChar w:fldCharType="separate"/>
      </w:r>
      <w:r w:rsidR="00F01E18" w:rsidRPr="00776F0D">
        <w:rPr>
          <w:noProof/>
          <w:color w:val="auto"/>
          <w:vertAlign w:val="superscript"/>
        </w:rPr>
        <w:t>5,7</w:t>
      </w:r>
      <w:r w:rsidR="00574577" w:rsidRPr="00776F0D">
        <w:rPr>
          <w:color w:val="auto"/>
        </w:rPr>
        <w:fldChar w:fldCharType="end"/>
      </w:r>
      <w:r w:rsidR="00574577" w:rsidRPr="00776F0D">
        <w:rPr>
          <w:color w:val="auto"/>
        </w:rPr>
        <w:t>, InsP</w:t>
      </w:r>
      <w:r w:rsidR="00574577" w:rsidRPr="00776F0D">
        <w:rPr>
          <w:color w:val="auto"/>
          <w:vertAlign w:val="subscript"/>
        </w:rPr>
        <w:t>4a</w:t>
      </w:r>
      <w:r w:rsidR="00574577" w:rsidRPr="00776F0D">
        <w:rPr>
          <w:color w:val="auto"/>
        </w:rPr>
        <w:t xml:space="preserve"> </w:t>
      </w:r>
      <w:r w:rsidR="00BC5471" w:rsidRPr="00776F0D">
        <w:rPr>
          <w:color w:val="auto"/>
        </w:rPr>
        <w:t xml:space="preserve">likely </w:t>
      </w:r>
      <w:r w:rsidR="00574577" w:rsidRPr="00776F0D">
        <w:rPr>
          <w:color w:val="auto"/>
        </w:rPr>
        <w:t xml:space="preserve">represents </w:t>
      </w:r>
      <w:r w:rsidR="00F04E0A" w:rsidRPr="00776F0D">
        <w:rPr>
          <w:color w:val="auto"/>
        </w:rPr>
        <w:t>Ins(1,4,5,6)P</w:t>
      </w:r>
      <w:r w:rsidR="00F04E0A" w:rsidRPr="00776F0D">
        <w:rPr>
          <w:color w:val="auto"/>
          <w:vertAlign w:val="subscript"/>
        </w:rPr>
        <w:t>4</w:t>
      </w:r>
      <w:r w:rsidR="00F04E0A" w:rsidRPr="00776F0D">
        <w:rPr>
          <w:color w:val="auto"/>
        </w:rPr>
        <w:t xml:space="preserve"> or Ins(3,4,5,6)P</w:t>
      </w:r>
      <w:r w:rsidR="00F04E0A" w:rsidRPr="00776F0D">
        <w:rPr>
          <w:color w:val="auto"/>
          <w:vertAlign w:val="subscript"/>
        </w:rPr>
        <w:t>4</w:t>
      </w:r>
      <w:r w:rsidR="00574577" w:rsidRPr="00776F0D">
        <w:rPr>
          <w:color w:val="auto"/>
        </w:rPr>
        <w:t xml:space="preserve">, </w:t>
      </w:r>
      <w:r w:rsidR="00D60AD8" w:rsidRPr="00776F0D">
        <w:rPr>
          <w:color w:val="auto"/>
        </w:rPr>
        <w:t>InsP</w:t>
      </w:r>
      <w:r w:rsidR="00D60AD8" w:rsidRPr="00776F0D">
        <w:rPr>
          <w:color w:val="auto"/>
          <w:vertAlign w:val="subscript"/>
        </w:rPr>
        <w:t>5b</w:t>
      </w:r>
      <w:r w:rsidR="00D60AD8" w:rsidRPr="00776F0D">
        <w:rPr>
          <w:color w:val="auto"/>
        </w:rPr>
        <w:t xml:space="preserve"> likely represents InsP</w:t>
      </w:r>
      <w:r w:rsidR="00D60AD8" w:rsidRPr="00776F0D">
        <w:rPr>
          <w:color w:val="auto"/>
          <w:vertAlign w:val="subscript"/>
        </w:rPr>
        <w:t>5</w:t>
      </w:r>
      <w:r w:rsidR="00D60AD8" w:rsidRPr="00776F0D">
        <w:rPr>
          <w:color w:val="auto"/>
        </w:rPr>
        <w:t xml:space="preserve"> [4-OH] or its enantiomeric form InsP</w:t>
      </w:r>
      <w:r w:rsidR="00D60AD8" w:rsidRPr="00776F0D">
        <w:rPr>
          <w:color w:val="auto"/>
          <w:vertAlign w:val="subscript"/>
        </w:rPr>
        <w:t>5</w:t>
      </w:r>
      <w:r w:rsidR="00D60AD8" w:rsidRPr="00776F0D">
        <w:rPr>
          <w:color w:val="auto"/>
        </w:rPr>
        <w:t xml:space="preserve"> [6-OH], and InsP</w:t>
      </w:r>
      <w:r w:rsidR="00D60AD8" w:rsidRPr="00776F0D">
        <w:rPr>
          <w:color w:val="auto"/>
          <w:vertAlign w:val="subscript"/>
        </w:rPr>
        <w:t>5c</w:t>
      </w:r>
      <w:r w:rsidR="00D60AD8" w:rsidRPr="00776F0D">
        <w:rPr>
          <w:color w:val="auto"/>
        </w:rPr>
        <w:t xml:space="preserve"> likely represents InsP</w:t>
      </w:r>
      <w:r w:rsidR="00D60AD8" w:rsidRPr="00776F0D">
        <w:rPr>
          <w:color w:val="auto"/>
          <w:vertAlign w:val="subscript"/>
        </w:rPr>
        <w:t>5</w:t>
      </w:r>
      <w:r w:rsidR="00D60AD8" w:rsidRPr="00776F0D">
        <w:rPr>
          <w:color w:val="auto"/>
        </w:rPr>
        <w:t xml:space="preserve"> [1-OH] or its enantiomeric form InsP</w:t>
      </w:r>
      <w:r w:rsidR="00D60AD8" w:rsidRPr="00776F0D">
        <w:rPr>
          <w:color w:val="auto"/>
          <w:vertAlign w:val="subscript"/>
        </w:rPr>
        <w:t>5</w:t>
      </w:r>
      <w:r w:rsidR="00D60AD8" w:rsidRPr="00776F0D">
        <w:rPr>
          <w:color w:val="auto"/>
        </w:rPr>
        <w:t xml:space="preserve"> [3-OH]</w:t>
      </w:r>
      <w:r w:rsidR="00574577" w:rsidRPr="00776F0D">
        <w:rPr>
          <w:color w:val="auto"/>
        </w:rPr>
        <w:t>. The isomeric natures of InsP</w:t>
      </w:r>
      <w:r w:rsidR="00574577" w:rsidRPr="00776F0D">
        <w:rPr>
          <w:color w:val="auto"/>
          <w:vertAlign w:val="subscript"/>
        </w:rPr>
        <w:t>3a-c</w:t>
      </w:r>
      <w:r w:rsidR="00574577" w:rsidRPr="00776F0D">
        <w:rPr>
          <w:color w:val="auto"/>
        </w:rPr>
        <w:t>, InsP</w:t>
      </w:r>
      <w:r w:rsidR="00574577" w:rsidRPr="00776F0D">
        <w:rPr>
          <w:color w:val="auto"/>
          <w:vertAlign w:val="subscript"/>
        </w:rPr>
        <w:t>4b</w:t>
      </w:r>
      <w:r w:rsidR="00574577" w:rsidRPr="00776F0D">
        <w:rPr>
          <w:color w:val="auto"/>
        </w:rPr>
        <w:t>, InsP</w:t>
      </w:r>
      <w:r w:rsidR="00574577" w:rsidRPr="00776F0D">
        <w:rPr>
          <w:color w:val="auto"/>
          <w:vertAlign w:val="subscript"/>
        </w:rPr>
        <w:t>7</w:t>
      </w:r>
      <w:r w:rsidR="00574577" w:rsidRPr="00776F0D">
        <w:rPr>
          <w:color w:val="auto"/>
        </w:rPr>
        <w:t>, and InsP</w:t>
      </w:r>
      <w:r w:rsidR="00574577" w:rsidRPr="00776F0D">
        <w:rPr>
          <w:color w:val="auto"/>
          <w:vertAlign w:val="subscript"/>
        </w:rPr>
        <w:t>8</w:t>
      </w:r>
      <w:r w:rsidR="00574577" w:rsidRPr="00776F0D">
        <w:rPr>
          <w:color w:val="auto"/>
        </w:rPr>
        <w:t xml:space="preserve"> are unknown</w:t>
      </w:r>
      <w:r w:rsidR="0063095D" w:rsidRPr="00776F0D">
        <w:rPr>
          <w:color w:val="auto"/>
        </w:rPr>
        <w:t>.</w:t>
      </w:r>
      <w:r w:rsidR="005A5F86" w:rsidRPr="00776F0D">
        <w:rPr>
          <w:color w:val="auto"/>
        </w:rPr>
        <w:t xml:space="preserve"> </w:t>
      </w:r>
      <w:r w:rsidR="005D615C" w:rsidRPr="00776F0D">
        <w:rPr>
          <w:color w:val="auto"/>
        </w:rPr>
        <w:t>(</w:t>
      </w:r>
      <w:r w:rsidR="005A5F86" w:rsidRPr="00776F0D">
        <w:rPr>
          <w:b/>
          <w:color w:val="auto"/>
        </w:rPr>
        <w:t>D</w:t>
      </w:r>
      <w:r w:rsidR="005D615C" w:rsidRPr="00776F0D">
        <w:rPr>
          <w:bCs/>
          <w:color w:val="auto"/>
        </w:rPr>
        <w:t>)</w:t>
      </w:r>
      <w:r w:rsidR="004B5019" w:rsidRPr="00776F0D">
        <w:rPr>
          <w:bCs/>
          <w:color w:val="auto"/>
        </w:rPr>
        <w:t xml:space="preserve"> </w:t>
      </w:r>
      <w:r w:rsidR="005D615C" w:rsidRPr="00776F0D">
        <w:rPr>
          <w:color w:val="auto"/>
        </w:rPr>
        <w:t>C</w:t>
      </w:r>
      <w:r w:rsidR="004B5019" w:rsidRPr="00776F0D">
        <w:rPr>
          <w:color w:val="auto"/>
        </w:rPr>
        <w:t xml:space="preserve">omparison between the individual InsP species (in % of total </w:t>
      </w:r>
      <w:r w:rsidR="005F0462" w:rsidRPr="00776F0D">
        <w:rPr>
          <w:color w:val="auto"/>
        </w:rPr>
        <w:t>activity from elution 25</w:t>
      </w:r>
      <w:r w:rsidR="005D615C" w:rsidRPr="00776F0D">
        <w:rPr>
          <w:color w:val="auto"/>
        </w:rPr>
        <w:t>‒</w:t>
      </w:r>
      <w:r w:rsidR="005F0462" w:rsidRPr="00776F0D">
        <w:rPr>
          <w:color w:val="auto"/>
        </w:rPr>
        <w:t>96</w:t>
      </w:r>
      <w:r w:rsidR="004B5019" w:rsidRPr="00776F0D">
        <w:rPr>
          <w:color w:val="auto"/>
        </w:rPr>
        <w:t xml:space="preserve">) of </w:t>
      </w:r>
      <w:r w:rsidR="004B5019" w:rsidRPr="00776F0D">
        <w:rPr>
          <w:i/>
          <w:color w:val="auto"/>
        </w:rPr>
        <w:t>A. thaliana</w:t>
      </w:r>
      <w:r w:rsidR="004B5019" w:rsidRPr="00776F0D">
        <w:rPr>
          <w:color w:val="auto"/>
        </w:rPr>
        <w:t xml:space="preserve"> (data from </w:t>
      </w:r>
      <w:r w:rsidR="004B5019" w:rsidRPr="00776F0D">
        <w:rPr>
          <w:b/>
          <w:bCs/>
          <w:color w:val="auto"/>
        </w:rPr>
        <w:t>Figure 1A</w:t>
      </w:r>
      <w:r w:rsidR="005D615C" w:rsidRPr="00776F0D">
        <w:rPr>
          <w:b/>
          <w:bCs/>
          <w:color w:val="auto"/>
        </w:rPr>
        <w:t>‒</w:t>
      </w:r>
      <w:r w:rsidR="004B5019" w:rsidRPr="00776F0D">
        <w:rPr>
          <w:b/>
          <w:bCs/>
          <w:color w:val="auto"/>
        </w:rPr>
        <w:t>C</w:t>
      </w:r>
      <w:r w:rsidR="004B5019" w:rsidRPr="00776F0D">
        <w:rPr>
          <w:color w:val="auto"/>
        </w:rPr>
        <w:t xml:space="preserve">) and </w:t>
      </w:r>
      <w:r w:rsidR="004B5019" w:rsidRPr="00776F0D">
        <w:rPr>
          <w:i/>
          <w:color w:val="auto"/>
        </w:rPr>
        <w:t>L. japonicus</w:t>
      </w:r>
      <w:r w:rsidR="004B5019" w:rsidRPr="00776F0D">
        <w:rPr>
          <w:color w:val="auto"/>
        </w:rPr>
        <w:t xml:space="preserve"> (data from </w:t>
      </w:r>
      <w:r w:rsidR="004B5019" w:rsidRPr="00776F0D">
        <w:rPr>
          <w:b/>
          <w:bCs/>
          <w:color w:val="auto"/>
        </w:rPr>
        <w:t>Figure 2A–C</w:t>
      </w:r>
      <w:r w:rsidR="004B5019" w:rsidRPr="00776F0D">
        <w:rPr>
          <w:color w:val="auto"/>
        </w:rPr>
        <w:t>).</w:t>
      </w:r>
    </w:p>
    <w:p w14:paraId="6A6ECD9E" w14:textId="77777777" w:rsidR="00CF5931" w:rsidRPr="00776F0D" w:rsidRDefault="00CF5931" w:rsidP="00E706C2">
      <w:pPr>
        <w:widowControl/>
        <w:rPr>
          <w:color w:val="auto"/>
        </w:rPr>
      </w:pPr>
    </w:p>
    <w:p w14:paraId="46E01330" w14:textId="06268073" w:rsidR="000460C5" w:rsidRPr="00776F0D" w:rsidRDefault="00CF5931" w:rsidP="00E706C2">
      <w:pPr>
        <w:widowControl/>
        <w:rPr>
          <w:color w:val="auto"/>
        </w:rPr>
      </w:pPr>
      <w:r w:rsidRPr="00776F0D">
        <w:rPr>
          <w:b/>
          <w:color w:val="auto"/>
        </w:rPr>
        <w:lastRenderedPageBreak/>
        <w:t xml:space="preserve">Figure </w:t>
      </w:r>
      <w:r w:rsidR="0000789C" w:rsidRPr="00776F0D">
        <w:rPr>
          <w:b/>
          <w:color w:val="auto"/>
        </w:rPr>
        <w:t>3</w:t>
      </w:r>
      <w:r w:rsidR="00700F55" w:rsidRPr="00776F0D">
        <w:rPr>
          <w:b/>
          <w:color w:val="auto"/>
        </w:rPr>
        <w:t xml:space="preserve">: </w:t>
      </w:r>
      <w:r w:rsidR="000460C5" w:rsidRPr="00776F0D">
        <w:rPr>
          <w:b/>
          <w:color w:val="auto"/>
        </w:rPr>
        <w:t xml:space="preserve">InsP profiles of a </w:t>
      </w:r>
      <w:r w:rsidR="00195862" w:rsidRPr="00776F0D">
        <w:rPr>
          <w:b/>
          <w:color w:val="auto"/>
        </w:rPr>
        <w:t xml:space="preserve">split </w:t>
      </w:r>
      <w:r w:rsidR="000460C5" w:rsidRPr="00776F0D">
        <w:rPr>
          <w:b/>
          <w:color w:val="auto"/>
        </w:rPr>
        <w:t xml:space="preserve">sample </w:t>
      </w:r>
      <w:r w:rsidR="00195862" w:rsidRPr="00776F0D">
        <w:rPr>
          <w:b/>
          <w:color w:val="auto"/>
        </w:rPr>
        <w:t xml:space="preserve">illustrating </w:t>
      </w:r>
      <w:r w:rsidR="000460C5" w:rsidRPr="00776F0D">
        <w:rPr>
          <w:b/>
          <w:color w:val="auto"/>
        </w:rPr>
        <w:t xml:space="preserve">the reproducibility of </w:t>
      </w:r>
      <w:r w:rsidR="00095AF9" w:rsidRPr="00776F0D">
        <w:rPr>
          <w:b/>
          <w:color w:val="auto"/>
        </w:rPr>
        <w:t>SAX-</w:t>
      </w:r>
      <w:r w:rsidR="000460C5" w:rsidRPr="00776F0D">
        <w:rPr>
          <w:b/>
          <w:color w:val="auto"/>
        </w:rPr>
        <w:t xml:space="preserve">HPLC analyses. </w:t>
      </w:r>
      <w:r w:rsidR="005D615C" w:rsidRPr="00776F0D">
        <w:rPr>
          <w:color w:val="auto"/>
        </w:rPr>
        <w:t>(</w:t>
      </w:r>
      <w:r w:rsidR="005D615C" w:rsidRPr="00776F0D">
        <w:rPr>
          <w:b/>
          <w:color w:val="auto"/>
        </w:rPr>
        <w:t>A</w:t>
      </w:r>
      <w:r w:rsidR="005D615C" w:rsidRPr="00776F0D">
        <w:rPr>
          <w:color w:val="auto"/>
        </w:rPr>
        <w:t>‒</w:t>
      </w:r>
      <w:r w:rsidR="005D615C" w:rsidRPr="00776F0D">
        <w:rPr>
          <w:b/>
          <w:color w:val="auto"/>
        </w:rPr>
        <w:t>C</w:t>
      </w:r>
      <w:r w:rsidR="005D615C" w:rsidRPr="00776F0D">
        <w:rPr>
          <w:color w:val="auto"/>
        </w:rPr>
        <w:t xml:space="preserve">) </w:t>
      </w:r>
      <w:r w:rsidR="00095AF9" w:rsidRPr="00776F0D">
        <w:rPr>
          <w:bCs/>
          <w:color w:val="auto"/>
        </w:rPr>
        <w:t>SAX-</w:t>
      </w:r>
      <w:r w:rsidR="000460C5" w:rsidRPr="00776F0D">
        <w:rPr>
          <w:color w:val="auto"/>
        </w:rPr>
        <w:t>HPLC profiles of 17-day</w:t>
      </w:r>
      <w:r w:rsidR="00BD0B1A" w:rsidRPr="00776F0D">
        <w:rPr>
          <w:color w:val="auto"/>
        </w:rPr>
        <w:t>-</w:t>
      </w:r>
      <w:r w:rsidR="000460C5" w:rsidRPr="00776F0D">
        <w:rPr>
          <w:color w:val="auto"/>
        </w:rPr>
        <w:t>old wild-type (Col-</w:t>
      </w:r>
      <w:r w:rsidR="000460C5" w:rsidRPr="00776F0D">
        <w:rPr>
          <w:i/>
          <w:color w:val="auto"/>
        </w:rPr>
        <w:t>0</w:t>
      </w:r>
      <w:r w:rsidR="000460C5" w:rsidRPr="00776F0D">
        <w:rPr>
          <w:color w:val="auto"/>
        </w:rPr>
        <w:t xml:space="preserve">) </w:t>
      </w:r>
      <w:r w:rsidR="000460C5" w:rsidRPr="00776F0D">
        <w:rPr>
          <w:i/>
          <w:color w:val="auto"/>
        </w:rPr>
        <w:t>Arabidopsis</w:t>
      </w:r>
      <w:r w:rsidR="000460C5" w:rsidRPr="00776F0D">
        <w:rPr>
          <w:color w:val="auto"/>
        </w:rPr>
        <w:t xml:space="preserve"> seedlings radiolabeled with [</w:t>
      </w:r>
      <w:r w:rsidR="000460C5" w:rsidRPr="00776F0D">
        <w:rPr>
          <w:color w:val="auto"/>
          <w:vertAlign w:val="superscript"/>
        </w:rPr>
        <w:t>3</w:t>
      </w:r>
      <w:r w:rsidR="000460C5" w:rsidRPr="00776F0D">
        <w:rPr>
          <w:color w:val="auto"/>
        </w:rPr>
        <w:t>H]-</w:t>
      </w:r>
      <w:r w:rsidR="000460C5" w:rsidRPr="00776F0D">
        <w:rPr>
          <w:i/>
          <w:color w:val="auto"/>
        </w:rPr>
        <w:t>myo</w:t>
      </w:r>
      <w:r w:rsidR="000460C5" w:rsidRPr="00776F0D">
        <w:rPr>
          <w:color w:val="auto"/>
        </w:rPr>
        <w:t xml:space="preserve">-inositol. Prior the run, the sample </w:t>
      </w:r>
      <w:r w:rsidR="005012CC" w:rsidRPr="00776F0D">
        <w:rPr>
          <w:color w:val="auto"/>
        </w:rPr>
        <w:t>was</w:t>
      </w:r>
      <w:r w:rsidR="000460C5" w:rsidRPr="00776F0D">
        <w:rPr>
          <w:color w:val="auto"/>
        </w:rPr>
        <w:t xml:space="preserve"> </w:t>
      </w:r>
      <w:r w:rsidR="00B7366E" w:rsidRPr="00776F0D">
        <w:rPr>
          <w:color w:val="auto"/>
        </w:rPr>
        <w:t xml:space="preserve">split </w:t>
      </w:r>
      <w:r w:rsidR="000460C5" w:rsidRPr="00776F0D">
        <w:rPr>
          <w:color w:val="auto"/>
        </w:rPr>
        <w:t xml:space="preserve">and one half run immediately and the other half </w:t>
      </w:r>
      <w:r w:rsidR="00956AB9" w:rsidRPr="00776F0D">
        <w:rPr>
          <w:color w:val="auto"/>
        </w:rPr>
        <w:t xml:space="preserve">one </w:t>
      </w:r>
      <w:r w:rsidR="000460C5" w:rsidRPr="00776F0D">
        <w:rPr>
          <w:color w:val="auto"/>
        </w:rPr>
        <w:t>day later after storage at -80</w:t>
      </w:r>
      <w:r w:rsidR="005D615C" w:rsidRPr="00776F0D">
        <w:rPr>
          <w:color w:val="auto"/>
        </w:rPr>
        <w:t xml:space="preserve"> </w:t>
      </w:r>
      <w:r w:rsidR="000460C5" w:rsidRPr="00776F0D">
        <w:rPr>
          <w:color w:val="auto"/>
        </w:rPr>
        <w:t xml:space="preserve">°C. </w:t>
      </w:r>
      <w:r w:rsidR="005D615C" w:rsidRPr="00776F0D">
        <w:rPr>
          <w:color w:val="auto"/>
        </w:rPr>
        <w:t>(</w:t>
      </w:r>
      <w:r w:rsidR="000460C5" w:rsidRPr="00776F0D">
        <w:rPr>
          <w:b/>
          <w:color w:val="auto"/>
        </w:rPr>
        <w:t>A</w:t>
      </w:r>
      <w:r w:rsidR="005D615C" w:rsidRPr="00776F0D">
        <w:rPr>
          <w:color w:val="auto"/>
        </w:rPr>
        <w:t>) F</w:t>
      </w:r>
      <w:r w:rsidR="000460C5" w:rsidRPr="00776F0D">
        <w:rPr>
          <w:color w:val="auto"/>
        </w:rPr>
        <w:t>ull spectra</w:t>
      </w:r>
      <w:r w:rsidR="005D615C" w:rsidRPr="00776F0D">
        <w:rPr>
          <w:color w:val="auto"/>
        </w:rPr>
        <w:t>;</w:t>
      </w:r>
      <w:r w:rsidR="000460C5" w:rsidRPr="00776F0D">
        <w:rPr>
          <w:color w:val="auto"/>
        </w:rPr>
        <w:t xml:space="preserve"> </w:t>
      </w:r>
      <w:r w:rsidR="005D615C" w:rsidRPr="00776F0D">
        <w:rPr>
          <w:color w:val="auto"/>
        </w:rPr>
        <w:t>(</w:t>
      </w:r>
      <w:r w:rsidR="000460C5" w:rsidRPr="00776F0D">
        <w:rPr>
          <w:b/>
          <w:color w:val="auto"/>
        </w:rPr>
        <w:t>B</w:t>
      </w:r>
      <w:r w:rsidR="005D615C" w:rsidRPr="00776F0D">
        <w:rPr>
          <w:bCs/>
          <w:color w:val="auto"/>
        </w:rPr>
        <w:t>,</w:t>
      </w:r>
      <w:r w:rsidR="005D615C" w:rsidRPr="00776F0D">
        <w:rPr>
          <w:b/>
          <w:color w:val="auto"/>
        </w:rPr>
        <w:t xml:space="preserve"> C</w:t>
      </w:r>
      <w:r w:rsidR="005D615C" w:rsidRPr="00776F0D">
        <w:rPr>
          <w:bCs/>
          <w:color w:val="auto"/>
        </w:rPr>
        <w:t>)</w:t>
      </w:r>
      <w:r w:rsidR="000460C5" w:rsidRPr="00776F0D">
        <w:rPr>
          <w:color w:val="auto"/>
        </w:rPr>
        <w:t xml:space="preserve"> </w:t>
      </w:r>
      <w:r w:rsidR="005D615C" w:rsidRPr="00776F0D">
        <w:rPr>
          <w:color w:val="auto"/>
        </w:rPr>
        <w:t>Z</w:t>
      </w:r>
      <w:r w:rsidR="000460C5" w:rsidRPr="00776F0D">
        <w:rPr>
          <w:color w:val="auto"/>
        </w:rPr>
        <w:t>oom-ins of the profile</w:t>
      </w:r>
      <w:r w:rsidR="004E04FB" w:rsidRPr="00776F0D">
        <w:rPr>
          <w:color w:val="auto"/>
        </w:rPr>
        <w:t xml:space="preserve"> shown in A</w:t>
      </w:r>
      <w:r w:rsidR="000460C5" w:rsidRPr="00776F0D">
        <w:rPr>
          <w:color w:val="auto"/>
        </w:rPr>
        <w:t>. All visible peaks are highlighted and assigned to the corresponding InsP species. Based on published chromatographic mobilities</w:t>
      </w:r>
      <w:r w:rsidR="000460C5" w:rsidRPr="00776F0D">
        <w:rPr>
          <w:color w:val="auto"/>
        </w:rPr>
        <w:fldChar w:fldCharType="begin">
          <w:fldData xml:space="preserve">PEVuZE5vdGU+PENpdGU+PEF1dGhvcj5TdGV2ZW5zb24tUGF1bGlrPC9BdXRob3I+PFllYXI+MjAw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=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TdGV2ZW5zb24tUGF1bGlrPC9BdXRob3I+PFllYXI+MjAw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=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0460C5" w:rsidRPr="00776F0D">
        <w:rPr>
          <w:color w:val="auto"/>
        </w:rPr>
      </w:r>
      <w:r w:rsidR="000460C5" w:rsidRPr="00776F0D">
        <w:rPr>
          <w:color w:val="auto"/>
        </w:rPr>
        <w:fldChar w:fldCharType="separate"/>
      </w:r>
      <w:r w:rsidR="00F01E18" w:rsidRPr="00776F0D">
        <w:rPr>
          <w:noProof/>
          <w:color w:val="auto"/>
          <w:vertAlign w:val="superscript"/>
        </w:rPr>
        <w:t>5,7</w:t>
      </w:r>
      <w:r w:rsidR="000460C5" w:rsidRPr="00776F0D">
        <w:rPr>
          <w:color w:val="auto"/>
        </w:rPr>
        <w:fldChar w:fldCharType="end"/>
      </w:r>
      <w:r w:rsidR="000460C5" w:rsidRPr="00776F0D">
        <w:rPr>
          <w:color w:val="auto"/>
        </w:rPr>
        <w:t>, InsP</w:t>
      </w:r>
      <w:r w:rsidR="000460C5" w:rsidRPr="00776F0D">
        <w:rPr>
          <w:color w:val="auto"/>
          <w:vertAlign w:val="subscript"/>
        </w:rPr>
        <w:t>4a</w:t>
      </w:r>
      <w:r w:rsidR="000460C5" w:rsidRPr="00776F0D">
        <w:rPr>
          <w:color w:val="auto"/>
        </w:rPr>
        <w:t xml:space="preserve"> </w:t>
      </w:r>
      <w:r w:rsidR="00045BEA" w:rsidRPr="00776F0D">
        <w:rPr>
          <w:color w:val="auto"/>
        </w:rPr>
        <w:t xml:space="preserve">likely </w:t>
      </w:r>
      <w:r w:rsidR="000460C5" w:rsidRPr="00776F0D">
        <w:rPr>
          <w:color w:val="auto"/>
        </w:rPr>
        <w:t xml:space="preserve">represents </w:t>
      </w:r>
      <w:r w:rsidR="00F04E0A" w:rsidRPr="00776F0D">
        <w:rPr>
          <w:color w:val="auto"/>
        </w:rPr>
        <w:t>Ins(1,4,5,6)P</w:t>
      </w:r>
      <w:r w:rsidR="00F04E0A" w:rsidRPr="00776F0D">
        <w:rPr>
          <w:color w:val="auto"/>
          <w:vertAlign w:val="subscript"/>
        </w:rPr>
        <w:t>4</w:t>
      </w:r>
      <w:r w:rsidR="00F04E0A" w:rsidRPr="00776F0D">
        <w:rPr>
          <w:color w:val="auto"/>
        </w:rPr>
        <w:t xml:space="preserve"> or Ins(3,4,5,6)P</w:t>
      </w:r>
      <w:r w:rsidR="00F04E0A" w:rsidRPr="00776F0D">
        <w:rPr>
          <w:color w:val="auto"/>
          <w:vertAlign w:val="subscript"/>
        </w:rPr>
        <w:t>4</w:t>
      </w:r>
      <w:r w:rsidR="000460C5" w:rsidRPr="00776F0D">
        <w:rPr>
          <w:color w:val="auto"/>
        </w:rPr>
        <w:t>, InsP</w:t>
      </w:r>
      <w:r w:rsidR="000460C5" w:rsidRPr="00776F0D">
        <w:rPr>
          <w:color w:val="auto"/>
          <w:vertAlign w:val="subscript"/>
        </w:rPr>
        <w:t>5a</w:t>
      </w:r>
      <w:r w:rsidR="000460C5" w:rsidRPr="00776F0D">
        <w:rPr>
          <w:color w:val="auto"/>
        </w:rPr>
        <w:t xml:space="preserve"> represents InsP</w:t>
      </w:r>
      <w:r w:rsidR="000460C5" w:rsidRPr="00776F0D">
        <w:rPr>
          <w:color w:val="auto"/>
          <w:vertAlign w:val="subscript"/>
        </w:rPr>
        <w:t>5</w:t>
      </w:r>
      <w:r w:rsidR="000460C5" w:rsidRPr="00776F0D">
        <w:rPr>
          <w:color w:val="auto"/>
        </w:rPr>
        <w:t xml:space="preserve"> [2-OH], </w:t>
      </w:r>
      <w:r w:rsidR="00D60AD8" w:rsidRPr="00776F0D">
        <w:rPr>
          <w:color w:val="auto"/>
        </w:rPr>
        <w:t>InsP</w:t>
      </w:r>
      <w:r w:rsidR="00D60AD8" w:rsidRPr="00776F0D">
        <w:rPr>
          <w:color w:val="auto"/>
          <w:vertAlign w:val="subscript"/>
        </w:rPr>
        <w:t>5a</w:t>
      </w:r>
      <w:r w:rsidR="00D60AD8" w:rsidRPr="00776F0D">
        <w:rPr>
          <w:color w:val="auto"/>
        </w:rPr>
        <w:t xml:space="preserve"> represents InsP</w:t>
      </w:r>
      <w:r w:rsidR="00D60AD8" w:rsidRPr="00776F0D">
        <w:rPr>
          <w:color w:val="auto"/>
          <w:vertAlign w:val="subscript"/>
        </w:rPr>
        <w:t>5</w:t>
      </w:r>
      <w:r w:rsidR="00D60AD8" w:rsidRPr="00776F0D">
        <w:rPr>
          <w:color w:val="auto"/>
        </w:rPr>
        <w:t xml:space="preserve"> [2-OH], InsP</w:t>
      </w:r>
      <w:r w:rsidR="00D60AD8" w:rsidRPr="00776F0D">
        <w:rPr>
          <w:color w:val="auto"/>
          <w:vertAlign w:val="subscript"/>
        </w:rPr>
        <w:t>5b</w:t>
      </w:r>
      <w:r w:rsidR="00D60AD8" w:rsidRPr="00776F0D">
        <w:rPr>
          <w:color w:val="auto"/>
        </w:rPr>
        <w:t xml:space="preserve"> represents InsP</w:t>
      </w:r>
      <w:r w:rsidR="00D60AD8" w:rsidRPr="00776F0D">
        <w:rPr>
          <w:color w:val="auto"/>
          <w:vertAlign w:val="subscript"/>
        </w:rPr>
        <w:t>5</w:t>
      </w:r>
      <w:r w:rsidR="00D60AD8" w:rsidRPr="00776F0D">
        <w:rPr>
          <w:color w:val="auto"/>
        </w:rPr>
        <w:t xml:space="preserve"> [4-OH] or its enantiomeric form InsP</w:t>
      </w:r>
      <w:r w:rsidR="00D60AD8" w:rsidRPr="00776F0D">
        <w:rPr>
          <w:color w:val="auto"/>
          <w:vertAlign w:val="subscript"/>
        </w:rPr>
        <w:t>5</w:t>
      </w:r>
      <w:r w:rsidR="00D60AD8" w:rsidRPr="00776F0D">
        <w:rPr>
          <w:color w:val="auto"/>
        </w:rPr>
        <w:t xml:space="preserve"> [6-OH], and InsP</w:t>
      </w:r>
      <w:r w:rsidR="00D60AD8" w:rsidRPr="00776F0D">
        <w:rPr>
          <w:color w:val="auto"/>
          <w:vertAlign w:val="subscript"/>
        </w:rPr>
        <w:t>5c</w:t>
      </w:r>
      <w:r w:rsidR="00D60AD8" w:rsidRPr="00776F0D">
        <w:rPr>
          <w:color w:val="auto"/>
        </w:rPr>
        <w:t xml:space="preserve"> represents InsP</w:t>
      </w:r>
      <w:r w:rsidR="00D60AD8" w:rsidRPr="00776F0D">
        <w:rPr>
          <w:color w:val="auto"/>
          <w:vertAlign w:val="subscript"/>
        </w:rPr>
        <w:t>5</w:t>
      </w:r>
      <w:r w:rsidR="00D60AD8" w:rsidRPr="00776F0D">
        <w:rPr>
          <w:color w:val="auto"/>
        </w:rPr>
        <w:t xml:space="preserve"> [1-OH] or its enantiomeric form InsP</w:t>
      </w:r>
      <w:r w:rsidR="00D60AD8" w:rsidRPr="00776F0D">
        <w:rPr>
          <w:color w:val="auto"/>
          <w:vertAlign w:val="subscript"/>
        </w:rPr>
        <w:t>5</w:t>
      </w:r>
      <w:r w:rsidR="00D60AD8" w:rsidRPr="00776F0D">
        <w:rPr>
          <w:color w:val="auto"/>
        </w:rPr>
        <w:t xml:space="preserve"> [3-OH]</w:t>
      </w:r>
      <w:r w:rsidR="000460C5" w:rsidRPr="00776F0D">
        <w:rPr>
          <w:color w:val="auto"/>
        </w:rPr>
        <w:t>. The isomeric natures of InsP</w:t>
      </w:r>
      <w:r w:rsidR="000460C5" w:rsidRPr="00776F0D">
        <w:rPr>
          <w:color w:val="auto"/>
          <w:vertAlign w:val="subscript"/>
        </w:rPr>
        <w:t>3a-c</w:t>
      </w:r>
      <w:r w:rsidR="000460C5" w:rsidRPr="00776F0D">
        <w:rPr>
          <w:color w:val="auto"/>
        </w:rPr>
        <w:t>, InsP</w:t>
      </w:r>
      <w:r w:rsidR="000460C5" w:rsidRPr="00776F0D">
        <w:rPr>
          <w:color w:val="auto"/>
          <w:vertAlign w:val="subscript"/>
        </w:rPr>
        <w:t>4b</w:t>
      </w:r>
      <w:r w:rsidR="000460C5" w:rsidRPr="00776F0D">
        <w:rPr>
          <w:color w:val="auto"/>
        </w:rPr>
        <w:t>, InsP</w:t>
      </w:r>
      <w:r w:rsidR="000460C5" w:rsidRPr="00776F0D">
        <w:rPr>
          <w:color w:val="auto"/>
          <w:vertAlign w:val="subscript"/>
        </w:rPr>
        <w:t>7</w:t>
      </w:r>
      <w:r w:rsidR="000460C5" w:rsidRPr="00776F0D">
        <w:rPr>
          <w:color w:val="auto"/>
        </w:rPr>
        <w:t>, and InsP</w:t>
      </w:r>
      <w:r w:rsidR="000460C5" w:rsidRPr="00776F0D">
        <w:rPr>
          <w:color w:val="auto"/>
          <w:vertAlign w:val="subscript"/>
        </w:rPr>
        <w:t>8</w:t>
      </w:r>
      <w:r w:rsidR="000460C5" w:rsidRPr="00776F0D">
        <w:rPr>
          <w:color w:val="auto"/>
        </w:rPr>
        <w:t xml:space="preserve"> are still unknown. Panel </w:t>
      </w:r>
      <w:r w:rsidR="000460C5" w:rsidRPr="00776F0D">
        <w:rPr>
          <w:b/>
          <w:color w:val="auto"/>
        </w:rPr>
        <w:t>D</w:t>
      </w:r>
      <w:r w:rsidR="000460C5" w:rsidRPr="00776F0D">
        <w:rPr>
          <w:color w:val="auto"/>
        </w:rPr>
        <w:t xml:space="preserve"> shows </w:t>
      </w:r>
      <w:r w:rsidR="009220EC" w:rsidRPr="00776F0D">
        <w:rPr>
          <w:color w:val="auto"/>
        </w:rPr>
        <w:t xml:space="preserve">the quantification of </w:t>
      </w:r>
      <w:r w:rsidR="00162C64" w:rsidRPr="00776F0D">
        <w:rPr>
          <w:color w:val="auto"/>
        </w:rPr>
        <w:t>InsP</w:t>
      </w:r>
      <w:r w:rsidR="00162C64" w:rsidRPr="00776F0D">
        <w:rPr>
          <w:color w:val="auto"/>
          <w:vertAlign w:val="subscript"/>
        </w:rPr>
        <w:t>6</w:t>
      </w:r>
      <w:r w:rsidR="00162C64" w:rsidRPr="00776F0D">
        <w:rPr>
          <w:color w:val="auto"/>
        </w:rPr>
        <w:t xml:space="preserve"> and </w:t>
      </w:r>
      <w:r w:rsidR="009220EC" w:rsidRPr="00776F0D">
        <w:rPr>
          <w:color w:val="auto"/>
        </w:rPr>
        <w:t>the PP-InsPs InsP</w:t>
      </w:r>
      <w:r w:rsidR="009220EC" w:rsidRPr="00776F0D">
        <w:rPr>
          <w:color w:val="auto"/>
          <w:vertAlign w:val="subscript"/>
        </w:rPr>
        <w:t>7</w:t>
      </w:r>
      <w:r w:rsidR="009220EC" w:rsidRPr="00776F0D">
        <w:rPr>
          <w:color w:val="auto"/>
        </w:rPr>
        <w:t xml:space="preserve"> and InsP</w:t>
      </w:r>
      <w:r w:rsidR="009220EC" w:rsidRPr="00776F0D">
        <w:rPr>
          <w:color w:val="auto"/>
          <w:vertAlign w:val="subscript"/>
        </w:rPr>
        <w:t>8</w:t>
      </w:r>
      <w:r w:rsidR="009220EC" w:rsidRPr="00776F0D">
        <w:rPr>
          <w:color w:val="auto"/>
        </w:rPr>
        <w:t xml:space="preserve"> of both runs.</w:t>
      </w:r>
      <w:r w:rsidR="0003533E" w:rsidRPr="00776F0D">
        <w:rPr>
          <w:color w:val="auto"/>
        </w:rPr>
        <w:t xml:space="preserve"> </w:t>
      </w:r>
      <w:r w:rsidR="00350B00" w:rsidRPr="00776F0D">
        <w:rPr>
          <w:color w:val="auto"/>
        </w:rPr>
        <w:t>The values represent the amount (in %) of the respective InsP species relative to all InsP (</w:t>
      </w:r>
      <w:r w:rsidR="008872C0" w:rsidRPr="00776F0D">
        <w:rPr>
          <w:color w:val="auto"/>
        </w:rPr>
        <w:t>total activity from elution 25–96</w:t>
      </w:r>
      <w:r w:rsidR="00350B00" w:rsidRPr="00776F0D">
        <w:rPr>
          <w:color w:val="auto"/>
        </w:rPr>
        <w:t xml:space="preserve">). </w:t>
      </w:r>
    </w:p>
    <w:p w14:paraId="1B36FC44" w14:textId="0ADE1E3F" w:rsidR="000F61FF" w:rsidRPr="00776F0D" w:rsidRDefault="000F61FF" w:rsidP="00E706C2">
      <w:pPr>
        <w:widowControl/>
        <w:rPr>
          <w:color w:val="auto"/>
        </w:rPr>
      </w:pPr>
    </w:p>
    <w:p w14:paraId="063B202C" w14:textId="633762F2" w:rsidR="000F61FF" w:rsidRPr="00776F0D" w:rsidRDefault="00442141" w:rsidP="00E706C2">
      <w:pPr>
        <w:widowControl/>
        <w:rPr>
          <w:color w:val="auto"/>
        </w:rPr>
      </w:pPr>
      <w:r w:rsidRPr="00776F0D">
        <w:rPr>
          <w:b/>
          <w:color w:val="auto"/>
        </w:rPr>
        <w:t>Supplemental</w:t>
      </w:r>
      <w:r w:rsidR="000F61FF" w:rsidRPr="00776F0D">
        <w:rPr>
          <w:b/>
          <w:color w:val="auto"/>
        </w:rPr>
        <w:t xml:space="preserve"> Figure 1: Software settings for liquid scintillation counting using </w:t>
      </w:r>
      <w:r w:rsidR="005D615C" w:rsidRPr="00776F0D">
        <w:rPr>
          <w:b/>
          <w:color w:val="auto"/>
        </w:rPr>
        <w:t>a light scintillation counter</w:t>
      </w:r>
      <w:r w:rsidR="000F61FF" w:rsidRPr="00776F0D">
        <w:rPr>
          <w:b/>
          <w:color w:val="auto"/>
        </w:rPr>
        <w:t>.</w:t>
      </w:r>
      <w:r w:rsidR="000F61FF" w:rsidRPr="00776F0D">
        <w:rPr>
          <w:color w:val="auto"/>
        </w:rPr>
        <w:t xml:space="preserve"> Screenshots showing </w:t>
      </w:r>
      <w:r w:rsidR="00207904" w:rsidRPr="00776F0D">
        <w:rPr>
          <w:color w:val="auto"/>
        </w:rPr>
        <w:t>t</w:t>
      </w:r>
      <w:r w:rsidR="000F61FF" w:rsidRPr="00776F0D">
        <w:rPr>
          <w:color w:val="auto"/>
        </w:rPr>
        <w:t>he software version</w:t>
      </w:r>
      <w:r w:rsidR="005420C0" w:rsidRPr="00776F0D">
        <w:rPr>
          <w:color w:val="auto"/>
        </w:rPr>
        <w:t>,</w:t>
      </w:r>
      <w:r w:rsidR="000F61FF" w:rsidRPr="00776F0D">
        <w:rPr>
          <w:color w:val="auto"/>
        </w:rPr>
        <w:t xml:space="preserve"> as well as settings used for scintillation counting of </w:t>
      </w:r>
      <w:r w:rsidR="00D60AD8" w:rsidRPr="00776F0D">
        <w:rPr>
          <w:color w:val="auto"/>
        </w:rPr>
        <w:t>[</w:t>
      </w:r>
      <w:r w:rsidR="000F61FF" w:rsidRPr="00776F0D">
        <w:rPr>
          <w:color w:val="auto"/>
          <w:vertAlign w:val="superscript"/>
        </w:rPr>
        <w:t>3</w:t>
      </w:r>
      <w:r w:rsidR="000F61FF" w:rsidRPr="00776F0D">
        <w:rPr>
          <w:color w:val="auto"/>
        </w:rPr>
        <w:t>H</w:t>
      </w:r>
      <w:r w:rsidR="00D60AD8" w:rsidRPr="00776F0D">
        <w:rPr>
          <w:color w:val="auto"/>
        </w:rPr>
        <w:t>]</w:t>
      </w:r>
      <w:r w:rsidR="000F61FF" w:rsidRPr="00776F0D">
        <w:rPr>
          <w:color w:val="auto"/>
        </w:rPr>
        <w:t xml:space="preserve"> samples </w:t>
      </w:r>
      <w:r w:rsidR="005420C0" w:rsidRPr="00776F0D">
        <w:rPr>
          <w:color w:val="auto"/>
        </w:rPr>
        <w:t>performed</w:t>
      </w:r>
      <w:r w:rsidR="000F61FF" w:rsidRPr="00776F0D">
        <w:rPr>
          <w:color w:val="auto"/>
        </w:rPr>
        <w:t xml:space="preserve"> with this protocol are depicted.</w:t>
      </w:r>
    </w:p>
    <w:p w14:paraId="48F64A90" w14:textId="3FD0C210" w:rsidR="00207904" w:rsidRPr="00776F0D" w:rsidRDefault="00207904" w:rsidP="00E706C2">
      <w:pPr>
        <w:widowControl/>
        <w:rPr>
          <w:color w:val="auto"/>
        </w:rPr>
      </w:pPr>
    </w:p>
    <w:p w14:paraId="46B1B741" w14:textId="59EFDEFF" w:rsidR="00207904" w:rsidRPr="00776F0D" w:rsidRDefault="00442141" w:rsidP="00E706C2">
      <w:pPr>
        <w:widowControl/>
        <w:rPr>
          <w:color w:val="auto"/>
        </w:rPr>
      </w:pPr>
      <w:r w:rsidRPr="00776F0D">
        <w:rPr>
          <w:b/>
          <w:color w:val="auto"/>
        </w:rPr>
        <w:t>Supplemen</w:t>
      </w:r>
      <w:r w:rsidR="00AB28A8" w:rsidRPr="00776F0D">
        <w:rPr>
          <w:b/>
          <w:color w:val="auto"/>
        </w:rPr>
        <w:t>t</w:t>
      </w:r>
      <w:r w:rsidRPr="00776F0D">
        <w:rPr>
          <w:b/>
          <w:color w:val="auto"/>
        </w:rPr>
        <w:t>al</w:t>
      </w:r>
      <w:r w:rsidR="00207904" w:rsidRPr="00776F0D">
        <w:rPr>
          <w:b/>
          <w:color w:val="auto"/>
        </w:rPr>
        <w:t xml:space="preserve"> Figure 2: Representative example of data normalization.</w:t>
      </w:r>
      <w:r w:rsidR="00207904" w:rsidRPr="00776F0D">
        <w:rPr>
          <w:color w:val="auto"/>
        </w:rPr>
        <w:t xml:space="preserve"> A screenshot</w:t>
      </w:r>
      <w:r w:rsidR="005420C0" w:rsidRPr="00776F0D">
        <w:rPr>
          <w:color w:val="auto"/>
        </w:rPr>
        <w:t xml:space="preserve"> of </w:t>
      </w:r>
      <w:r w:rsidR="005D615C" w:rsidRPr="00776F0D">
        <w:rPr>
          <w:color w:val="auto"/>
        </w:rPr>
        <w:t>a</w:t>
      </w:r>
      <w:r w:rsidR="005420C0" w:rsidRPr="00776F0D">
        <w:rPr>
          <w:color w:val="auto"/>
        </w:rPr>
        <w:t xml:space="preserve"> </w:t>
      </w:r>
      <w:r w:rsidR="006C331A" w:rsidRPr="00776F0D">
        <w:rPr>
          <w:color w:val="auto"/>
        </w:rPr>
        <w:t>work</w:t>
      </w:r>
      <w:r w:rsidR="005420C0" w:rsidRPr="00776F0D">
        <w:rPr>
          <w:color w:val="auto"/>
        </w:rPr>
        <w:t>sheet</w:t>
      </w:r>
      <w:r w:rsidR="00207904" w:rsidRPr="00776F0D">
        <w:rPr>
          <w:color w:val="auto"/>
        </w:rPr>
        <w:t xml:space="preserve"> shows all steps and formulas used to normalize </w:t>
      </w:r>
      <w:r w:rsidR="00095AF9" w:rsidRPr="00776F0D">
        <w:rPr>
          <w:color w:val="auto"/>
        </w:rPr>
        <w:t>SAX-</w:t>
      </w:r>
      <w:r w:rsidR="00207904" w:rsidRPr="00776F0D">
        <w:rPr>
          <w:color w:val="auto"/>
        </w:rPr>
        <w:t xml:space="preserve">HPLC runs to each other. </w:t>
      </w:r>
      <w:r w:rsidR="005420C0" w:rsidRPr="00776F0D">
        <w:rPr>
          <w:color w:val="auto"/>
        </w:rPr>
        <w:t>For simplification, o</w:t>
      </w:r>
      <w:r w:rsidR="00207904" w:rsidRPr="00776F0D">
        <w:rPr>
          <w:color w:val="auto"/>
        </w:rPr>
        <w:t>nly fractions 25–35 of samples are shown.</w:t>
      </w:r>
    </w:p>
    <w:p w14:paraId="14DAC22D" w14:textId="3D2260B0" w:rsidR="004B5019" w:rsidRPr="00776F0D" w:rsidRDefault="004B5019" w:rsidP="00E706C2">
      <w:pPr>
        <w:widowControl/>
        <w:rPr>
          <w:color w:val="auto"/>
        </w:rPr>
      </w:pPr>
    </w:p>
    <w:p w14:paraId="75182EC3" w14:textId="2D9B743A" w:rsidR="00B32616" w:rsidRPr="00776F0D" w:rsidRDefault="00E55B2E" w:rsidP="00E706C2">
      <w:pPr>
        <w:widowControl/>
        <w:rPr>
          <w:color w:val="auto"/>
        </w:rPr>
      </w:pPr>
      <w:r w:rsidRPr="00776F0D">
        <w:rPr>
          <w:b/>
          <w:color w:val="auto"/>
        </w:rPr>
        <w:t xml:space="preserve">Supplemental Figure 3: Peak determination, background subtraction and integration using </w:t>
      </w:r>
      <w:r w:rsidR="005D615C" w:rsidRPr="00776F0D">
        <w:rPr>
          <w:b/>
          <w:color w:val="auto"/>
        </w:rPr>
        <w:t>analysis software</w:t>
      </w:r>
      <w:r w:rsidRPr="00776F0D">
        <w:rPr>
          <w:b/>
          <w:color w:val="auto"/>
        </w:rPr>
        <w:t>.</w:t>
      </w:r>
      <w:r w:rsidRPr="00776F0D">
        <w:rPr>
          <w:color w:val="auto"/>
        </w:rPr>
        <w:t xml:space="preserve"> </w:t>
      </w:r>
      <w:r w:rsidR="00A65FEB" w:rsidRPr="00776F0D">
        <w:rPr>
          <w:color w:val="auto"/>
        </w:rPr>
        <w:t>(</w:t>
      </w:r>
      <w:r w:rsidRPr="00776F0D">
        <w:rPr>
          <w:b/>
          <w:bCs/>
          <w:color w:val="auto"/>
        </w:rPr>
        <w:t>A</w:t>
      </w:r>
      <w:r w:rsidR="00A65FEB" w:rsidRPr="00776F0D">
        <w:rPr>
          <w:color w:val="auto"/>
        </w:rPr>
        <w:t>)</w:t>
      </w:r>
      <w:r w:rsidRPr="00776F0D">
        <w:rPr>
          <w:color w:val="auto"/>
        </w:rPr>
        <w:t xml:space="preserve"> Data from SAX-HPLC analysis is loaded into </w:t>
      </w:r>
      <w:r w:rsidR="005D615C" w:rsidRPr="00776F0D">
        <w:rPr>
          <w:color w:val="auto"/>
        </w:rPr>
        <w:t>the software</w:t>
      </w:r>
      <w:r w:rsidRPr="00776F0D">
        <w:rPr>
          <w:color w:val="auto"/>
        </w:rPr>
        <w:t xml:space="preserve"> (min</w:t>
      </w:r>
      <w:r w:rsidR="005D615C" w:rsidRPr="00776F0D">
        <w:rPr>
          <w:color w:val="auto"/>
        </w:rPr>
        <w:t>utes</w:t>
      </w:r>
      <w:r w:rsidRPr="00776F0D">
        <w:rPr>
          <w:color w:val="auto"/>
        </w:rPr>
        <w:t xml:space="preserve"> 28–96) and the peak analyzer tool is selected. (</w:t>
      </w:r>
      <w:r w:rsidRPr="00776F0D">
        <w:rPr>
          <w:b/>
          <w:bCs/>
          <w:color w:val="auto"/>
        </w:rPr>
        <w:t>B</w:t>
      </w:r>
      <w:r w:rsidR="005D615C" w:rsidRPr="00776F0D">
        <w:rPr>
          <w:color w:val="auto"/>
        </w:rPr>
        <w:t>‒</w:t>
      </w:r>
      <w:r w:rsidRPr="00776F0D">
        <w:rPr>
          <w:b/>
          <w:bCs/>
          <w:color w:val="auto"/>
        </w:rPr>
        <w:t>E</w:t>
      </w:r>
      <w:r w:rsidRPr="00776F0D">
        <w:rPr>
          <w:color w:val="auto"/>
        </w:rPr>
        <w:t>) The baseline is defined manually by setting points between individual peaks and the background is subtracted. (</w:t>
      </w:r>
      <w:r w:rsidRPr="00776F0D">
        <w:rPr>
          <w:b/>
          <w:bCs/>
          <w:color w:val="auto"/>
        </w:rPr>
        <w:t>F</w:t>
      </w:r>
      <w:r w:rsidRPr="00776F0D">
        <w:rPr>
          <w:color w:val="auto"/>
        </w:rPr>
        <w:t>) Peaks are determined manually based on appearance and published chromatographic mobilities</w:t>
      </w:r>
      <w:r w:rsidRPr="00776F0D">
        <w:rPr>
          <w:color w:val="auto"/>
        </w:rPr>
        <w:fldChar w:fldCharType="begin">
          <w:fldData xml:space="preserve">PEVuZE5vdGU+PENpdGU+PEF1dGhvcj5LdW88L0F1dGhvcj48WWVhcj4yMDE4PC9ZZWFyPjxSZWNO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=
</w:fldData>
        </w:fldChar>
      </w:r>
      <w:r w:rsidRPr="00776F0D">
        <w:rPr>
          <w:color w:val="auto"/>
        </w:rPr>
        <w:instrText xml:space="preserve"> ADDIN EN.CITE </w:instrText>
      </w:r>
      <w:r w:rsidRPr="00776F0D">
        <w:rPr>
          <w:color w:val="auto"/>
        </w:rPr>
        <w:fldChar w:fldCharType="begin">
          <w:fldData xml:space="preserve">PEVuZE5vdGU+PENpdGU+PEF1dGhvcj5LdW88L0F1dGhvcj48WWVhcj4yMDE4PC9ZZWFyPjxSZWNO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=
</w:fldData>
        </w:fldChar>
      </w:r>
      <w:r w:rsidRPr="00776F0D">
        <w:rPr>
          <w:color w:val="auto"/>
        </w:rPr>
        <w:instrText xml:space="preserve"> ADDIN EN.CITE.DATA </w:instrText>
      </w:r>
      <w:r w:rsidRPr="00776F0D">
        <w:rPr>
          <w:color w:val="auto"/>
        </w:rPr>
      </w:r>
      <w:r w:rsidRPr="00776F0D">
        <w:rPr>
          <w:color w:val="auto"/>
        </w:rPr>
        <w:fldChar w:fldCharType="end"/>
      </w:r>
      <w:r w:rsidRPr="00776F0D">
        <w:rPr>
          <w:color w:val="auto"/>
        </w:rPr>
      </w:r>
      <w:r w:rsidRPr="00776F0D">
        <w:rPr>
          <w:color w:val="auto"/>
        </w:rPr>
        <w:fldChar w:fldCharType="separate"/>
      </w:r>
      <w:r w:rsidRPr="00776F0D">
        <w:rPr>
          <w:noProof/>
          <w:color w:val="auto"/>
          <w:vertAlign w:val="superscript"/>
        </w:rPr>
        <w:t>5,7</w:t>
      </w:r>
      <w:r w:rsidRPr="00776F0D">
        <w:rPr>
          <w:color w:val="auto"/>
        </w:rPr>
        <w:fldChar w:fldCharType="end"/>
      </w:r>
      <w:r w:rsidRPr="00776F0D">
        <w:rPr>
          <w:color w:val="auto"/>
        </w:rPr>
        <w:t>. (</w:t>
      </w:r>
      <w:r w:rsidRPr="00776F0D">
        <w:rPr>
          <w:b/>
          <w:bCs/>
          <w:color w:val="auto"/>
        </w:rPr>
        <w:t>G</w:t>
      </w:r>
      <w:r w:rsidRPr="00776F0D">
        <w:rPr>
          <w:color w:val="auto"/>
        </w:rPr>
        <w:t>) Peak ranges are defined manually by cpm values. (</w:t>
      </w:r>
      <w:r w:rsidRPr="00776F0D">
        <w:rPr>
          <w:b/>
          <w:bCs/>
          <w:color w:val="auto"/>
        </w:rPr>
        <w:t>H</w:t>
      </w:r>
      <w:r w:rsidRPr="00776F0D">
        <w:rPr>
          <w:color w:val="auto"/>
        </w:rPr>
        <w:t>) Peaks are integrated and calculated as % of all peaks.</w:t>
      </w:r>
    </w:p>
    <w:p w14:paraId="006C749A" w14:textId="77777777" w:rsidR="00E55B2E" w:rsidRPr="00776F0D" w:rsidRDefault="00E55B2E" w:rsidP="00E706C2">
      <w:pPr>
        <w:widowControl/>
        <w:rPr>
          <w:color w:val="auto"/>
        </w:rPr>
      </w:pPr>
    </w:p>
    <w:p w14:paraId="1A5661FD" w14:textId="4387E10C" w:rsidR="005214E9" w:rsidRPr="00776F0D" w:rsidRDefault="006305D7" w:rsidP="00E706C2">
      <w:pPr>
        <w:widowControl/>
        <w:rPr>
          <w:color w:val="auto"/>
        </w:rPr>
      </w:pPr>
      <w:r w:rsidRPr="00776F0D">
        <w:rPr>
          <w:b/>
          <w:color w:val="auto"/>
        </w:rPr>
        <w:t>DISCUSSION</w:t>
      </w:r>
      <w:r w:rsidRPr="00776F0D">
        <w:rPr>
          <w:b/>
          <w:bCs/>
          <w:color w:val="auto"/>
        </w:rPr>
        <w:t>:</w:t>
      </w:r>
    </w:p>
    <w:p w14:paraId="0181AD85" w14:textId="5F517DEE" w:rsidR="00232A3A" w:rsidRPr="00776F0D" w:rsidRDefault="005012CC" w:rsidP="00E706C2">
      <w:pPr>
        <w:widowControl/>
        <w:rPr>
          <w:color w:val="auto"/>
        </w:rPr>
      </w:pPr>
      <w:r w:rsidRPr="00776F0D">
        <w:rPr>
          <w:color w:val="auto"/>
        </w:rPr>
        <w:t>Here we present a versatile and sensitive method to quantify InsPs including PP-InsPs in plant extracts</w:t>
      </w:r>
      <w:r w:rsidR="00CD1695" w:rsidRPr="00776F0D">
        <w:rPr>
          <w:color w:val="auto"/>
        </w:rPr>
        <w:t xml:space="preserve"> and provide practical tips </w:t>
      </w:r>
      <w:r w:rsidR="005D615C" w:rsidRPr="00776F0D">
        <w:rPr>
          <w:color w:val="auto"/>
        </w:rPr>
        <w:t xml:space="preserve">on </w:t>
      </w:r>
      <w:r w:rsidR="00CD1695" w:rsidRPr="00776F0D">
        <w:rPr>
          <w:color w:val="auto"/>
        </w:rPr>
        <w:t>how to get this method established</w:t>
      </w:r>
      <w:r w:rsidRPr="00776F0D">
        <w:rPr>
          <w:color w:val="auto"/>
        </w:rPr>
        <w:t xml:space="preserve">. </w:t>
      </w:r>
      <w:r w:rsidR="005214E9" w:rsidRPr="00776F0D">
        <w:rPr>
          <w:color w:val="auto"/>
        </w:rPr>
        <w:t xml:space="preserve">Even though the protocol is generally robust, suboptimal runs and analyses can occur. In most cases, those runs can be identified by a </w:t>
      </w:r>
      <w:r w:rsidR="00CD1695" w:rsidRPr="00776F0D">
        <w:rPr>
          <w:color w:val="auto"/>
        </w:rPr>
        <w:t xml:space="preserve">strong reduction or even complete </w:t>
      </w:r>
      <w:r w:rsidR="005214E9" w:rsidRPr="00776F0D">
        <w:rPr>
          <w:color w:val="auto"/>
        </w:rPr>
        <w:t>loss of highly</w:t>
      </w:r>
      <w:r w:rsidR="000864DE" w:rsidRPr="00776F0D">
        <w:rPr>
          <w:color w:val="auto"/>
        </w:rPr>
        <w:t xml:space="preserve"> phosphorylated InsPs</w:t>
      </w:r>
      <w:r w:rsidR="0031392D" w:rsidRPr="00776F0D">
        <w:rPr>
          <w:color w:val="auto"/>
        </w:rPr>
        <w:t>,</w:t>
      </w:r>
      <w:r w:rsidR="000864DE" w:rsidRPr="00776F0D">
        <w:rPr>
          <w:color w:val="auto"/>
        </w:rPr>
        <w:t xml:space="preserve"> especiall</w:t>
      </w:r>
      <w:r w:rsidR="00CD1695" w:rsidRPr="00776F0D">
        <w:rPr>
          <w:color w:val="auto"/>
        </w:rPr>
        <w:t>y the</w:t>
      </w:r>
      <w:r w:rsidR="0031392D" w:rsidRPr="00776F0D">
        <w:rPr>
          <w:color w:val="auto"/>
        </w:rPr>
        <w:t xml:space="preserve"> </w:t>
      </w:r>
      <w:r w:rsidR="005214E9" w:rsidRPr="00776F0D">
        <w:rPr>
          <w:color w:val="auto"/>
        </w:rPr>
        <w:t>PP-InsP species InsP</w:t>
      </w:r>
      <w:r w:rsidR="005214E9" w:rsidRPr="00776F0D">
        <w:rPr>
          <w:color w:val="auto"/>
          <w:vertAlign w:val="subscript"/>
        </w:rPr>
        <w:t>7</w:t>
      </w:r>
      <w:r w:rsidR="005214E9" w:rsidRPr="00776F0D">
        <w:rPr>
          <w:color w:val="auto"/>
        </w:rPr>
        <w:t xml:space="preserve"> and InsP</w:t>
      </w:r>
      <w:r w:rsidR="005214E9" w:rsidRPr="00776F0D">
        <w:rPr>
          <w:color w:val="auto"/>
          <w:vertAlign w:val="subscript"/>
        </w:rPr>
        <w:t>8</w:t>
      </w:r>
      <w:r w:rsidR="005214E9" w:rsidRPr="00776F0D">
        <w:rPr>
          <w:color w:val="auto"/>
        </w:rPr>
        <w:t>. Possible reasons can be microbial contaminations of the plant material</w:t>
      </w:r>
      <w:r w:rsidR="0031392D" w:rsidRPr="00776F0D">
        <w:rPr>
          <w:color w:val="auto"/>
        </w:rPr>
        <w:t xml:space="preserve"> and</w:t>
      </w:r>
      <w:r w:rsidR="005214E9" w:rsidRPr="00776F0D">
        <w:rPr>
          <w:color w:val="auto"/>
        </w:rPr>
        <w:t xml:space="preserve"> </w:t>
      </w:r>
      <w:r w:rsidR="00CD1695" w:rsidRPr="00776F0D">
        <w:rPr>
          <w:color w:val="auto"/>
        </w:rPr>
        <w:t xml:space="preserve">insufficient deactivation of </w:t>
      </w:r>
      <w:r w:rsidR="000864DE" w:rsidRPr="00776F0D">
        <w:rPr>
          <w:color w:val="auto"/>
        </w:rPr>
        <w:t xml:space="preserve">endogenous </w:t>
      </w:r>
      <w:r w:rsidR="00CD1695" w:rsidRPr="00776F0D">
        <w:rPr>
          <w:color w:val="auto"/>
        </w:rPr>
        <w:t>plant PP-InsP hydrolases during extraction</w:t>
      </w:r>
      <w:r w:rsidR="000864DE" w:rsidRPr="00776F0D">
        <w:rPr>
          <w:color w:val="auto"/>
        </w:rPr>
        <w:t xml:space="preserve"> due to insufficient grinding and thawing of plant material that will not be in immediate contact with extraction buffer. Further</w:t>
      </w:r>
      <w:r w:rsidR="0092621A" w:rsidRPr="00776F0D">
        <w:rPr>
          <w:color w:val="auto"/>
        </w:rPr>
        <w:t xml:space="preserve"> reasons include</w:t>
      </w:r>
      <w:r w:rsidR="005214E9" w:rsidRPr="00776F0D">
        <w:rPr>
          <w:color w:val="auto"/>
        </w:rPr>
        <w:t xml:space="preserve"> </w:t>
      </w:r>
      <w:r w:rsidR="000864DE" w:rsidRPr="00776F0D">
        <w:rPr>
          <w:color w:val="auto"/>
        </w:rPr>
        <w:t xml:space="preserve">inaccurate </w:t>
      </w:r>
      <w:r w:rsidR="005214E9" w:rsidRPr="00776F0D">
        <w:rPr>
          <w:color w:val="auto"/>
        </w:rPr>
        <w:t>pH</w:t>
      </w:r>
      <w:r w:rsidR="000864DE" w:rsidRPr="00776F0D">
        <w:rPr>
          <w:color w:val="auto"/>
        </w:rPr>
        <w:t xml:space="preserve"> adjustment by insufficient or excess addition of </w:t>
      </w:r>
      <w:r w:rsidR="005214E9" w:rsidRPr="00776F0D">
        <w:rPr>
          <w:color w:val="auto"/>
        </w:rPr>
        <w:t>neutralization</w:t>
      </w:r>
      <w:r w:rsidR="000864DE" w:rsidRPr="00776F0D">
        <w:rPr>
          <w:color w:val="auto"/>
        </w:rPr>
        <w:t xml:space="preserve"> buffer</w:t>
      </w:r>
      <w:r w:rsidR="0031392D" w:rsidRPr="00776F0D">
        <w:rPr>
          <w:color w:val="auto"/>
        </w:rPr>
        <w:t>,</w:t>
      </w:r>
      <w:r w:rsidR="005214E9" w:rsidRPr="00776F0D">
        <w:rPr>
          <w:color w:val="auto"/>
        </w:rPr>
        <w:t xml:space="preserve"> or</w:t>
      </w:r>
      <w:r w:rsidR="000864DE" w:rsidRPr="00776F0D">
        <w:rPr>
          <w:color w:val="auto"/>
        </w:rPr>
        <w:t xml:space="preserve"> simply</w:t>
      </w:r>
      <w:r w:rsidR="005214E9" w:rsidRPr="00776F0D">
        <w:rPr>
          <w:color w:val="auto"/>
        </w:rPr>
        <w:t xml:space="preserve"> insufficient sample material. </w:t>
      </w:r>
      <w:r w:rsidR="00232A3A" w:rsidRPr="00776F0D">
        <w:rPr>
          <w:color w:val="auto"/>
        </w:rPr>
        <w:t>The la</w:t>
      </w:r>
      <w:r w:rsidR="0092621A" w:rsidRPr="00776F0D">
        <w:rPr>
          <w:color w:val="auto"/>
        </w:rPr>
        <w:t>t</w:t>
      </w:r>
      <w:r w:rsidR="00232A3A" w:rsidRPr="00776F0D">
        <w:rPr>
          <w:color w:val="auto"/>
        </w:rPr>
        <w:t xml:space="preserve">ter can make it difficult to detect PP-InsPs, since those are often present in very low amounts in the cells. </w:t>
      </w:r>
      <w:r w:rsidR="00FA55A6" w:rsidRPr="00776F0D">
        <w:rPr>
          <w:color w:val="auto"/>
        </w:rPr>
        <w:t xml:space="preserve">An </w:t>
      </w:r>
      <w:r w:rsidR="005214E9" w:rsidRPr="00776F0D">
        <w:rPr>
          <w:color w:val="auto"/>
        </w:rPr>
        <w:t>excess</w:t>
      </w:r>
      <w:r w:rsidR="00FA55A6" w:rsidRPr="00776F0D">
        <w:rPr>
          <w:color w:val="auto"/>
        </w:rPr>
        <w:t xml:space="preserve"> of</w:t>
      </w:r>
      <w:r w:rsidR="005214E9" w:rsidRPr="00776F0D">
        <w:rPr>
          <w:color w:val="auto"/>
        </w:rPr>
        <w:t xml:space="preserve"> sample material or inefficient drying </w:t>
      </w:r>
      <w:r w:rsidR="00FA55A6" w:rsidRPr="00776F0D">
        <w:rPr>
          <w:color w:val="auto"/>
        </w:rPr>
        <w:t xml:space="preserve">during step </w:t>
      </w:r>
      <w:r w:rsidR="00216FB1" w:rsidRPr="00776F0D">
        <w:rPr>
          <w:color w:val="auto"/>
        </w:rPr>
        <w:t>3</w:t>
      </w:r>
      <w:r w:rsidR="00FA55A6" w:rsidRPr="00776F0D">
        <w:rPr>
          <w:color w:val="auto"/>
        </w:rPr>
        <w:t xml:space="preserve">.5 may cause dilution of the perchloric acid, therefore </w:t>
      </w:r>
      <w:r w:rsidR="005214E9" w:rsidRPr="00776F0D">
        <w:rPr>
          <w:color w:val="auto"/>
        </w:rPr>
        <w:t>also lead</w:t>
      </w:r>
      <w:r w:rsidR="00FA55A6" w:rsidRPr="00776F0D">
        <w:rPr>
          <w:color w:val="auto"/>
        </w:rPr>
        <w:t>ing</w:t>
      </w:r>
      <w:r w:rsidR="005214E9" w:rsidRPr="00776F0D">
        <w:rPr>
          <w:color w:val="auto"/>
        </w:rPr>
        <w:t xml:space="preserve"> to</w:t>
      </w:r>
      <w:r w:rsidR="004101E7" w:rsidRPr="00776F0D">
        <w:rPr>
          <w:color w:val="auto"/>
        </w:rPr>
        <w:t xml:space="preserve"> insufficient enzyme deactivation</w:t>
      </w:r>
      <w:r w:rsidR="005214E9" w:rsidRPr="00776F0D">
        <w:rPr>
          <w:color w:val="auto"/>
        </w:rPr>
        <w:t xml:space="preserve"> </w:t>
      </w:r>
      <w:r w:rsidR="004101E7" w:rsidRPr="00776F0D">
        <w:rPr>
          <w:color w:val="auto"/>
        </w:rPr>
        <w:t xml:space="preserve">and </w:t>
      </w:r>
      <w:r w:rsidR="005214E9" w:rsidRPr="00776F0D">
        <w:rPr>
          <w:color w:val="auto"/>
        </w:rPr>
        <w:t>a specific loss of InsP</w:t>
      </w:r>
      <w:r w:rsidR="005214E9" w:rsidRPr="00776F0D">
        <w:rPr>
          <w:color w:val="auto"/>
          <w:vertAlign w:val="subscript"/>
        </w:rPr>
        <w:t>6</w:t>
      </w:r>
      <w:r w:rsidR="005214E9" w:rsidRPr="00776F0D">
        <w:rPr>
          <w:color w:val="auto"/>
        </w:rPr>
        <w:t xml:space="preserve"> and PP-InsPs. </w:t>
      </w:r>
      <w:r w:rsidR="00232A3A" w:rsidRPr="00776F0D">
        <w:rPr>
          <w:color w:val="auto"/>
        </w:rPr>
        <w:t>The amount of plant material, as well as radiolabel used in this protocol were optimized based on costs and performance, and is therefore close to the lowest amount that is still sufficient for providing optimal results.</w:t>
      </w:r>
    </w:p>
    <w:p w14:paraId="410E84C7" w14:textId="41A60303" w:rsidR="005214E9" w:rsidRPr="00776F0D" w:rsidRDefault="005214E9" w:rsidP="00E706C2">
      <w:pPr>
        <w:widowControl/>
        <w:rPr>
          <w:color w:val="auto"/>
        </w:rPr>
      </w:pPr>
      <w:r w:rsidRPr="00776F0D">
        <w:rPr>
          <w:color w:val="auto"/>
        </w:rPr>
        <w:lastRenderedPageBreak/>
        <w:t xml:space="preserve">In addition, the column resin will gradually loose its binding capacity. The first sign of this process is (for reasons not entirely clear to the authors) a specific loss of higher phosphorylated InsP species like the PP-InsPs. </w:t>
      </w:r>
      <w:r w:rsidR="004101E7" w:rsidRPr="00776F0D">
        <w:rPr>
          <w:color w:val="auto"/>
        </w:rPr>
        <w:t>With further aging</w:t>
      </w:r>
      <w:r w:rsidRPr="00776F0D">
        <w:rPr>
          <w:color w:val="auto"/>
        </w:rPr>
        <w:t>, even InsP</w:t>
      </w:r>
      <w:r w:rsidRPr="00776F0D">
        <w:rPr>
          <w:color w:val="auto"/>
          <w:vertAlign w:val="subscript"/>
        </w:rPr>
        <w:t>6</w:t>
      </w:r>
      <w:r w:rsidRPr="00776F0D">
        <w:rPr>
          <w:color w:val="auto"/>
        </w:rPr>
        <w:t xml:space="preserve"> will bind less efficiently to the column (</w:t>
      </w:r>
      <w:r w:rsidRPr="00776F0D">
        <w:rPr>
          <w:b/>
          <w:color w:val="auto"/>
        </w:rPr>
        <w:t xml:space="preserve">Figure </w:t>
      </w:r>
      <w:r w:rsidR="00FD54C7" w:rsidRPr="00776F0D">
        <w:rPr>
          <w:b/>
          <w:color w:val="auto"/>
        </w:rPr>
        <w:t>1</w:t>
      </w:r>
      <w:r w:rsidRPr="00776F0D">
        <w:rPr>
          <w:b/>
          <w:color w:val="auto"/>
        </w:rPr>
        <w:t>D</w:t>
      </w:r>
      <w:r w:rsidRPr="00776F0D">
        <w:rPr>
          <w:color w:val="auto"/>
        </w:rPr>
        <w:t>)</w:t>
      </w:r>
      <w:r w:rsidR="00E37659" w:rsidRPr="00776F0D">
        <w:rPr>
          <w:color w:val="auto"/>
        </w:rPr>
        <w:t>. Therefore, the use of an adequate column</w:t>
      </w:r>
      <w:r w:rsidR="00D3470F" w:rsidRPr="00776F0D">
        <w:rPr>
          <w:color w:val="auto"/>
        </w:rPr>
        <w:t>, as well as meticulous handling of the sample and proper maintenance of the HPLC components is crucial for ensuring accurate results</w:t>
      </w:r>
      <w:r w:rsidR="0025590B" w:rsidRPr="00776F0D">
        <w:rPr>
          <w:color w:val="auto"/>
        </w:rPr>
        <w:t>.</w:t>
      </w:r>
    </w:p>
    <w:p w14:paraId="650897D0" w14:textId="77777777" w:rsidR="005214E9" w:rsidRPr="00776F0D" w:rsidRDefault="005214E9" w:rsidP="00E706C2">
      <w:pPr>
        <w:widowControl/>
        <w:rPr>
          <w:color w:val="auto"/>
        </w:rPr>
      </w:pPr>
    </w:p>
    <w:p w14:paraId="15B4F862" w14:textId="4E8C932C" w:rsidR="005214E9" w:rsidRPr="00776F0D" w:rsidRDefault="005214E9" w:rsidP="00E706C2">
      <w:pPr>
        <w:widowControl/>
        <w:rPr>
          <w:color w:val="auto"/>
        </w:rPr>
      </w:pPr>
      <w:r w:rsidRPr="00776F0D">
        <w:rPr>
          <w:color w:val="auto"/>
        </w:rPr>
        <w:t>When comparing samples and runs, especially when generated with different equipment (e.g.</w:t>
      </w:r>
      <w:r w:rsidR="005D615C" w:rsidRPr="00776F0D">
        <w:rPr>
          <w:color w:val="auto"/>
        </w:rPr>
        <w:t xml:space="preserve">, </w:t>
      </w:r>
      <w:r w:rsidRPr="00776F0D">
        <w:rPr>
          <w:color w:val="auto"/>
        </w:rPr>
        <w:t>HPLC systems and columns) or on different days, it is crucial to normalize the samples to each other</w:t>
      </w:r>
      <w:r w:rsidR="00C55656" w:rsidRPr="00776F0D">
        <w:rPr>
          <w:color w:val="auto"/>
        </w:rPr>
        <w:t xml:space="preserve"> (as described in </w:t>
      </w:r>
      <w:r w:rsidR="005D615C" w:rsidRPr="00776F0D">
        <w:rPr>
          <w:color w:val="auto"/>
        </w:rPr>
        <w:t xml:space="preserve">step </w:t>
      </w:r>
      <w:r w:rsidR="00C55656" w:rsidRPr="00776F0D">
        <w:rPr>
          <w:color w:val="auto"/>
        </w:rPr>
        <w:t xml:space="preserve">7.3) </w:t>
      </w:r>
      <w:r w:rsidRPr="00776F0D">
        <w:rPr>
          <w:color w:val="auto"/>
        </w:rPr>
        <w:t>and to analyze them in the same way. Only through normalization it is possible and accurate to show multiple samples in the same graph (</w:t>
      </w:r>
      <w:r w:rsidRPr="00776F0D">
        <w:rPr>
          <w:b/>
          <w:color w:val="auto"/>
        </w:rPr>
        <w:t xml:space="preserve">Figure </w:t>
      </w:r>
      <w:r w:rsidR="00FD54C7" w:rsidRPr="00776F0D">
        <w:rPr>
          <w:b/>
          <w:color w:val="auto"/>
        </w:rPr>
        <w:t>3</w:t>
      </w:r>
      <w:r w:rsidRPr="00776F0D">
        <w:rPr>
          <w:color w:val="auto"/>
        </w:rPr>
        <w:t xml:space="preserve">). For quantification of individual InsPs relative to total InsPs, or to another specific InsP species, it is not necessary to normalize, as long as only relative values and not absolute values are shown. Ideally, both the InsP profiles and the quantifications are shown. However, in some cases it is not possible to adequately show two or more runs in the same graph. Different retention times or </w:t>
      </w:r>
      <w:r w:rsidR="004101E7" w:rsidRPr="00776F0D">
        <w:rPr>
          <w:color w:val="auto"/>
        </w:rPr>
        <w:t xml:space="preserve">different </w:t>
      </w:r>
      <w:r w:rsidRPr="00776F0D">
        <w:rPr>
          <w:color w:val="auto"/>
        </w:rPr>
        <w:t xml:space="preserve">levels of background activity can make it difficult to compare unquantified </w:t>
      </w:r>
      <w:r w:rsidR="00095AF9" w:rsidRPr="00776F0D">
        <w:rPr>
          <w:color w:val="auto"/>
        </w:rPr>
        <w:t>SAX-</w:t>
      </w:r>
      <w:r w:rsidRPr="00776F0D">
        <w:rPr>
          <w:color w:val="auto"/>
        </w:rPr>
        <w:t xml:space="preserve">HPLC profiles alone. The same is the true when many samples need to be compared. In such cases, </w:t>
      </w:r>
      <w:r w:rsidR="004101E7" w:rsidRPr="00776F0D">
        <w:rPr>
          <w:color w:val="auto"/>
        </w:rPr>
        <w:t xml:space="preserve">a </w:t>
      </w:r>
      <w:r w:rsidRPr="00776F0D">
        <w:rPr>
          <w:color w:val="auto"/>
        </w:rPr>
        <w:t>further evaluation using an additional software (e.g.</w:t>
      </w:r>
      <w:r w:rsidR="005D615C" w:rsidRPr="00776F0D">
        <w:rPr>
          <w:color w:val="auto"/>
        </w:rPr>
        <w:t>,</w:t>
      </w:r>
      <w:r w:rsidRPr="00776F0D">
        <w:rPr>
          <w:color w:val="auto"/>
        </w:rPr>
        <w:t xml:space="preserve"> Origin) for individual peak quantification is necessary.</w:t>
      </w:r>
    </w:p>
    <w:p w14:paraId="030933E4" w14:textId="77777777" w:rsidR="005214E9" w:rsidRPr="00776F0D" w:rsidRDefault="005214E9" w:rsidP="00E706C2">
      <w:pPr>
        <w:widowControl/>
        <w:rPr>
          <w:color w:val="auto"/>
        </w:rPr>
      </w:pPr>
    </w:p>
    <w:p w14:paraId="6F986BF8" w14:textId="7C6B1628" w:rsidR="00142497" w:rsidRPr="00776F0D" w:rsidRDefault="004101E7" w:rsidP="00E706C2">
      <w:pPr>
        <w:widowControl/>
        <w:rPr>
          <w:color w:val="auto"/>
        </w:rPr>
      </w:pPr>
      <w:r w:rsidRPr="00776F0D">
        <w:rPr>
          <w:color w:val="auto"/>
        </w:rPr>
        <w:t xml:space="preserve">The authors are aware that the </w:t>
      </w:r>
      <w:r w:rsidR="00D16A5F" w:rsidRPr="00776F0D">
        <w:rPr>
          <w:color w:val="auto"/>
        </w:rPr>
        <w:t xml:space="preserve">protocol </w:t>
      </w:r>
      <w:r w:rsidRPr="00776F0D">
        <w:rPr>
          <w:color w:val="auto"/>
        </w:rPr>
        <w:t>described</w:t>
      </w:r>
      <w:r w:rsidR="0025590B" w:rsidRPr="00776F0D">
        <w:rPr>
          <w:color w:val="auto"/>
        </w:rPr>
        <w:t xml:space="preserve"> </w:t>
      </w:r>
      <w:r w:rsidR="00D16A5F" w:rsidRPr="00776F0D">
        <w:rPr>
          <w:color w:val="auto"/>
        </w:rPr>
        <w:t xml:space="preserve">here </w:t>
      </w:r>
      <w:r w:rsidR="001A3A62" w:rsidRPr="00776F0D">
        <w:rPr>
          <w:color w:val="auto"/>
        </w:rPr>
        <w:t>can be optimized</w:t>
      </w:r>
      <w:r w:rsidR="0006210A" w:rsidRPr="00776F0D">
        <w:rPr>
          <w:color w:val="auto"/>
        </w:rPr>
        <w:t xml:space="preserve"> and</w:t>
      </w:r>
      <w:r w:rsidR="00D16A5F" w:rsidRPr="00776F0D">
        <w:rPr>
          <w:color w:val="auto"/>
        </w:rPr>
        <w:t xml:space="preserve"> needs to be adapted to each individual </w:t>
      </w:r>
      <w:r w:rsidR="0063526D" w:rsidRPr="00776F0D">
        <w:rPr>
          <w:color w:val="auto"/>
        </w:rPr>
        <w:t>research question.</w:t>
      </w:r>
      <w:r w:rsidR="00D16A5F" w:rsidRPr="00776F0D">
        <w:rPr>
          <w:color w:val="auto"/>
        </w:rPr>
        <w:t xml:space="preserve"> </w:t>
      </w:r>
      <w:r w:rsidR="001A3A62" w:rsidRPr="00776F0D">
        <w:rPr>
          <w:color w:val="auto"/>
        </w:rPr>
        <w:t xml:space="preserve">Although being </w:t>
      </w:r>
      <w:r w:rsidR="0025590B" w:rsidRPr="00776F0D">
        <w:rPr>
          <w:color w:val="auto"/>
        </w:rPr>
        <w:t xml:space="preserve">optimized for </w:t>
      </w:r>
      <w:r w:rsidR="0025590B" w:rsidRPr="00776F0D">
        <w:rPr>
          <w:i/>
          <w:color w:val="auto"/>
        </w:rPr>
        <w:t>Arabidopsis</w:t>
      </w:r>
      <w:r w:rsidR="0025590B" w:rsidRPr="00776F0D">
        <w:rPr>
          <w:color w:val="auto"/>
        </w:rPr>
        <w:t xml:space="preserve"> extracts</w:t>
      </w:r>
      <w:r w:rsidR="00460943" w:rsidRPr="00776F0D">
        <w:rPr>
          <w:color w:val="auto"/>
        </w:rPr>
        <w:fldChar w:fldCharType="begin">
          <w:fldData xml:space="preserve">PEVuZE5vdGU+PENpdGU+PEF1dGhvcj5MYWhhPC9BdXRob3I+PFllYXI+MjAxNTwvWWVhcj48UmVj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MYWhhPC9BdXRob3I+PFllYXI+MjAxNTwvWWVhcj48UmVj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460943" w:rsidRPr="00776F0D">
        <w:rPr>
          <w:color w:val="auto"/>
        </w:rPr>
      </w:r>
      <w:r w:rsidR="00460943" w:rsidRPr="00776F0D">
        <w:rPr>
          <w:color w:val="auto"/>
        </w:rPr>
        <w:fldChar w:fldCharType="separate"/>
      </w:r>
      <w:r w:rsidR="00F01E18" w:rsidRPr="00776F0D">
        <w:rPr>
          <w:noProof/>
          <w:color w:val="auto"/>
          <w:vertAlign w:val="superscript"/>
        </w:rPr>
        <w:t>7,17</w:t>
      </w:r>
      <w:r w:rsidR="00460943" w:rsidRPr="00776F0D">
        <w:rPr>
          <w:color w:val="auto"/>
        </w:rPr>
        <w:fldChar w:fldCharType="end"/>
      </w:r>
      <w:r w:rsidR="001A3A62" w:rsidRPr="00776F0D">
        <w:rPr>
          <w:color w:val="auto"/>
        </w:rPr>
        <w:t xml:space="preserve"> in this protocol</w:t>
      </w:r>
      <w:r w:rsidR="009E4B19" w:rsidRPr="00776F0D">
        <w:rPr>
          <w:color w:val="auto"/>
        </w:rPr>
        <w:t xml:space="preserve">, </w:t>
      </w:r>
      <w:r w:rsidR="00025880" w:rsidRPr="00776F0D">
        <w:rPr>
          <w:color w:val="auto"/>
        </w:rPr>
        <w:t>this method is versatile and can help determining InsP profiles of other plant species as well. Here we</w:t>
      </w:r>
      <w:r w:rsidR="00D16410" w:rsidRPr="00776F0D">
        <w:rPr>
          <w:color w:val="auto"/>
        </w:rPr>
        <w:t xml:space="preserve"> </w:t>
      </w:r>
      <w:r w:rsidR="00025880" w:rsidRPr="00776F0D">
        <w:rPr>
          <w:color w:val="auto"/>
        </w:rPr>
        <w:t xml:space="preserve">exemplify this possibility by presenting </w:t>
      </w:r>
      <w:r w:rsidR="00D16410" w:rsidRPr="00776F0D">
        <w:rPr>
          <w:color w:val="auto"/>
        </w:rPr>
        <w:t xml:space="preserve">for </w:t>
      </w:r>
      <w:r w:rsidR="00E82F86" w:rsidRPr="00776F0D">
        <w:rPr>
          <w:color w:val="auto"/>
        </w:rPr>
        <w:t xml:space="preserve">the first time </w:t>
      </w:r>
      <w:r w:rsidR="00025880" w:rsidRPr="00776F0D">
        <w:rPr>
          <w:color w:val="auto"/>
        </w:rPr>
        <w:t xml:space="preserve">a InsP profile </w:t>
      </w:r>
      <w:r w:rsidR="00E82F86" w:rsidRPr="00776F0D">
        <w:rPr>
          <w:color w:val="auto"/>
        </w:rPr>
        <w:t xml:space="preserve">for </w:t>
      </w:r>
      <w:r w:rsidR="00D16410" w:rsidRPr="00776F0D">
        <w:rPr>
          <w:i/>
          <w:color w:val="auto"/>
        </w:rPr>
        <w:t>L. japonicus</w:t>
      </w:r>
      <w:r w:rsidR="00D16410" w:rsidRPr="00776F0D">
        <w:rPr>
          <w:color w:val="auto"/>
        </w:rPr>
        <w:t>,</w:t>
      </w:r>
      <w:r w:rsidR="00025880" w:rsidRPr="00776F0D">
        <w:rPr>
          <w:color w:val="auto"/>
        </w:rPr>
        <w:t xml:space="preserve"> which required </w:t>
      </w:r>
      <w:r w:rsidR="0000789C" w:rsidRPr="00776F0D">
        <w:rPr>
          <w:color w:val="auto"/>
        </w:rPr>
        <w:t>n</w:t>
      </w:r>
      <w:r w:rsidR="0047542A" w:rsidRPr="00776F0D">
        <w:rPr>
          <w:color w:val="auto"/>
        </w:rPr>
        <w:t>o</w:t>
      </w:r>
      <w:r w:rsidR="00025880" w:rsidRPr="00776F0D">
        <w:rPr>
          <w:color w:val="auto"/>
        </w:rPr>
        <w:t xml:space="preserve"> modifications</w:t>
      </w:r>
      <w:r w:rsidR="0047542A" w:rsidRPr="00776F0D">
        <w:rPr>
          <w:color w:val="auto"/>
        </w:rPr>
        <w:t xml:space="preserve"> </w:t>
      </w:r>
      <w:r w:rsidR="00D3470F" w:rsidRPr="00776F0D">
        <w:rPr>
          <w:color w:val="auto"/>
        </w:rPr>
        <w:t xml:space="preserve">of the labeling conditions, InsP extraction or </w:t>
      </w:r>
      <w:r w:rsidR="00095AF9" w:rsidRPr="00776F0D">
        <w:rPr>
          <w:color w:val="auto"/>
        </w:rPr>
        <w:t>SAX-</w:t>
      </w:r>
      <w:r w:rsidR="00D3470F" w:rsidRPr="00776F0D">
        <w:rPr>
          <w:color w:val="auto"/>
        </w:rPr>
        <w:t>HPLC run</w:t>
      </w:r>
      <w:r w:rsidR="00FD54C7" w:rsidRPr="00776F0D">
        <w:rPr>
          <w:color w:val="auto"/>
        </w:rPr>
        <w:t xml:space="preserve"> (</w:t>
      </w:r>
      <w:r w:rsidR="00FD54C7" w:rsidRPr="00776F0D">
        <w:rPr>
          <w:b/>
          <w:color w:val="auto"/>
        </w:rPr>
        <w:t>Figure 2</w:t>
      </w:r>
      <w:r w:rsidR="00FD54C7" w:rsidRPr="00776F0D">
        <w:rPr>
          <w:color w:val="auto"/>
        </w:rPr>
        <w:t>)</w:t>
      </w:r>
      <w:r w:rsidR="00025880" w:rsidRPr="00776F0D">
        <w:rPr>
          <w:color w:val="auto"/>
        </w:rPr>
        <w:t>.</w:t>
      </w:r>
      <w:r w:rsidR="00D822BB" w:rsidRPr="00776F0D">
        <w:rPr>
          <w:color w:val="auto"/>
        </w:rPr>
        <w:t xml:space="preserve"> </w:t>
      </w:r>
      <w:r w:rsidR="00980497" w:rsidRPr="00776F0D">
        <w:rPr>
          <w:color w:val="auto"/>
        </w:rPr>
        <w:t>Notably, while overall similar,</w:t>
      </w:r>
      <w:r w:rsidR="001A3A62" w:rsidRPr="00776F0D">
        <w:rPr>
          <w:color w:val="auto"/>
        </w:rPr>
        <w:t xml:space="preserve"> differences are observed between</w:t>
      </w:r>
      <w:r w:rsidR="00980497" w:rsidRPr="00776F0D">
        <w:rPr>
          <w:color w:val="auto"/>
        </w:rPr>
        <w:t xml:space="preserve"> </w:t>
      </w:r>
      <w:r w:rsidR="00980497" w:rsidRPr="00776F0D">
        <w:rPr>
          <w:i/>
          <w:color w:val="auto"/>
        </w:rPr>
        <w:t>L. japonicus</w:t>
      </w:r>
      <w:r w:rsidR="00980497" w:rsidRPr="00776F0D">
        <w:rPr>
          <w:color w:val="auto"/>
        </w:rPr>
        <w:t xml:space="preserve"> and </w:t>
      </w:r>
      <w:r w:rsidR="00980497" w:rsidRPr="00776F0D">
        <w:rPr>
          <w:i/>
          <w:color w:val="auto"/>
        </w:rPr>
        <w:t>Arabidopsis</w:t>
      </w:r>
      <w:r w:rsidR="00980497" w:rsidRPr="00776F0D">
        <w:rPr>
          <w:color w:val="auto"/>
        </w:rPr>
        <w:t xml:space="preserve"> InsP profiles. For instance, in </w:t>
      </w:r>
      <w:r w:rsidR="00980497" w:rsidRPr="00776F0D">
        <w:rPr>
          <w:i/>
          <w:color w:val="auto"/>
        </w:rPr>
        <w:t>L. japonicus</w:t>
      </w:r>
      <w:r w:rsidR="00980497" w:rsidRPr="00776F0D">
        <w:rPr>
          <w:color w:val="auto"/>
        </w:rPr>
        <w:t xml:space="preserve"> InsP</w:t>
      </w:r>
      <w:r w:rsidR="00980497" w:rsidRPr="00776F0D">
        <w:rPr>
          <w:color w:val="auto"/>
          <w:vertAlign w:val="subscript"/>
        </w:rPr>
        <w:t>5</w:t>
      </w:r>
      <w:r w:rsidR="00980497" w:rsidRPr="00776F0D">
        <w:rPr>
          <w:color w:val="auto"/>
        </w:rPr>
        <w:t xml:space="preserve"> [4-OH] </w:t>
      </w:r>
      <w:r w:rsidR="007F04A1" w:rsidRPr="00776F0D">
        <w:rPr>
          <w:color w:val="auto"/>
        </w:rPr>
        <w:t>or its enantiomeric form InsP</w:t>
      </w:r>
      <w:r w:rsidR="007F04A1" w:rsidRPr="00776F0D">
        <w:rPr>
          <w:color w:val="auto"/>
          <w:vertAlign w:val="subscript"/>
        </w:rPr>
        <w:t>5</w:t>
      </w:r>
      <w:r w:rsidR="007F04A1" w:rsidRPr="00776F0D">
        <w:rPr>
          <w:color w:val="auto"/>
        </w:rPr>
        <w:t xml:space="preserve"> [6-OH] </w:t>
      </w:r>
      <w:r w:rsidR="00956AB9" w:rsidRPr="00776F0D">
        <w:rPr>
          <w:color w:val="auto"/>
        </w:rPr>
        <w:t>are</w:t>
      </w:r>
      <w:r w:rsidR="00980497" w:rsidRPr="00776F0D">
        <w:rPr>
          <w:color w:val="auto"/>
        </w:rPr>
        <w:t xml:space="preserve"> more abundant than InsP</w:t>
      </w:r>
      <w:r w:rsidR="00980497" w:rsidRPr="00776F0D">
        <w:rPr>
          <w:color w:val="auto"/>
          <w:vertAlign w:val="subscript"/>
        </w:rPr>
        <w:t>5</w:t>
      </w:r>
      <w:r w:rsidR="00980497" w:rsidRPr="00776F0D">
        <w:rPr>
          <w:color w:val="auto"/>
        </w:rPr>
        <w:t xml:space="preserve"> [1-OH] </w:t>
      </w:r>
      <w:r w:rsidR="007F04A1" w:rsidRPr="00776F0D">
        <w:rPr>
          <w:color w:val="auto"/>
        </w:rPr>
        <w:t>or its enan</w:t>
      </w:r>
      <w:r w:rsidR="00423DAA" w:rsidRPr="00776F0D">
        <w:rPr>
          <w:color w:val="auto"/>
        </w:rPr>
        <w:t>tiomeric form InsP</w:t>
      </w:r>
      <w:r w:rsidR="00423DAA" w:rsidRPr="00776F0D">
        <w:rPr>
          <w:color w:val="auto"/>
          <w:vertAlign w:val="subscript"/>
        </w:rPr>
        <w:t>5</w:t>
      </w:r>
      <w:r w:rsidR="00423DAA" w:rsidRPr="00776F0D">
        <w:rPr>
          <w:color w:val="auto"/>
        </w:rPr>
        <w:t xml:space="preserve"> [3-OH] </w:t>
      </w:r>
      <w:r w:rsidR="00980497" w:rsidRPr="00776F0D">
        <w:rPr>
          <w:color w:val="auto"/>
        </w:rPr>
        <w:t xml:space="preserve">in </w:t>
      </w:r>
      <w:r w:rsidR="00BA0036" w:rsidRPr="00776F0D">
        <w:rPr>
          <w:color w:val="auto"/>
        </w:rPr>
        <w:t xml:space="preserve">comparison </w:t>
      </w:r>
      <w:r w:rsidR="00980497" w:rsidRPr="00776F0D">
        <w:rPr>
          <w:color w:val="auto"/>
        </w:rPr>
        <w:t xml:space="preserve">to </w:t>
      </w:r>
      <w:r w:rsidR="00980497" w:rsidRPr="00776F0D">
        <w:rPr>
          <w:i/>
          <w:color w:val="auto"/>
        </w:rPr>
        <w:t>Arabidopsis</w:t>
      </w:r>
      <w:r w:rsidR="00BA0036" w:rsidRPr="00776F0D">
        <w:rPr>
          <w:color w:val="auto"/>
        </w:rPr>
        <w:t>,</w:t>
      </w:r>
      <w:r w:rsidR="00980497" w:rsidRPr="00776F0D">
        <w:rPr>
          <w:color w:val="auto"/>
        </w:rPr>
        <w:t xml:space="preserve"> where InsP</w:t>
      </w:r>
      <w:r w:rsidR="00980497" w:rsidRPr="00776F0D">
        <w:rPr>
          <w:color w:val="auto"/>
          <w:vertAlign w:val="subscript"/>
        </w:rPr>
        <w:t>5</w:t>
      </w:r>
      <w:r w:rsidR="00980497" w:rsidRPr="00776F0D">
        <w:rPr>
          <w:color w:val="auto"/>
        </w:rPr>
        <w:t xml:space="preserve"> [1-OH] </w:t>
      </w:r>
      <w:r w:rsidR="00423DAA" w:rsidRPr="00776F0D">
        <w:rPr>
          <w:color w:val="auto"/>
        </w:rPr>
        <w:t>or its enantiomeric form InsP</w:t>
      </w:r>
      <w:r w:rsidR="00423DAA" w:rsidRPr="00776F0D">
        <w:rPr>
          <w:color w:val="auto"/>
          <w:vertAlign w:val="subscript"/>
        </w:rPr>
        <w:t>5</w:t>
      </w:r>
      <w:r w:rsidR="00423DAA" w:rsidRPr="00776F0D">
        <w:rPr>
          <w:color w:val="auto"/>
        </w:rPr>
        <w:t xml:space="preserve"> [3-OH] </w:t>
      </w:r>
      <w:r w:rsidR="00956AB9" w:rsidRPr="00776F0D">
        <w:rPr>
          <w:color w:val="auto"/>
        </w:rPr>
        <w:t>are</w:t>
      </w:r>
      <w:r w:rsidR="00980497" w:rsidRPr="00776F0D">
        <w:rPr>
          <w:color w:val="auto"/>
        </w:rPr>
        <w:t xml:space="preserve"> the dominant InsP</w:t>
      </w:r>
      <w:r w:rsidR="00980497" w:rsidRPr="00776F0D">
        <w:rPr>
          <w:color w:val="auto"/>
          <w:vertAlign w:val="subscript"/>
        </w:rPr>
        <w:t>5</w:t>
      </w:r>
      <w:r w:rsidR="00980497" w:rsidRPr="00776F0D">
        <w:rPr>
          <w:color w:val="auto"/>
        </w:rPr>
        <w:t xml:space="preserve"> species</w:t>
      </w:r>
      <w:r w:rsidR="00F608FC" w:rsidRPr="00776F0D">
        <w:rPr>
          <w:color w:val="auto"/>
        </w:rPr>
        <w:t>.</w:t>
      </w:r>
      <w:r w:rsidR="00980497" w:rsidRPr="00776F0D">
        <w:rPr>
          <w:color w:val="auto"/>
        </w:rPr>
        <w:t xml:space="preserve"> Likewise</w:t>
      </w:r>
      <w:r w:rsidR="00F608FC" w:rsidRPr="00776F0D">
        <w:rPr>
          <w:color w:val="auto"/>
        </w:rPr>
        <w:t>, w</w:t>
      </w:r>
      <w:r w:rsidR="00E55F3B" w:rsidRPr="00776F0D">
        <w:rPr>
          <w:color w:val="auto"/>
        </w:rPr>
        <w:t>e anticipate</w:t>
      </w:r>
      <w:r w:rsidR="00025880" w:rsidRPr="00776F0D">
        <w:rPr>
          <w:color w:val="auto"/>
        </w:rPr>
        <w:t xml:space="preserve"> that</w:t>
      </w:r>
      <w:r w:rsidR="00E55F3B" w:rsidRPr="00776F0D">
        <w:rPr>
          <w:color w:val="auto"/>
        </w:rPr>
        <w:t xml:space="preserve"> </w:t>
      </w:r>
      <w:r w:rsidR="0006210A" w:rsidRPr="00776F0D">
        <w:rPr>
          <w:color w:val="auto"/>
        </w:rPr>
        <w:t>alterations</w:t>
      </w:r>
      <w:r w:rsidR="00E55F3B" w:rsidRPr="00776F0D">
        <w:rPr>
          <w:color w:val="auto"/>
        </w:rPr>
        <w:t xml:space="preserve"> in </w:t>
      </w:r>
      <w:r w:rsidR="00D822BB" w:rsidRPr="00776F0D">
        <w:rPr>
          <w:color w:val="auto"/>
        </w:rPr>
        <w:t xml:space="preserve">the media composition, </w:t>
      </w:r>
      <w:r w:rsidR="00E55F3B" w:rsidRPr="00776F0D">
        <w:rPr>
          <w:color w:val="auto"/>
        </w:rPr>
        <w:t>[</w:t>
      </w:r>
      <w:r w:rsidR="00E55F3B" w:rsidRPr="00776F0D">
        <w:rPr>
          <w:color w:val="auto"/>
          <w:vertAlign w:val="superscript"/>
        </w:rPr>
        <w:t>3</w:t>
      </w:r>
      <w:r w:rsidR="00E55F3B" w:rsidRPr="00776F0D">
        <w:rPr>
          <w:color w:val="auto"/>
        </w:rPr>
        <w:t>H]-</w:t>
      </w:r>
      <w:r w:rsidR="00E55F3B" w:rsidRPr="00776F0D">
        <w:rPr>
          <w:i/>
          <w:color w:val="auto"/>
        </w:rPr>
        <w:t>myo</w:t>
      </w:r>
      <w:r w:rsidR="00E55F3B" w:rsidRPr="00776F0D">
        <w:rPr>
          <w:color w:val="auto"/>
        </w:rPr>
        <w:t xml:space="preserve">-inositol concentration, </w:t>
      </w:r>
      <w:r w:rsidR="00D822BB" w:rsidRPr="00776F0D">
        <w:rPr>
          <w:color w:val="auto"/>
        </w:rPr>
        <w:t xml:space="preserve">plant age, </w:t>
      </w:r>
      <w:r w:rsidR="00E55F3B" w:rsidRPr="00776F0D">
        <w:rPr>
          <w:color w:val="auto"/>
        </w:rPr>
        <w:t>environmental conditions (e.g.</w:t>
      </w:r>
      <w:r w:rsidR="005D615C" w:rsidRPr="00776F0D">
        <w:rPr>
          <w:color w:val="auto"/>
        </w:rPr>
        <w:t>,</w:t>
      </w:r>
      <w:r w:rsidR="00E55F3B" w:rsidRPr="00776F0D">
        <w:rPr>
          <w:color w:val="auto"/>
        </w:rPr>
        <w:t xml:space="preserve"> </w:t>
      </w:r>
      <w:r w:rsidR="00D822BB" w:rsidRPr="00776F0D">
        <w:rPr>
          <w:color w:val="auto"/>
        </w:rPr>
        <w:t>light and temperature</w:t>
      </w:r>
      <w:r w:rsidR="00E55F3B" w:rsidRPr="00776F0D">
        <w:rPr>
          <w:color w:val="auto"/>
        </w:rPr>
        <w:t>),</w:t>
      </w:r>
      <w:r w:rsidR="00B86412" w:rsidRPr="00776F0D">
        <w:rPr>
          <w:color w:val="auto"/>
        </w:rPr>
        <w:t xml:space="preserve"> </w:t>
      </w:r>
      <w:r w:rsidR="00D3470F" w:rsidRPr="00776F0D">
        <w:rPr>
          <w:color w:val="auto"/>
        </w:rPr>
        <w:t>addition of chemical compounds</w:t>
      </w:r>
      <w:r w:rsidR="0012151B" w:rsidRPr="00776F0D">
        <w:rPr>
          <w:color w:val="auto"/>
        </w:rPr>
        <w:t xml:space="preserve"> or analyses of plant-microbial interactions</w:t>
      </w:r>
      <w:r w:rsidR="00E55F3B" w:rsidRPr="00776F0D">
        <w:rPr>
          <w:color w:val="auto"/>
        </w:rPr>
        <w:t xml:space="preserve"> among other factors</w:t>
      </w:r>
      <w:r w:rsidR="00142497" w:rsidRPr="00776F0D">
        <w:rPr>
          <w:color w:val="auto"/>
        </w:rPr>
        <w:t>,</w:t>
      </w:r>
      <w:r w:rsidR="00D822BB" w:rsidRPr="00776F0D">
        <w:rPr>
          <w:color w:val="auto"/>
        </w:rPr>
        <w:t xml:space="preserve"> might need to be </w:t>
      </w:r>
      <w:r w:rsidR="000F5D24" w:rsidRPr="00776F0D">
        <w:rPr>
          <w:color w:val="auto"/>
        </w:rPr>
        <w:t xml:space="preserve">tested and </w:t>
      </w:r>
      <w:r w:rsidR="00D822BB" w:rsidRPr="00776F0D">
        <w:rPr>
          <w:color w:val="auto"/>
        </w:rPr>
        <w:t>adapted</w:t>
      </w:r>
      <w:r w:rsidR="00D16410" w:rsidRPr="00776F0D">
        <w:rPr>
          <w:color w:val="auto"/>
        </w:rPr>
        <w:t>.</w:t>
      </w:r>
    </w:p>
    <w:p w14:paraId="333DFEFC" w14:textId="77777777" w:rsidR="005D615C" w:rsidRPr="00776F0D" w:rsidRDefault="005D615C" w:rsidP="00E706C2">
      <w:pPr>
        <w:widowControl/>
        <w:rPr>
          <w:color w:val="auto"/>
        </w:rPr>
      </w:pPr>
    </w:p>
    <w:p w14:paraId="08C7E7E2" w14:textId="44903756" w:rsidR="004B02C6" w:rsidRPr="00776F0D" w:rsidRDefault="00142497" w:rsidP="00E706C2">
      <w:pPr>
        <w:widowControl/>
        <w:rPr>
          <w:color w:val="auto"/>
        </w:rPr>
      </w:pPr>
      <w:r w:rsidRPr="00776F0D">
        <w:rPr>
          <w:color w:val="auto"/>
        </w:rPr>
        <w:t xml:space="preserve">One important drawback of this method that needs to be considered is that </w:t>
      </w:r>
      <w:r w:rsidR="00D822BB" w:rsidRPr="00776F0D">
        <w:rPr>
          <w:color w:val="auto"/>
        </w:rPr>
        <w:t xml:space="preserve">the labeling </w:t>
      </w:r>
      <w:r w:rsidRPr="00776F0D">
        <w:rPr>
          <w:color w:val="auto"/>
        </w:rPr>
        <w:t>is</w:t>
      </w:r>
      <w:r w:rsidR="00D822BB" w:rsidRPr="00776F0D">
        <w:rPr>
          <w:color w:val="auto"/>
        </w:rPr>
        <w:t xml:space="preserve"> done </w:t>
      </w:r>
      <w:r w:rsidR="00D16410" w:rsidRPr="00776F0D">
        <w:rPr>
          <w:color w:val="auto"/>
        </w:rPr>
        <w:t>in</w:t>
      </w:r>
      <w:r w:rsidR="00D822BB" w:rsidRPr="00776F0D">
        <w:rPr>
          <w:color w:val="auto"/>
        </w:rPr>
        <w:t xml:space="preserve"> </w:t>
      </w:r>
      <w:r w:rsidR="000F5D24" w:rsidRPr="00776F0D">
        <w:rPr>
          <w:color w:val="auto"/>
        </w:rPr>
        <w:t xml:space="preserve">a (sterile) </w:t>
      </w:r>
      <w:r w:rsidR="00D822BB" w:rsidRPr="00776F0D">
        <w:rPr>
          <w:color w:val="auto"/>
        </w:rPr>
        <w:t>liquid culture</w:t>
      </w:r>
      <w:r w:rsidRPr="00776F0D">
        <w:rPr>
          <w:color w:val="auto"/>
        </w:rPr>
        <w:t>,</w:t>
      </w:r>
      <w:r w:rsidR="000F5D24" w:rsidRPr="00776F0D">
        <w:rPr>
          <w:color w:val="auto"/>
        </w:rPr>
        <w:t xml:space="preserve"> </w:t>
      </w:r>
      <w:r w:rsidRPr="00776F0D">
        <w:rPr>
          <w:color w:val="auto"/>
        </w:rPr>
        <w:t>which does not represent a physiological environment for</w:t>
      </w:r>
      <w:r w:rsidR="008E1091" w:rsidRPr="00776F0D">
        <w:rPr>
          <w:color w:val="auto"/>
        </w:rPr>
        <w:t xml:space="preserve"> most</w:t>
      </w:r>
      <w:r w:rsidRPr="00776F0D">
        <w:rPr>
          <w:color w:val="auto"/>
        </w:rPr>
        <w:t xml:space="preserve"> land plants</w:t>
      </w:r>
      <w:r w:rsidR="000F5D24" w:rsidRPr="00776F0D">
        <w:rPr>
          <w:color w:val="auto"/>
        </w:rPr>
        <w:t>.</w:t>
      </w:r>
      <w:r w:rsidR="00D822BB" w:rsidRPr="00776F0D">
        <w:rPr>
          <w:color w:val="auto"/>
        </w:rPr>
        <w:t xml:space="preserve"> </w:t>
      </w:r>
      <w:r w:rsidR="000F5D24" w:rsidRPr="00776F0D">
        <w:rPr>
          <w:color w:val="auto"/>
        </w:rPr>
        <w:t xml:space="preserve">In addition, </w:t>
      </w:r>
      <w:r w:rsidR="00352C8C" w:rsidRPr="00776F0D">
        <w:rPr>
          <w:color w:val="auto"/>
        </w:rPr>
        <w:t xml:space="preserve">due to </w:t>
      </w:r>
      <w:r w:rsidR="000F5D24" w:rsidRPr="00776F0D">
        <w:rPr>
          <w:color w:val="auto"/>
        </w:rPr>
        <w:t xml:space="preserve">the high </w:t>
      </w:r>
      <w:r w:rsidR="0025590B" w:rsidRPr="00776F0D">
        <w:rPr>
          <w:color w:val="auto"/>
        </w:rPr>
        <w:t xml:space="preserve">costs </w:t>
      </w:r>
      <w:r w:rsidR="000F5D24" w:rsidRPr="00776F0D">
        <w:rPr>
          <w:color w:val="auto"/>
        </w:rPr>
        <w:t>of [³H]-</w:t>
      </w:r>
      <w:r w:rsidR="000F5D24" w:rsidRPr="00776F0D">
        <w:rPr>
          <w:i/>
          <w:color w:val="auto"/>
        </w:rPr>
        <w:t>myo</w:t>
      </w:r>
      <w:r w:rsidR="000F5D24" w:rsidRPr="00776F0D">
        <w:rPr>
          <w:color w:val="auto"/>
        </w:rPr>
        <w:t>-inositol</w:t>
      </w:r>
      <w:r w:rsidR="00352C8C" w:rsidRPr="00776F0D">
        <w:rPr>
          <w:color w:val="auto"/>
        </w:rPr>
        <w:t>,</w:t>
      </w:r>
      <w:r w:rsidR="00D822BB" w:rsidRPr="00776F0D">
        <w:rPr>
          <w:color w:val="auto"/>
        </w:rPr>
        <w:t xml:space="preserve"> the volume of the labeling solution and the size of the culture vessel is </w:t>
      </w:r>
      <w:r w:rsidR="00352C8C" w:rsidRPr="00776F0D">
        <w:rPr>
          <w:color w:val="auto"/>
        </w:rPr>
        <w:t xml:space="preserve">generally </w:t>
      </w:r>
      <w:r w:rsidR="00D822BB" w:rsidRPr="00776F0D">
        <w:rPr>
          <w:color w:val="auto"/>
        </w:rPr>
        <w:t>limited</w:t>
      </w:r>
      <w:r w:rsidR="000F5D24" w:rsidRPr="00776F0D">
        <w:rPr>
          <w:color w:val="auto"/>
        </w:rPr>
        <w:t xml:space="preserve">, which also </w:t>
      </w:r>
      <w:r w:rsidR="00352C8C" w:rsidRPr="00776F0D">
        <w:rPr>
          <w:color w:val="auto"/>
        </w:rPr>
        <w:t xml:space="preserve">restricts </w:t>
      </w:r>
      <w:r w:rsidR="000F5D24" w:rsidRPr="00776F0D">
        <w:rPr>
          <w:color w:val="auto"/>
        </w:rPr>
        <w:t>the size of the plants that can be used</w:t>
      </w:r>
      <w:r w:rsidR="00D822BB" w:rsidRPr="00776F0D">
        <w:rPr>
          <w:color w:val="auto"/>
        </w:rPr>
        <w:t xml:space="preserve">. </w:t>
      </w:r>
      <w:r w:rsidR="00423DAA" w:rsidRPr="00776F0D">
        <w:rPr>
          <w:color w:val="auto"/>
        </w:rPr>
        <w:t xml:space="preserve">Cultivation in liquid culture can be avoided by directly infiltrating </w:t>
      </w:r>
      <w:r w:rsidR="008F0E71" w:rsidRPr="00776F0D">
        <w:rPr>
          <w:color w:val="auto"/>
        </w:rPr>
        <w:t xml:space="preserve">for instance </w:t>
      </w:r>
      <w:r w:rsidR="00423DAA" w:rsidRPr="00776F0D">
        <w:rPr>
          <w:color w:val="auto"/>
        </w:rPr>
        <w:t>lea</w:t>
      </w:r>
      <w:r w:rsidR="008F0E71" w:rsidRPr="00776F0D">
        <w:rPr>
          <w:color w:val="auto"/>
        </w:rPr>
        <w:t>v</w:t>
      </w:r>
      <w:r w:rsidR="00423DAA" w:rsidRPr="00776F0D">
        <w:rPr>
          <w:color w:val="auto"/>
        </w:rPr>
        <w:t>es of soil-grown plants with [³H]-</w:t>
      </w:r>
      <w:r w:rsidR="00423DAA" w:rsidRPr="00776F0D">
        <w:rPr>
          <w:i/>
          <w:color w:val="auto"/>
        </w:rPr>
        <w:t>myo</w:t>
      </w:r>
      <w:r w:rsidR="00423DAA" w:rsidRPr="00776F0D">
        <w:rPr>
          <w:color w:val="auto"/>
        </w:rPr>
        <w:t>-inositol and subsequently follow</w:t>
      </w:r>
      <w:r w:rsidR="008F0E71" w:rsidRPr="00776F0D">
        <w:rPr>
          <w:color w:val="auto"/>
        </w:rPr>
        <w:t>ing</w:t>
      </w:r>
      <w:r w:rsidR="00423DAA" w:rsidRPr="00776F0D">
        <w:rPr>
          <w:color w:val="auto"/>
        </w:rPr>
        <w:t xml:space="preserve"> the protocol described here</w:t>
      </w:r>
      <w:r w:rsidR="008F0E71" w:rsidRPr="00776F0D">
        <w:rPr>
          <w:color w:val="auto"/>
        </w:rPr>
        <w:t>,</w:t>
      </w:r>
      <w:r w:rsidR="00423DAA" w:rsidRPr="00776F0D">
        <w:rPr>
          <w:color w:val="auto"/>
        </w:rPr>
        <w:t xml:space="preserve"> as previously</w:t>
      </w:r>
      <w:r w:rsidR="008F0E71" w:rsidRPr="00776F0D">
        <w:rPr>
          <w:color w:val="auto"/>
        </w:rPr>
        <w:t xml:space="preserve"> reported</w:t>
      </w:r>
      <w:r w:rsidR="00C67565" w:rsidRPr="00776F0D">
        <w:rPr>
          <w:color w:val="auto"/>
        </w:rPr>
        <w:fldChar w:fldCharType="begin">
          <w:fldData xml:space="preserve">PEVuZE5vdGU+PENpdGU+PEF1dGhvcj5CbMO8aGVyPC9BdXRob3I+PFllYXI+MjAxNzwvWWVhcj48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=
</w:fldData>
        </w:fldChar>
      </w:r>
      <w:r w:rsidR="00C67565" w:rsidRPr="00776F0D">
        <w:rPr>
          <w:color w:val="auto"/>
        </w:rPr>
        <w:instrText xml:space="preserve"> ADDIN EN.CITE </w:instrText>
      </w:r>
      <w:r w:rsidR="00C67565" w:rsidRPr="00776F0D">
        <w:rPr>
          <w:color w:val="auto"/>
        </w:rPr>
        <w:fldChar w:fldCharType="begin">
          <w:fldData xml:space="preserve">PEVuZE5vdGU+PENpdGU+PEF1dGhvcj5CbMO8aGVyPC9BdXRob3I+PFllYXI+MjAxNzwvWWVhcj48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=
</w:fldData>
        </w:fldChar>
      </w:r>
      <w:r w:rsidR="00C67565" w:rsidRPr="00776F0D">
        <w:rPr>
          <w:color w:val="auto"/>
        </w:rPr>
        <w:instrText xml:space="preserve"> ADDIN EN.CITE.DATA </w:instrText>
      </w:r>
      <w:r w:rsidR="00C67565" w:rsidRPr="00776F0D">
        <w:rPr>
          <w:color w:val="auto"/>
        </w:rPr>
      </w:r>
      <w:r w:rsidR="00C67565" w:rsidRPr="00776F0D">
        <w:rPr>
          <w:color w:val="auto"/>
        </w:rPr>
        <w:fldChar w:fldCharType="end"/>
      </w:r>
      <w:r w:rsidR="00C67565" w:rsidRPr="00776F0D">
        <w:rPr>
          <w:color w:val="auto"/>
        </w:rPr>
      </w:r>
      <w:r w:rsidR="00C67565" w:rsidRPr="00776F0D">
        <w:rPr>
          <w:color w:val="auto"/>
        </w:rPr>
        <w:fldChar w:fldCharType="separate"/>
      </w:r>
      <w:r w:rsidR="00C67565" w:rsidRPr="00776F0D">
        <w:rPr>
          <w:noProof/>
          <w:color w:val="auto"/>
          <w:vertAlign w:val="superscript"/>
        </w:rPr>
        <w:t>10</w:t>
      </w:r>
      <w:r w:rsidR="00C67565" w:rsidRPr="00776F0D">
        <w:rPr>
          <w:color w:val="auto"/>
        </w:rPr>
        <w:fldChar w:fldCharType="end"/>
      </w:r>
      <w:r w:rsidR="000152E7" w:rsidRPr="00776F0D">
        <w:rPr>
          <w:color w:val="auto"/>
        </w:rPr>
        <w:t>.</w:t>
      </w:r>
    </w:p>
    <w:p w14:paraId="6FB786E9" w14:textId="77777777" w:rsidR="000C2032" w:rsidRPr="00776F0D" w:rsidRDefault="000C2032" w:rsidP="00E706C2">
      <w:pPr>
        <w:widowControl/>
        <w:rPr>
          <w:color w:val="auto"/>
        </w:rPr>
      </w:pPr>
    </w:p>
    <w:p w14:paraId="6AF0E722" w14:textId="17551D78" w:rsidR="00193418" w:rsidRPr="00776F0D" w:rsidRDefault="00D86716" w:rsidP="00E706C2">
      <w:pPr>
        <w:widowControl/>
        <w:rPr>
          <w:color w:val="auto"/>
        </w:rPr>
      </w:pPr>
      <w:r w:rsidRPr="00776F0D">
        <w:rPr>
          <w:color w:val="auto"/>
        </w:rPr>
        <w:t xml:space="preserve">There </w:t>
      </w:r>
      <w:r w:rsidR="0025590B" w:rsidRPr="00776F0D">
        <w:rPr>
          <w:color w:val="auto"/>
        </w:rPr>
        <w:t>are</w:t>
      </w:r>
      <w:r w:rsidRPr="00776F0D">
        <w:rPr>
          <w:color w:val="auto"/>
        </w:rPr>
        <w:t xml:space="preserve"> </w:t>
      </w:r>
      <w:r w:rsidR="008E1091" w:rsidRPr="00776F0D">
        <w:rPr>
          <w:color w:val="auto"/>
        </w:rPr>
        <w:t>several</w:t>
      </w:r>
      <w:r w:rsidR="0025590B" w:rsidRPr="00776F0D">
        <w:rPr>
          <w:color w:val="auto"/>
        </w:rPr>
        <w:t xml:space="preserve"> </w:t>
      </w:r>
      <w:r w:rsidR="008E1091" w:rsidRPr="00776F0D">
        <w:rPr>
          <w:color w:val="auto"/>
        </w:rPr>
        <w:t>drawbacks</w:t>
      </w:r>
      <w:r w:rsidRPr="00776F0D">
        <w:rPr>
          <w:color w:val="auto"/>
        </w:rPr>
        <w:t xml:space="preserve"> of </w:t>
      </w:r>
      <w:r w:rsidR="00B4002D" w:rsidRPr="00776F0D">
        <w:rPr>
          <w:color w:val="auto"/>
        </w:rPr>
        <w:t xml:space="preserve">this </w:t>
      </w:r>
      <w:r w:rsidRPr="00776F0D">
        <w:rPr>
          <w:color w:val="auto"/>
        </w:rPr>
        <w:t>protocol in comparison to</w:t>
      </w:r>
      <w:r w:rsidR="00B4002D" w:rsidRPr="00776F0D">
        <w:rPr>
          <w:color w:val="auto"/>
        </w:rPr>
        <w:t xml:space="preserve"> alternative methods</w:t>
      </w:r>
      <w:r w:rsidRPr="00776F0D">
        <w:rPr>
          <w:color w:val="auto"/>
        </w:rPr>
        <w:t>,</w:t>
      </w:r>
      <w:r w:rsidR="00B4002D" w:rsidRPr="00776F0D">
        <w:rPr>
          <w:color w:val="auto"/>
        </w:rPr>
        <w:t xml:space="preserve"> </w:t>
      </w:r>
      <w:r w:rsidRPr="00776F0D">
        <w:rPr>
          <w:color w:val="auto"/>
        </w:rPr>
        <w:t xml:space="preserve">such as </w:t>
      </w:r>
      <w:r w:rsidR="00B4002D" w:rsidRPr="00776F0D">
        <w:rPr>
          <w:color w:val="auto"/>
        </w:rPr>
        <w:t>TiO</w:t>
      </w:r>
      <w:r w:rsidR="00B4002D" w:rsidRPr="00776F0D">
        <w:rPr>
          <w:color w:val="auto"/>
          <w:vertAlign w:val="subscript"/>
        </w:rPr>
        <w:t>2</w:t>
      </w:r>
      <w:r w:rsidR="00B4002D" w:rsidRPr="00776F0D">
        <w:rPr>
          <w:color w:val="auto"/>
        </w:rPr>
        <w:t xml:space="preserve"> pull</w:t>
      </w:r>
      <w:r w:rsidRPr="00776F0D">
        <w:rPr>
          <w:color w:val="auto"/>
        </w:rPr>
        <w:t>-</w:t>
      </w:r>
      <w:r w:rsidR="00B4002D" w:rsidRPr="00776F0D">
        <w:rPr>
          <w:color w:val="auto"/>
        </w:rPr>
        <w:t>down followed by PAGE or mass spectrometry based techniques.</w:t>
      </w:r>
      <w:r w:rsidR="00A30CCF" w:rsidRPr="00776F0D">
        <w:rPr>
          <w:color w:val="auto"/>
        </w:rPr>
        <w:t xml:space="preserve"> </w:t>
      </w:r>
      <w:r w:rsidRPr="00776F0D">
        <w:rPr>
          <w:color w:val="auto"/>
        </w:rPr>
        <w:t>Due to the</w:t>
      </w:r>
      <w:r w:rsidR="006336F7" w:rsidRPr="00776F0D">
        <w:rPr>
          <w:color w:val="auto"/>
        </w:rPr>
        <w:t xml:space="preserve"> [</w:t>
      </w:r>
      <w:r w:rsidR="006336F7" w:rsidRPr="00776F0D">
        <w:rPr>
          <w:color w:val="auto"/>
          <w:vertAlign w:val="superscript"/>
        </w:rPr>
        <w:t>3</w:t>
      </w:r>
      <w:r w:rsidR="006336F7" w:rsidRPr="00776F0D">
        <w:rPr>
          <w:color w:val="auto"/>
        </w:rPr>
        <w:t>H]-</w:t>
      </w:r>
      <w:r w:rsidR="006336F7" w:rsidRPr="00776F0D">
        <w:rPr>
          <w:i/>
          <w:color w:val="auto"/>
        </w:rPr>
        <w:t>myo</w:t>
      </w:r>
      <w:r w:rsidR="006336F7" w:rsidRPr="00776F0D">
        <w:rPr>
          <w:color w:val="auto"/>
        </w:rPr>
        <w:t>-inositol</w:t>
      </w:r>
      <w:r w:rsidRPr="00776F0D">
        <w:rPr>
          <w:color w:val="auto"/>
        </w:rPr>
        <w:t xml:space="preserve"> labeling</w:t>
      </w:r>
      <w:r w:rsidR="006336F7" w:rsidRPr="00776F0D">
        <w:rPr>
          <w:color w:val="auto"/>
        </w:rPr>
        <w:t xml:space="preserve">, </w:t>
      </w:r>
      <w:r w:rsidRPr="00776F0D">
        <w:rPr>
          <w:color w:val="auto"/>
        </w:rPr>
        <w:t xml:space="preserve">only </w:t>
      </w:r>
      <w:r w:rsidR="006336F7" w:rsidRPr="00776F0D">
        <w:rPr>
          <w:color w:val="auto"/>
        </w:rPr>
        <w:t xml:space="preserve">InsP species that directly originate from </w:t>
      </w:r>
      <w:r w:rsidRPr="00776F0D">
        <w:rPr>
          <w:color w:val="auto"/>
        </w:rPr>
        <w:t xml:space="preserve">radiolabeled </w:t>
      </w:r>
      <w:r w:rsidR="008E1091" w:rsidRPr="00776F0D">
        <w:rPr>
          <w:i/>
          <w:color w:val="auto"/>
        </w:rPr>
        <w:t>myo</w:t>
      </w:r>
      <w:r w:rsidR="008E1091" w:rsidRPr="00776F0D">
        <w:rPr>
          <w:color w:val="auto"/>
        </w:rPr>
        <w:t>-</w:t>
      </w:r>
      <w:r w:rsidR="006336F7" w:rsidRPr="00776F0D">
        <w:rPr>
          <w:color w:val="auto"/>
        </w:rPr>
        <w:t xml:space="preserve">inositol will be </w:t>
      </w:r>
      <w:r w:rsidRPr="00776F0D">
        <w:rPr>
          <w:color w:val="auto"/>
        </w:rPr>
        <w:lastRenderedPageBreak/>
        <w:t xml:space="preserve">detected </w:t>
      </w:r>
      <w:r w:rsidR="006336F7" w:rsidRPr="00776F0D">
        <w:rPr>
          <w:color w:val="auto"/>
        </w:rPr>
        <w:t xml:space="preserve">in the end. </w:t>
      </w:r>
      <w:r w:rsidR="008E1091" w:rsidRPr="00776F0D">
        <w:rPr>
          <w:color w:val="auto"/>
        </w:rPr>
        <w:t>The method described here is blind to other Ins isomer</w:t>
      </w:r>
      <w:r w:rsidR="009424FC" w:rsidRPr="00776F0D">
        <w:rPr>
          <w:color w:val="auto"/>
        </w:rPr>
        <w:t>s such as</w:t>
      </w:r>
      <w:r w:rsidR="008E1091" w:rsidRPr="00776F0D">
        <w:rPr>
          <w:color w:val="auto"/>
        </w:rPr>
        <w:t xml:space="preserve"> </w:t>
      </w:r>
      <w:r w:rsidR="009424FC" w:rsidRPr="00776F0D">
        <w:rPr>
          <w:i/>
          <w:color w:val="auto"/>
        </w:rPr>
        <w:t>scyllo</w:t>
      </w:r>
      <w:r w:rsidR="009424FC" w:rsidRPr="00776F0D">
        <w:rPr>
          <w:color w:val="auto"/>
        </w:rPr>
        <w:t>-inositol and other isomers some of which have been identified in certain plants</w:t>
      </w:r>
      <w:r w:rsidR="00460943" w:rsidRPr="00776F0D">
        <w:rPr>
          <w:color w:val="auto"/>
        </w:rPr>
        <w:fldChar w:fldCharType="begin"/>
      </w:r>
      <w:r w:rsidR="005A677D" w:rsidRPr="00776F0D">
        <w:rPr>
          <w:color w:val="auto"/>
        </w:rPr>
        <w:instrText xml:space="preserve"> ADDIN EN.CITE &lt;EndNote&gt;&lt;Cite&gt;&lt;Author&gt;Pollard&lt;/Author&gt;&lt;Year&gt;1961&lt;/Year&gt;&lt;RecNum&gt;171&lt;/RecNum&gt;&lt;DisplayText&gt;&lt;style face="superscript"&gt;44&lt;/style&gt;&lt;/DisplayText&gt;&lt;record&gt;&lt;rec-number&gt;171&lt;/rec-number&gt;&lt;foreign-keys&gt;&lt;key app="EN" db-id="e0fareddo9tszmed99rxpprcf0d9d92va0d9" timestamp="0"&gt;171&lt;/key&gt;&lt;/foreign-keys&gt;&lt;ref-type name="Journal Article"&gt;17&lt;/ref-type&gt;&lt;contributors&gt;&lt;authors&gt;&lt;author&gt;Pollard, J. K.&lt;/author&gt;&lt;author&gt;Steward, F. C.&lt;/author&gt;&lt;author&gt;Shantz, E. M.&lt;/author&gt;&lt;/authors&gt;&lt;/contributors&gt;&lt;titles&gt;&lt;title&gt;Hexitols in Coconut Milk - Their Role in Nurture of Dividing Cells&lt;/title&gt;&lt;secondary-title&gt;Plant Physiology&lt;/secondary-title&gt;&lt;alt-title&gt;Plant Physiol&lt;/alt-title&gt;&lt;/titles&gt;&lt;pages&gt;492-&amp;amp;&lt;/pages&gt;&lt;volume&gt;36&lt;/volume&gt;&lt;number&gt;4&lt;/number&gt;&lt;dates&gt;&lt;year&gt;1961&lt;/year&gt;&lt;/dates&gt;&lt;isbn&gt;0032-0889&lt;/isbn&gt;&lt;accession-num&gt;WOS:A19611851C00013&lt;/accession-num&gt;&lt;urls&gt;&lt;related-urls&gt;&lt;url&gt;&amp;lt;Go to ISI&amp;gt;://WOS:A19611851C00013&lt;/url&gt;&lt;/related-urls&gt;&lt;/urls&gt;&lt;electronic-resource-num&gt;DOI 10.1104/pp.36.4.492&lt;/electronic-resource-num&gt;&lt;language&gt;English&lt;/language&gt;&lt;/record&gt;&lt;/Cite&gt;&lt;/EndNote&gt;</w:instrText>
      </w:r>
      <w:r w:rsidR="00460943" w:rsidRPr="00776F0D">
        <w:rPr>
          <w:color w:val="auto"/>
        </w:rPr>
        <w:fldChar w:fldCharType="separate"/>
      </w:r>
      <w:r w:rsidR="005A677D" w:rsidRPr="00776F0D">
        <w:rPr>
          <w:noProof/>
          <w:color w:val="auto"/>
          <w:vertAlign w:val="superscript"/>
        </w:rPr>
        <w:t>44</w:t>
      </w:r>
      <w:r w:rsidR="00460943" w:rsidRPr="00776F0D">
        <w:rPr>
          <w:color w:val="auto"/>
        </w:rPr>
        <w:fldChar w:fldCharType="end"/>
      </w:r>
      <w:r w:rsidR="009424FC" w:rsidRPr="00776F0D">
        <w:rPr>
          <w:color w:val="auto"/>
        </w:rPr>
        <w:t xml:space="preserve">. Furthermore, </w:t>
      </w:r>
      <w:r w:rsidR="009424FC" w:rsidRPr="00776F0D">
        <w:rPr>
          <w:i/>
          <w:color w:val="auto"/>
        </w:rPr>
        <w:t>myo</w:t>
      </w:r>
      <w:r w:rsidR="009424FC" w:rsidRPr="00776F0D">
        <w:rPr>
          <w:color w:val="auto"/>
        </w:rPr>
        <w:t>-</w:t>
      </w:r>
      <w:r w:rsidR="00661372" w:rsidRPr="00776F0D">
        <w:rPr>
          <w:color w:val="auto"/>
        </w:rPr>
        <w:t xml:space="preserve">InsPs </w:t>
      </w:r>
      <w:r w:rsidRPr="00776F0D">
        <w:rPr>
          <w:color w:val="auto"/>
        </w:rPr>
        <w:t>derived from other pathways will be excluded, including those synthesized by</w:t>
      </w:r>
      <w:r w:rsidR="006336F7" w:rsidRPr="00776F0D">
        <w:rPr>
          <w:color w:val="auto"/>
        </w:rPr>
        <w:t xml:space="preserve"> </w:t>
      </w:r>
      <w:r w:rsidR="006336F7" w:rsidRPr="00776F0D">
        <w:rPr>
          <w:i/>
          <w:color w:val="auto"/>
        </w:rPr>
        <w:t>de novo</w:t>
      </w:r>
      <w:r w:rsidR="006336F7" w:rsidRPr="00776F0D">
        <w:rPr>
          <w:color w:val="auto"/>
        </w:rPr>
        <w:t xml:space="preserve"> synthesis of </w:t>
      </w:r>
      <w:r w:rsidR="006336F7" w:rsidRPr="00776F0D">
        <w:rPr>
          <w:i/>
          <w:color w:val="auto"/>
        </w:rPr>
        <w:t>myo</w:t>
      </w:r>
      <w:r w:rsidR="006336F7" w:rsidRPr="00776F0D">
        <w:rPr>
          <w:color w:val="auto"/>
        </w:rPr>
        <w:t xml:space="preserve">-inositol </w:t>
      </w:r>
      <w:r w:rsidR="007E50D9" w:rsidRPr="00776F0D">
        <w:rPr>
          <w:color w:val="auto"/>
        </w:rPr>
        <w:t xml:space="preserve">and </w:t>
      </w:r>
      <w:r w:rsidR="007E50D9" w:rsidRPr="00776F0D">
        <w:rPr>
          <w:i/>
          <w:color w:val="auto"/>
        </w:rPr>
        <w:t>myo</w:t>
      </w:r>
      <w:r w:rsidR="007E50D9" w:rsidRPr="00776F0D">
        <w:rPr>
          <w:color w:val="auto"/>
        </w:rPr>
        <w:t>-inositol-3-phosphate via isomerization of</w:t>
      </w:r>
      <w:r w:rsidR="006336F7" w:rsidRPr="00776F0D">
        <w:rPr>
          <w:color w:val="auto"/>
        </w:rPr>
        <w:t xml:space="preserve"> glucose-6-phosphate</w:t>
      </w:r>
      <w:r w:rsidRPr="00776F0D">
        <w:rPr>
          <w:color w:val="auto"/>
        </w:rPr>
        <w:t>,</w:t>
      </w:r>
      <w:r w:rsidR="006336F7" w:rsidRPr="00776F0D">
        <w:rPr>
          <w:color w:val="auto"/>
        </w:rPr>
        <w:t xml:space="preserve"> catalyzed by </w:t>
      </w:r>
      <w:r w:rsidR="006336F7" w:rsidRPr="00776F0D">
        <w:rPr>
          <w:i/>
          <w:color w:val="auto"/>
        </w:rPr>
        <w:t>myo</w:t>
      </w:r>
      <w:r w:rsidR="006336F7" w:rsidRPr="00776F0D">
        <w:rPr>
          <w:color w:val="auto"/>
        </w:rPr>
        <w:t>-inositol-</w:t>
      </w:r>
      <w:r w:rsidR="007E50D9" w:rsidRPr="00776F0D">
        <w:rPr>
          <w:color w:val="auto"/>
        </w:rPr>
        <w:t xml:space="preserve">3-phosphate synthase </w:t>
      </w:r>
      <w:r w:rsidR="006336F7" w:rsidRPr="00776F0D">
        <w:rPr>
          <w:color w:val="auto"/>
        </w:rPr>
        <w:t>(MIPS) proteins</w:t>
      </w:r>
      <w:r w:rsidR="00485C54" w:rsidRPr="00776F0D">
        <w:rPr>
          <w:color w:val="auto"/>
        </w:rPr>
        <w:fldChar w:fldCharType="begin">
          <w:fldData xml:space="preserve">PEVuZE5vdGU+PENpdGU+PEF1dGhvcj5Eb25haHVlPC9BdXRob3I+PFllYXI+MjAxMDwvWWVhcj48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</w:fldData>
        </w:fldChar>
      </w:r>
      <w:r w:rsidR="00003DDE" w:rsidRPr="00776F0D">
        <w:rPr>
          <w:color w:val="auto"/>
        </w:rPr>
        <w:instrText xml:space="preserve"> ADDIN EN.CITE </w:instrText>
      </w:r>
      <w:r w:rsidR="00003DDE" w:rsidRPr="00776F0D">
        <w:rPr>
          <w:color w:val="auto"/>
        </w:rPr>
        <w:fldChar w:fldCharType="begin">
          <w:fldData xml:space="preserve">PEVuZE5vdGU+PENpdGU+PEF1dGhvcj5Eb25haHVlPC9BdXRob3I+PFllYXI+MjAxMDwvWWVhcj48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</w:fldData>
        </w:fldChar>
      </w:r>
      <w:r w:rsidR="00003DDE" w:rsidRPr="00776F0D">
        <w:rPr>
          <w:color w:val="auto"/>
        </w:rPr>
        <w:instrText xml:space="preserve"> ADDIN EN.CITE.DATA </w:instrText>
      </w:r>
      <w:r w:rsidR="00003DDE" w:rsidRPr="00776F0D">
        <w:rPr>
          <w:color w:val="auto"/>
        </w:rPr>
      </w:r>
      <w:r w:rsidR="00003DDE" w:rsidRPr="00776F0D">
        <w:rPr>
          <w:color w:val="auto"/>
        </w:rPr>
        <w:fldChar w:fldCharType="end"/>
      </w:r>
      <w:r w:rsidR="00485C54" w:rsidRPr="00776F0D">
        <w:rPr>
          <w:color w:val="auto"/>
        </w:rPr>
      </w:r>
      <w:r w:rsidR="00485C54" w:rsidRPr="00776F0D">
        <w:rPr>
          <w:color w:val="auto"/>
        </w:rPr>
        <w:fldChar w:fldCharType="separate"/>
      </w:r>
      <w:r w:rsidR="00003DDE" w:rsidRPr="00776F0D">
        <w:rPr>
          <w:noProof/>
          <w:color w:val="auto"/>
          <w:vertAlign w:val="superscript"/>
        </w:rPr>
        <w:t>45</w:t>
      </w:r>
      <w:r w:rsidR="00485C54" w:rsidRPr="00776F0D">
        <w:rPr>
          <w:color w:val="auto"/>
        </w:rPr>
        <w:fldChar w:fldCharType="end"/>
      </w:r>
      <w:r w:rsidR="006336F7" w:rsidRPr="00776F0D">
        <w:rPr>
          <w:color w:val="auto"/>
        </w:rPr>
        <w:t>.</w:t>
      </w:r>
      <w:r w:rsidR="00A11E1F" w:rsidRPr="00776F0D">
        <w:rPr>
          <w:color w:val="auto"/>
        </w:rPr>
        <w:t xml:space="preserve"> </w:t>
      </w:r>
      <w:r w:rsidR="002D109C" w:rsidRPr="00776F0D">
        <w:rPr>
          <w:color w:val="auto"/>
        </w:rPr>
        <w:t>Although [</w:t>
      </w:r>
      <w:r w:rsidR="002D109C" w:rsidRPr="00776F0D">
        <w:rPr>
          <w:color w:val="auto"/>
          <w:vertAlign w:val="superscript"/>
        </w:rPr>
        <w:t>32</w:t>
      </w:r>
      <w:r w:rsidR="002D109C" w:rsidRPr="00776F0D">
        <w:rPr>
          <w:color w:val="auto"/>
        </w:rPr>
        <w:t>P] or [</w:t>
      </w:r>
      <w:r w:rsidR="002D109C" w:rsidRPr="00776F0D">
        <w:rPr>
          <w:color w:val="auto"/>
          <w:vertAlign w:val="superscript"/>
        </w:rPr>
        <w:t>33</w:t>
      </w:r>
      <w:r w:rsidR="002D109C" w:rsidRPr="00776F0D">
        <w:rPr>
          <w:color w:val="auto"/>
        </w:rPr>
        <w:t>P]-</w:t>
      </w:r>
      <w:r w:rsidR="002D109C" w:rsidRPr="00776F0D">
        <w:rPr>
          <w:i/>
          <w:color w:val="auto"/>
        </w:rPr>
        <w:t>ortho</w:t>
      </w:r>
      <w:r w:rsidR="0025055C" w:rsidRPr="00776F0D">
        <w:rPr>
          <w:color w:val="auto"/>
        </w:rPr>
        <w:t>-phosphate</w:t>
      </w:r>
      <w:r w:rsidR="00193418" w:rsidRPr="00776F0D">
        <w:rPr>
          <w:color w:val="auto"/>
        </w:rPr>
        <w:t xml:space="preserve"> can be used as </w:t>
      </w:r>
      <w:r w:rsidR="003B3402" w:rsidRPr="00776F0D">
        <w:rPr>
          <w:color w:val="auto"/>
        </w:rPr>
        <w:t>alternative labels</w:t>
      </w:r>
      <w:r w:rsidR="0025055C" w:rsidRPr="00776F0D">
        <w:rPr>
          <w:color w:val="auto"/>
        </w:rPr>
        <w:t xml:space="preserve">, </w:t>
      </w:r>
      <w:r w:rsidR="003B3402" w:rsidRPr="00776F0D">
        <w:rPr>
          <w:color w:val="auto"/>
        </w:rPr>
        <w:t>their use poses a major disadvantage, since</w:t>
      </w:r>
      <w:r w:rsidR="000A46F8" w:rsidRPr="00776F0D">
        <w:rPr>
          <w:color w:val="auto"/>
        </w:rPr>
        <w:t xml:space="preserve"> every phosphate</w:t>
      </w:r>
      <w:r w:rsidR="003B3402" w:rsidRPr="00776F0D">
        <w:rPr>
          <w:color w:val="auto"/>
        </w:rPr>
        <w:t>-</w:t>
      </w:r>
      <w:r w:rsidR="000A46F8" w:rsidRPr="00776F0D">
        <w:rPr>
          <w:color w:val="auto"/>
        </w:rPr>
        <w:t>containing molecule</w:t>
      </w:r>
      <w:r w:rsidR="003B3402" w:rsidRPr="00776F0D">
        <w:rPr>
          <w:color w:val="auto"/>
        </w:rPr>
        <w:t>, including</w:t>
      </w:r>
      <w:r w:rsidR="000A46F8" w:rsidRPr="00776F0D">
        <w:rPr>
          <w:color w:val="auto"/>
        </w:rPr>
        <w:t xml:space="preserve"> </w:t>
      </w:r>
      <w:r w:rsidR="003B3402" w:rsidRPr="00776F0D">
        <w:rPr>
          <w:color w:val="auto"/>
        </w:rPr>
        <w:t xml:space="preserve">the abundant </w:t>
      </w:r>
      <w:r w:rsidR="000A46F8" w:rsidRPr="00776F0D">
        <w:rPr>
          <w:color w:val="auto"/>
        </w:rPr>
        <w:t>nucleotides and its derivatives</w:t>
      </w:r>
      <w:r w:rsidR="003B3402" w:rsidRPr="00776F0D">
        <w:rPr>
          <w:color w:val="auto"/>
        </w:rPr>
        <w:t>, will be labeled</w:t>
      </w:r>
      <w:r w:rsidR="000A46F8" w:rsidRPr="00776F0D">
        <w:rPr>
          <w:color w:val="auto"/>
        </w:rPr>
        <w:t xml:space="preserve">. </w:t>
      </w:r>
      <w:r w:rsidR="00B6771F" w:rsidRPr="00776F0D">
        <w:rPr>
          <w:color w:val="auto"/>
        </w:rPr>
        <w:t>T</w:t>
      </w:r>
      <w:r w:rsidR="003B3402" w:rsidRPr="00776F0D">
        <w:rPr>
          <w:color w:val="auto"/>
        </w:rPr>
        <w:t>hose molecules can</w:t>
      </w:r>
      <w:r w:rsidR="000A46F8" w:rsidRPr="00776F0D">
        <w:rPr>
          <w:color w:val="auto"/>
        </w:rPr>
        <w:t xml:space="preserve"> also</w:t>
      </w:r>
      <w:r w:rsidR="003B3402" w:rsidRPr="00776F0D">
        <w:rPr>
          <w:color w:val="auto"/>
        </w:rPr>
        <w:t xml:space="preserve"> be</w:t>
      </w:r>
      <w:r w:rsidR="000A46F8" w:rsidRPr="00776F0D">
        <w:rPr>
          <w:color w:val="auto"/>
        </w:rPr>
        <w:t xml:space="preserve"> extracted with this protocol and bind to the SAX column, </w:t>
      </w:r>
      <w:r w:rsidR="00B6771F" w:rsidRPr="00776F0D">
        <w:rPr>
          <w:color w:val="auto"/>
        </w:rPr>
        <w:t xml:space="preserve">which will result in </w:t>
      </w:r>
      <w:r w:rsidR="000A46F8" w:rsidRPr="00776F0D">
        <w:rPr>
          <w:color w:val="auto"/>
        </w:rPr>
        <w:t>a high level of background activity that will</w:t>
      </w:r>
      <w:r w:rsidR="00B6771F" w:rsidRPr="00776F0D">
        <w:rPr>
          <w:color w:val="auto"/>
        </w:rPr>
        <w:t xml:space="preserve"> interfere with the identification of </w:t>
      </w:r>
      <w:r w:rsidR="000A46F8" w:rsidRPr="00776F0D">
        <w:rPr>
          <w:color w:val="auto"/>
        </w:rPr>
        <w:t>individual InsP peaks</w:t>
      </w:r>
      <w:r w:rsidR="00FC3D64" w:rsidRPr="00776F0D">
        <w:rPr>
          <w:color w:val="auto"/>
        </w:rPr>
        <w:fldChar w:fldCharType="begin">
          <w:fldData xml:space="preserve">PEVuZE5vdGU+PENpdGU+PEF1dGhvcj5LdW88L0F1dGhvcj48WWVhcj4yMDE4PC9ZZWFyPjxSZWNO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</w:fldData>
        </w:fldChar>
      </w:r>
      <w:r w:rsidR="00C67565" w:rsidRPr="00776F0D">
        <w:rPr>
          <w:color w:val="auto"/>
        </w:rPr>
        <w:instrText xml:space="preserve"> ADDIN EN.CITE </w:instrText>
      </w:r>
      <w:r w:rsidR="00C67565" w:rsidRPr="00776F0D">
        <w:rPr>
          <w:color w:val="auto"/>
        </w:rPr>
        <w:fldChar w:fldCharType="begin">
          <w:fldData xml:space="preserve">PEVuZE5vdGU+PENpdGU+PEF1dGhvcj5LdW88L0F1dGhvcj48WWVhcj4yMDE4PC9ZZWFyPjxSZWNO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</w:fldData>
        </w:fldChar>
      </w:r>
      <w:r w:rsidR="00C67565" w:rsidRPr="00776F0D">
        <w:rPr>
          <w:color w:val="auto"/>
        </w:rPr>
        <w:instrText xml:space="preserve"> ADDIN EN.CITE.DATA </w:instrText>
      </w:r>
      <w:r w:rsidR="00C67565" w:rsidRPr="00776F0D">
        <w:rPr>
          <w:color w:val="auto"/>
        </w:rPr>
      </w:r>
      <w:r w:rsidR="00C67565" w:rsidRPr="00776F0D">
        <w:rPr>
          <w:color w:val="auto"/>
        </w:rPr>
        <w:fldChar w:fldCharType="end"/>
      </w:r>
      <w:r w:rsidR="00FC3D64" w:rsidRPr="00776F0D">
        <w:rPr>
          <w:color w:val="auto"/>
        </w:rPr>
      </w:r>
      <w:r w:rsidR="00FC3D64" w:rsidRPr="00776F0D">
        <w:rPr>
          <w:color w:val="auto"/>
        </w:rPr>
        <w:fldChar w:fldCharType="separate"/>
      </w:r>
      <w:r w:rsidR="00474D8E" w:rsidRPr="00776F0D">
        <w:rPr>
          <w:noProof/>
          <w:color w:val="auto"/>
          <w:vertAlign w:val="superscript"/>
        </w:rPr>
        <w:t>5</w:t>
      </w:r>
      <w:r w:rsidR="00FC3D64" w:rsidRPr="00776F0D">
        <w:rPr>
          <w:color w:val="auto"/>
        </w:rPr>
        <w:fldChar w:fldCharType="end"/>
      </w:r>
      <w:r w:rsidR="00B6771F" w:rsidRPr="00776F0D">
        <w:rPr>
          <w:color w:val="auto"/>
        </w:rPr>
        <w:t>.</w:t>
      </w:r>
      <w:r w:rsidR="00D21238" w:rsidRPr="00776F0D">
        <w:rPr>
          <w:color w:val="auto"/>
        </w:rPr>
        <w:t xml:space="preserve"> In addition, quantification of [</w:t>
      </w:r>
      <w:r w:rsidR="00D21238" w:rsidRPr="00776F0D">
        <w:rPr>
          <w:color w:val="auto"/>
          <w:vertAlign w:val="superscript"/>
        </w:rPr>
        <w:t>32</w:t>
      </w:r>
      <w:r w:rsidR="00D21238" w:rsidRPr="00776F0D">
        <w:rPr>
          <w:color w:val="auto"/>
        </w:rPr>
        <w:t>P]- or [</w:t>
      </w:r>
      <w:r w:rsidR="00D21238" w:rsidRPr="00776F0D">
        <w:rPr>
          <w:color w:val="auto"/>
          <w:vertAlign w:val="superscript"/>
        </w:rPr>
        <w:t>33</w:t>
      </w:r>
      <w:r w:rsidR="00D21238" w:rsidRPr="00776F0D">
        <w:rPr>
          <w:color w:val="auto"/>
        </w:rPr>
        <w:t xml:space="preserve">P] -labeled InsPs and PP-InsPs </w:t>
      </w:r>
      <w:r w:rsidR="00193418" w:rsidRPr="00776F0D">
        <w:rPr>
          <w:color w:val="auto"/>
        </w:rPr>
        <w:t xml:space="preserve">can </w:t>
      </w:r>
      <w:r w:rsidR="00D21238" w:rsidRPr="00776F0D">
        <w:rPr>
          <w:color w:val="auto"/>
        </w:rPr>
        <w:t xml:space="preserve">be strongly influenced by phosphate and pyrophosphate moiety turnover and </w:t>
      </w:r>
      <w:r w:rsidR="00193418" w:rsidRPr="00776F0D">
        <w:rPr>
          <w:color w:val="auto"/>
        </w:rPr>
        <w:t xml:space="preserve">might </w:t>
      </w:r>
      <w:r w:rsidR="00D21238" w:rsidRPr="00776F0D">
        <w:rPr>
          <w:color w:val="auto"/>
        </w:rPr>
        <w:t>not report a mass readout for inositol species.</w:t>
      </w:r>
      <w:r w:rsidR="003B3402" w:rsidRPr="00776F0D">
        <w:rPr>
          <w:color w:val="auto"/>
        </w:rPr>
        <w:t xml:space="preserve"> </w:t>
      </w:r>
    </w:p>
    <w:p w14:paraId="375843AF" w14:textId="77777777" w:rsidR="00776F0D" w:rsidRPr="00776F0D" w:rsidRDefault="00776F0D" w:rsidP="00E706C2">
      <w:pPr>
        <w:widowControl/>
        <w:rPr>
          <w:color w:val="auto"/>
        </w:rPr>
      </w:pPr>
    </w:p>
    <w:p w14:paraId="785DA756" w14:textId="3589B006" w:rsidR="00002A9F" w:rsidRPr="00776F0D" w:rsidRDefault="003B3402" w:rsidP="00E706C2">
      <w:pPr>
        <w:widowControl/>
        <w:rPr>
          <w:color w:val="auto"/>
        </w:rPr>
      </w:pPr>
      <w:r w:rsidRPr="00776F0D">
        <w:rPr>
          <w:color w:val="auto"/>
        </w:rPr>
        <w:t>On the other hand, [</w:t>
      </w:r>
      <w:r w:rsidRPr="00776F0D">
        <w:rPr>
          <w:color w:val="auto"/>
          <w:vertAlign w:val="superscript"/>
        </w:rPr>
        <w:t>3</w:t>
      </w:r>
      <w:r w:rsidRPr="00776F0D">
        <w:rPr>
          <w:color w:val="auto"/>
        </w:rPr>
        <w:t>H]-</w:t>
      </w:r>
      <w:r w:rsidRPr="00776F0D">
        <w:rPr>
          <w:i/>
          <w:color w:val="auto"/>
        </w:rPr>
        <w:t>myo</w:t>
      </w:r>
      <w:r w:rsidRPr="00776F0D">
        <w:rPr>
          <w:color w:val="auto"/>
        </w:rPr>
        <w:t>-inositol s</w:t>
      </w:r>
      <w:r w:rsidR="00193418" w:rsidRPr="00776F0D">
        <w:rPr>
          <w:color w:val="auto"/>
        </w:rPr>
        <w:t xml:space="preserve">pecifically labels </w:t>
      </w:r>
      <w:r w:rsidR="009424FC" w:rsidRPr="00776F0D">
        <w:rPr>
          <w:i/>
          <w:color w:val="auto"/>
        </w:rPr>
        <w:t>myo</w:t>
      </w:r>
      <w:r w:rsidR="009424FC" w:rsidRPr="00776F0D">
        <w:rPr>
          <w:color w:val="auto"/>
        </w:rPr>
        <w:t>-</w:t>
      </w:r>
      <w:r w:rsidR="00193418" w:rsidRPr="00776F0D">
        <w:rPr>
          <w:color w:val="auto"/>
        </w:rPr>
        <w:t>inositol-</w:t>
      </w:r>
      <w:r w:rsidRPr="00776F0D">
        <w:rPr>
          <w:color w:val="auto"/>
        </w:rPr>
        <w:t>containing molecules</w:t>
      </w:r>
      <w:r w:rsidR="00193418" w:rsidRPr="00776F0D">
        <w:rPr>
          <w:color w:val="auto"/>
        </w:rPr>
        <w:t xml:space="preserve">. </w:t>
      </w:r>
      <w:r w:rsidRPr="00776F0D">
        <w:rPr>
          <w:color w:val="auto"/>
        </w:rPr>
        <w:t>InsPs,</w:t>
      </w:r>
      <w:r w:rsidR="002A3EB1" w:rsidRPr="00776F0D">
        <w:rPr>
          <w:color w:val="auto"/>
        </w:rPr>
        <w:t xml:space="preserve"> inositol-containing lipids</w:t>
      </w:r>
      <w:r w:rsidR="008F0E71" w:rsidRPr="00776F0D">
        <w:rPr>
          <w:color w:val="auto"/>
        </w:rPr>
        <w:t>,</w:t>
      </w:r>
      <w:r w:rsidR="002A3EB1" w:rsidRPr="00776F0D">
        <w:rPr>
          <w:color w:val="auto"/>
        </w:rPr>
        <w:t xml:space="preserve"> such as</w:t>
      </w:r>
      <w:r w:rsidRPr="00776F0D">
        <w:rPr>
          <w:color w:val="auto"/>
        </w:rPr>
        <w:t xml:space="preserve"> phosphoinositides</w:t>
      </w:r>
      <w:r w:rsidR="008F0E71" w:rsidRPr="00776F0D">
        <w:rPr>
          <w:color w:val="auto"/>
        </w:rPr>
        <w:t>,</w:t>
      </w:r>
      <w:r w:rsidRPr="00776F0D">
        <w:rPr>
          <w:color w:val="auto"/>
        </w:rPr>
        <w:t xml:space="preserve"> </w:t>
      </w:r>
      <w:r w:rsidR="00193418" w:rsidRPr="00776F0D">
        <w:rPr>
          <w:color w:val="auto"/>
        </w:rPr>
        <w:t>and</w:t>
      </w:r>
      <w:r w:rsidRPr="00776F0D">
        <w:rPr>
          <w:color w:val="auto"/>
        </w:rPr>
        <w:t xml:space="preserve"> galactinol</w:t>
      </w:r>
      <w:r w:rsidR="00193418" w:rsidRPr="00776F0D">
        <w:rPr>
          <w:color w:val="auto"/>
        </w:rPr>
        <w:t xml:space="preserve"> are in this case labeled</w:t>
      </w:r>
      <w:r w:rsidR="008F0E71" w:rsidRPr="00776F0D">
        <w:rPr>
          <w:color w:val="auto"/>
        </w:rPr>
        <w:t>. H</w:t>
      </w:r>
      <w:r w:rsidR="00193418" w:rsidRPr="00776F0D">
        <w:rPr>
          <w:color w:val="auto"/>
        </w:rPr>
        <w:t>owever</w:t>
      </w:r>
      <w:r w:rsidR="008F0E71" w:rsidRPr="00776F0D">
        <w:rPr>
          <w:color w:val="auto"/>
        </w:rPr>
        <w:t>,</w:t>
      </w:r>
      <w:r w:rsidRPr="00776F0D">
        <w:rPr>
          <w:color w:val="auto"/>
        </w:rPr>
        <w:t xml:space="preserve"> only InsPs </w:t>
      </w:r>
      <w:r w:rsidR="002A3EB1" w:rsidRPr="00776F0D">
        <w:rPr>
          <w:color w:val="auto"/>
        </w:rPr>
        <w:t xml:space="preserve">will </w:t>
      </w:r>
      <w:r w:rsidRPr="00776F0D">
        <w:rPr>
          <w:color w:val="auto"/>
        </w:rPr>
        <w:t>be analyzed with this protocol</w:t>
      </w:r>
      <w:r w:rsidR="008F0E71" w:rsidRPr="00776F0D">
        <w:rPr>
          <w:color w:val="auto"/>
        </w:rPr>
        <w:t>,</w:t>
      </w:r>
      <w:r w:rsidR="002A3EB1" w:rsidRPr="00776F0D">
        <w:rPr>
          <w:color w:val="auto"/>
        </w:rPr>
        <w:t xml:space="preserve"> </w:t>
      </w:r>
      <w:r w:rsidR="008F0E71" w:rsidRPr="00776F0D">
        <w:rPr>
          <w:color w:val="auto"/>
        </w:rPr>
        <w:t xml:space="preserve">since </w:t>
      </w:r>
      <w:r w:rsidR="002A3EB1" w:rsidRPr="00776F0D">
        <w:rPr>
          <w:color w:val="auto"/>
        </w:rPr>
        <w:t>lipids are insoluble in the extraction buffer and galactinol does not bind to the partisphere column.</w:t>
      </w:r>
    </w:p>
    <w:p w14:paraId="62BF79E2" w14:textId="77777777" w:rsidR="00A807E5" w:rsidRPr="00776F0D" w:rsidRDefault="00A807E5" w:rsidP="00E706C2">
      <w:pPr>
        <w:widowControl/>
        <w:rPr>
          <w:color w:val="auto"/>
        </w:rPr>
      </w:pPr>
    </w:p>
    <w:p w14:paraId="4AD9ED98" w14:textId="1C46AC5A" w:rsidR="00A302E5" w:rsidRPr="00776F0D" w:rsidRDefault="00AF657D" w:rsidP="00E706C2">
      <w:pPr>
        <w:widowControl/>
        <w:rPr>
          <w:color w:val="auto"/>
        </w:rPr>
      </w:pPr>
      <w:r w:rsidRPr="00776F0D">
        <w:rPr>
          <w:color w:val="auto"/>
        </w:rPr>
        <w:t xml:space="preserve">So far, </w:t>
      </w:r>
      <w:r w:rsidR="00D56A7F" w:rsidRPr="00776F0D">
        <w:rPr>
          <w:color w:val="auto"/>
        </w:rPr>
        <w:t>the differences from a plant InsP profile generated by [</w:t>
      </w:r>
      <w:r w:rsidR="00D56A7F" w:rsidRPr="00776F0D">
        <w:rPr>
          <w:color w:val="auto"/>
          <w:vertAlign w:val="superscript"/>
        </w:rPr>
        <w:t>3</w:t>
      </w:r>
      <w:r w:rsidR="00D56A7F" w:rsidRPr="00776F0D">
        <w:rPr>
          <w:color w:val="auto"/>
        </w:rPr>
        <w:t>H]-</w:t>
      </w:r>
      <w:r w:rsidR="00D56A7F" w:rsidRPr="00776F0D">
        <w:rPr>
          <w:i/>
          <w:color w:val="auto"/>
        </w:rPr>
        <w:t>myo</w:t>
      </w:r>
      <w:r w:rsidR="00D56A7F" w:rsidRPr="00776F0D">
        <w:rPr>
          <w:color w:val="auto"/>
        </w:rPr>
        <w:t>-inositol labeling compared with one determined by TiO</w:t>
      </w:r>
      <w:r w:rsidR="00D56A7F" w:rsidRPr="00776F0D">
        <w:rPr>
          <w:color w:val="auto"/>
          <w:vertAlign w:val="subscript"/>
        </w:rPr>
        <w:t>2</w:t>
      </w:r>
      <w:r w:rsidR="00D56A7F" w:rsidRPr="00776F0D">
        <w:rPr>
          <w:color w:val="auto"/>
        </w:rPr>
        <w:t xml:space="preserve"> pulldown/PAGE remains unknown, since such comparisons have not been performed in plants</w:t>
      </w:r>
      <w:r w:rsidR="00A302E5" w:rsidRPr="00776F0D">
        <w:rPr>
          <w:color w:val="auto"/>
        </w:rPr>
        <w:t>.</w:t>
      </w:r>
      <w:r w:rsidR="00B80AC7" w:rsidRPr="00776F0D">
        <w:rPr>
          <w:color w:val="auto"/>
        </w:rPr>
        <w:t xml:space="preserve"> </w:t>
      </w:r>
      <w:r w:rsidRPr="00776F0D">
        <w:rPr>
          <w:color w:val="auto"/>
        </w:rPr>
        <w:t>A recent</w:t>
      </w:r>
      <w:r w:rsidR="00B80AC7" w:rsidRPr="00776F0D">
        <w:rPr>
          <w:color w:val="auto"/>
        </w:rPr>
        <w:t xml:space="preserve"> study</w:t>
      </w:r>
      <w:r w:rsidRPr="00776F0D">
        <w:rPr>
          <w:color w:val="auto"/>
        </w:rPr>
        <w:t xml:space="preserve"> in animal cells</w:t>
      </w:r>
      <w:r w:rsidR="00B80AC7" w:rsidRPr="00776F0D">
        <w:rPr>
          <w:color w:val="auto"/>
        </w:rPr>
        <w:t xml:space="preserve"> address</w:t>
      </w:r>
      <w:r w:rsidRPr="00776F0D">
        <w:rPr>
          <w:color w:val="auto"/>
        </w:rPr>
        <w:t>ed</w:t>
      </w:r>
      <w:r w:rsidR="00B80AC7" w:rsidRPr="00776F0D">
        <w:rPr>
          <w:color w:val="auto"/>
        </w:rPr>
        <w:t xml:space="preserve"> this question</w:t>
      </w:r>
      <w:r w:rsidR="00854187" w:rsidRPr="00776F0D">
        <w:rPr>
          <w:color w:val="auto"/>
        </w:rPr>
        <w:fldChar w:fldCharType="begin"/>
      </w:r>
      <w:r w:rsidR="00003DDE" w:rsidRPr="00776F0D">
        <w:rPr>
          <w:color w:val="auto"/>
        </w:rPr>
        <w:instrText xml:space="preserve"> ADDIN EN.CITE &lt;EndNote&gt;&lt;Cite&gt;&lt;Author&gt;Desfougeres&lt;/Author&gt;&lt;Year&gt;2019&lt;/Year&gt;&lt;RecNum&gt;179&lt;/RecNum&gt;&lt;DisplayText&gt;&lt;style face="superscript"&gt;46&lt;/style&gt;&lt;/DisplayText&gt;&lt;record&gt;&lt;rec-number&gt;179&lt;/rec-number&gt;&lt;foreign-keys&gt;&lt;key app="EN" db-id="e0fareddo9tszmed99rxpprcf0d9d92va0d9" timestamp="0"&gt;179&lt;/key&gt;&lt;/foreign-keys&gt;&lt;ref-type name="Journal Article"&gt;17&lt;/ref-type&gt;&lt;contributors&gt;&lt;authors&gt;&lt;author&gt;Desfougeres, Y.&lt;/author&gt;&lt;author&gt;Wilson, M. S. C.&lt;/author&gt;&lt;author&gt;Laha, D.&lt;/author&gt;&lt;author&gt;Miller, G. J.&lt;/author&gt;&lt;author&gt;Saiardi, A.&lt;/author&gt;&lt;/authors&gt;&lt;/contributors&gt;&lt;auth-address&gt;UCL, Med Res Council, Mol Cell Biol Lab, London WC1E 6BT, England&amp;#xD;Catholic Univ Amer, Dept Chem, Washington, DC 20064 USA&lt;/auth-address&gt;&lt;titles&gt;&lt;title&gt;ITPK1 mediates the lipid-independent synthesis of inositol phosphates controlled by metabolism&lt;/title&gt;&lt;secondary-title&gt;Proceedings of the National Academy of Sciences of the United States of America&lt;/secondary-title&gt;&lt;alt-title&gt;P Natl Acad Sci USA&lt;/alt-title&gt;&lt;/titles&gt;&lt;pages&gt;24551-24561&lt;/pages&gt;&lt;volume&gt;116&lt;/volume&gt;&lt;number&gt;49&lt;/number&gt;&lt;keywords&gt;&lt;keyword&gt;inositol phosphate&lt;/keyword&gt;&lt;keyword&gt;phospholipase c&lt;/keyword&gt;&lt;keyword&gt;glucose&lt;/keyword&gt;&lt;keyword&gt;phosphate&lt;/keyword&gt;&lt;keyword&gt;metabolism&lt;/keyword&gt;&lt;keyword&gt;hexakisphosphate kinase&lt;/keyword&gt;&lt;keyword&gt;phospholipase-c&lt;/keyword&gt;&lt;keyword&gt;diphosphoinositol pentakisphosphate&lt;/keyword&gt;&lt;keyword&gt;trypanosoma-brucei&lt;/keyword&gt;&lt;keyword&gt;phytic acid&lt;/keyword&gt;&lt;keyword&gt;polyphosphate multikinase&lt;/keyword&gt;&lt;keyword&gt;myoinositol kinase&lt;/keyword&gt;&lt;keyword&gt;crystal-structure&lt;/keyword&gt;&lt;keyword&gt;conserved family&lt;/keyword&gt;&lt;keyword&gt;g-protein&lt;/keyword&gt;&lt;/keywords&gt;&lt;dates&gt;&lt;year&gt;2019&lt;/year&gt;&lt;pub-dates&gt;&lt;date&gt;Dec 3&lt;/date&gt;&lt;/pub-dates&gt;&lt;/dates&gt;&lt;isbn&gt;0027-8424&lt;/isbn&gt;&lt;accession-num&gt;WOS:000500804600032&lt;/accession-num&gt;&lt;urls&gt;&lt;related-urls&gt;&lt;url&gt;&amp;lt;Go to ISI&amp;gt;://WOS:000500804600032&lt;/url&gt;&lt;/related-urls&gt;&lt;/urls&gt;&lt;electronic-resource-num&gt;10.1073/pnas.1911431116&lt;/electronic-resource-num&gt;&lt;language&gt;English&lt;/language&gt;&lt;/record&gt;&lt;/Cite&gt;&lt;/EndNote&gt;</w:instrText>
      </w:r>
      <w:r w:rsidR="00854187" w:rsidRPr="00776F0D">
        <w:rPr>
          <w:color w:val="auto"/>
        </w:rPr>
        <w:fldChar w:fldCharType="separate"/>
      </w:r>
      <w:r w:rsidR="00003DDE" w:rsidRPr="00776F0D">
        <w:rPr>
          <w:noProof/>
          <w:color w:val="auto"/>
          <w:vertAlign w:val="superscript"/>
        </w:rPr>
        <w:t>46</w:t>
      </w:r>
      <w:r w:rsidR="00854187" w:rsidRPr="00776F0D">
        <w:rPr>
          <w:color w:val="auto"/>
        </w:rPr>
        <w:fldChar w:fldCharType="end"/>
      </w:r>
      <w:r w:rsidRPr="00776F0D">
        <w:rPr>
          <w:color w:val="auto"/>
        </w:rPr>
        <w:t>. In that work</w:t>
      </w:r>
      <w:r w:rsidR="0037434B" w:rsidRPr="00776F0D">
        <w:rPr>
          <w:color w:val="auto"/>
        </w:rPr>
        <w:t>,</w:t>
      </w:r>
      <w:r w:rsidR="00B80AC7" w:rsidRPr="00776F0D">
        <w:rPr>
          <w:color w:val="auto"/>
        </w:rPr>
        <w:t xml:space="preserve"> a pool of </w:t>
      </w:r>
      <w:r w:rsidR="00F55D06" w:rsidRPr="00776F0D">
        <w:rPr>
          <w:color w:val="auto"/>
        </w:rPr>
        <w:t>InsP</w:t>
      </w:r>
      <w:r w:rsidR="00F55D06" w:rsidRPr="00776F0D">
        <w:rPr>
          <w:color w:val="auto"/>
          <w:vertAlign w:val="subscript"/>
        </w:rPr>
        <w:t>6</w:t>
      </w:r>
      <w:r w:rsidR="00F55D06" w:rsidRPr="00776F0D">
        <w:rPr>
          <w:color w:val="auto"/>
        </w:rPr>
        <w:t xml:space="preserve"> </w:t>
      </w:r>
      <w:r w:rsidR="00B80AC7" w:rsidRPr="00776F0D">
        <w:rPr>
          <w:color w:val="auto"/>
        </w:rPr>
        <w:t>that is invisible by [</w:t>
      </w:r>
      <w:r w:rsidR="00B80AC7" w:rsidRPr="00776F0D">
        <w:rPr>
          <w:color w:val="auto"/>
          <w:vertAlign w:val="superscript"/>
        </w:rPr>
        <w:t>3</w:t>
      </w:r>
      <w:r w:rsidR="00B80AC7" w:rsidRPr="00776F0D">
        <w:rPr>
          <w:color w:val="auto"/>
        </w:rPr>
        <w:t>H]-</w:t>
      </w:r>
      <w:r w:rsidR="00B80AC7" w:rsidRPr="00776F0D">
        <w:rPr>
          <w:i/>
          <w:color w:val="auto"/>
        </w:rPr>
        <w:t>myo</w:t>
      </w:r>
      <w:r w:rsidR="00B80AC7" w:rsidRPr="00776F0D">
        <w:rPr>
          <w:color w:val="auto"/>
        </w:rPr>
        <w:t>-inositol labeling</w:t>
      </w:r>
      <w:r w:rsidRPr="00776F0D">
        <w:rPr>
          <w:color w:val="auto"/>
        </w:rPr>
        <w:t>,</w:t>
      </w:r>
      <w:r w:rsidR="00B80AC7" w:rsidRPr="00776F0D">
        <w:rPr>
          <w:color w:val="auto"/>
        </w:rPr>
        <w:t xml:space="preserve"> </w:t>
      </w:r>
      <w:r w:rsidRPr="00776F0D">
        <w:rPr>
          <w:color w:val="auto"/>
        </w:rPr>
        <w:t xml:space="preserve">which </w:t>
      </w:r>
      <w:r w:rsidR="00B80AC7" w:rsidRPr="00776F0D">
        <w:rPr>
          <w:color w:val="auto"/>
        </w:rPr>
        <w:t xml:space="preserve">should thereby be directly derived from glucose-6-phosphate, was identified by comparing SAX-HPLC profiles with PAGE gels of </w:t>
      </w:r>
      <w:r w:rsidR="00F55D06" w:rsidRPr="00776F0D">
        <w:rPr>
          <w:color w:val="auto"/>
        </w:rPr>
        <w:t xml:space="preserve">mammalian cell lines. 24 h of </w:t>
      </w:r>
      <w:r w:rsidR="001239A5" w:rsidRPr="00776F0D">
        <w:rPr>
          <w:color w:val="auto"/>
        </w:rPr>
        <w:t xml:space="preserve">phosphate </w:t>
      </w:r>
      <w:r w:rsidR="00F55D06" w:rsidRPr="00776F0D">
        <w:rPr>
          <w:color w:val="auto"/>
        </w:rPr>
        <w:t>starvation resulted in a 150% increase of InsP</w:t>
      </w:r>
      <w:r w:rsidR="00F55D06" w:rsidRPr="00776F0D">
        <w:rPr>
          <w:color w:val="auto"/>
          <w:vertAlign w:val="subscript"/>
        </w:rPr>
        <w:t>6</w:t>
      </w:r>
      <w:r w:rsidR="00F55D06" w:rsidRPr="00776F0D">
        <w:rPr>
          <w:color w:val="auto"/>
        </w:rPr>
        <w:t xml:space="preserve"> when quantifying PAGE gels of InsPs purified using TiO</w:t>
      </w:r>
      <w:r w:rsidR="00F55D06" w:rsidRPr="00776F0D">
        <w:rPr>
          <w:color w:val="auto"/>
          <w:vertAlign w:val="subscript"/>
        </w:rPr>
        <w:t>2</w:t>
      </w:r>
      <w:r w:rsidR="00F55D06" w:rsidRPr="00776F0D">
        <w:rPr>
          <w:color w:val="auto"/>
        </w:rPr>
        <w:t xml:space="preserve"> pulldown. SAX-HPLC analyses of [</w:t>
      </w:r>
      <w:r w:rsidR="00F55D06" w:rsidRPr="00776F0D">
        <w:rPr>
          <w:color w:val="auto"/>
          <w:vertAlign w:val="superscript"/>
        </w:rPr>
        <w:t>3</w:t>
      </w:r>
      <w:r w:rsidR="00F55D06" w:rsidRPr="00776F0D">
        <w:rPr>
          <w:color w:val="auto"/>
        </w:rPr>
        <w:t>H]-</w:t>
      </w:r>
      <w:r w:rsidR="00F55D06" w:rsidRPr="00776F0D">
        <w:rPr>
          <w:i/>
          <w:color w:val="auto"/>
        </w:rPr>
        <w:t>myo</w:t>
      </w:r>
      <w:r w:rsidR="00F55D06" w:rsidRPr="00776F0D">
        <w:rPr>
          <w:color w:val="auto"/>
        </w:rPr>
        <w:t>-inositol</w:t>
      </w:r>
      <w:r w:rsidR="00200851" w:rsidRPr="00776F0D">
        <w:rPr>
          <w:color w:val="auto"/>
        </w:rPr>
        <w:t>-</w:t>
      </w:r>
      <w:r w:rsidR="00F55D06" w:rsidRPr="00776F0D">
        <w:rPr>
          <w:color w:val="auto"/>
        </w:rPr>
        <w:t>labeled cells that were treated identically only showed an increase by 15% of [</w:t>
      </w:r>
      <w:r w:rsidR="00F55D06" w:rsidRPr="00776F0D">
        <w:rPr>
          <w:color w:val="auto"/>
          <w:vertAlign w:val="superscript"/>
        </w:rPr>
        <w:t>3</w:t>
      </w:r>
      <w:r w:rsidR="00F55D06" w:rsidRPr="00776F0D">
        <w:rPr>
          <w:color w:val="auto"/>
        </w:rPr>
        <w:t>H]-InsP</w:t>
      </w:r>
      <w:r w:rsidR="00F55D06" w:rsidRPr="00776F0D">
        <w:rPr>
          <w:color w:val="auto"/>
          <w:vertAlign w:val="subscript"/>
        </w:rPr>
        <w:t>6</w:t>
      </w:r>
      <w:r w:rsidR="00F55D06" w:rsidRPr="00776F0D">
        <w:rPr>
          <w:color w:val="auto"/>
        </w:rPr>
        <w:t>.</w:t>
      </w:r>
      <w:r w:rsidR="00B80AC7" w:rsidRPr="00776F0D">
        <w:rPr>
          <w:color w:val="auto"/>
        </w:rPr>
        <w:t xml:space="preserve"> </w:t>
      </w:r>
      <w:r w:rsidR="00A302E5" w:rsidRPr="00776F0D">
        <w:rPr>
          <w:color w:val="auto"/>
        </w:rPr>
        <w:t xml:space="preserve">As </w:t>
      </w:r>
      <w:r w:rsidR="006D10C4" w:rsidRPr="00776F0D">
        <w:rPr>
          <w:color w:val="auto"/>
        </w:rPr>
        <w:t xml:space="preserve">previously </w:t>
      </w:r>
      <w:r w:rsidR="00A302E5" w:rsidRPr="00776F0D">
        <w:rPr>
          <w:color w:val="auto"/>
        </w:rPr>
        <w:t xml:space="preserve">mentioned, </w:t>
      </w:r>
      <w:r w:rsidR="00661372" w:rsidRPr="00776F0D">
        <w:rPr>
          <w:color w:val="auto"/>
        </w:rPr>
        <w:t xml:space="preserve">InsPs </w:t>
      </w:r>
      <w:r w:rsidR="00A302E5" w:rsidRPr="00776F0D">
        <w:rPr>
          <w:color w:val="auto"/>
        </w:rPr>
        <w:t>lower than InsP</w:t>
      </w:r>
      <w:r w:rsidR="00704832" w:rsidRPr="00776F0D">
        <w:rPr>
          <w:color w:val="auto"/>
          <w:vertAlign w:val="subscript"/>
        </w:rPr>
        <w:t>5</w:t>
      </w:r>
      <w:r w:rsidR="00A302E5" w:rsidRPr="00776F0D">
        <w:rPr>
          <w:color w:val="auto"/>
        </w:rPr>
        <w:t xml:space="preserve"> are undetectable</w:t>
      </w:r>
      <w:r w:rsidR="002A124E" w:rsidRPr="00776F0D">
        <w:rPr>
          <w:color w:val="auto"/>
        </w:rPr>
        <w:t xml:space="preserve"> with PAGE analysis</w:t>
      </w:r>
      <w:r w:rsidR="00F55D06" w:rsidRPr="00776F0D">
        <w:rPr>
          <w:color w:val="auto"/>
        </w:rPr>
        <w:t xml:space="preserve"> in most cases</w:t>
      </w:r>
      <w:r w:rsidR="00661372" w:rsidRPr="00776F0D">
        <w:rPr>
          <w:color w:val="auto"/>
        </w:rPr>
        <w:t>.</w:t>
      </w:r>
      <w:r w:rsidR="002A124E" w:rsidRPr="00776F0D">
        <w:rPr>
          <w:color w:val="auto"/>
        </w:rPr>
        <w:t xml:space="preserve"> </w:t>
      </w:r>
      <w:r w:rsidR="00661372" w:rsidRPr="00776F0D">
        <w:rPr>
          <w:color w:val="auto"/>
        </w:rPr>
        <w:t>R</w:t>
      </w:r>
      <w:r w:rsidR="002A124E" w:rsidRPr="00776F0D">
        <w:rPr>
          <w:color w:val="auto"/>
        </w:rPr>
        <w:t>adiolabeling followed by SAX-HPLC</w:t>
      </w:r>
      <w:r w:rsidR="00692FF6" w:rsidRPr="00776F0D">
        <w:rPr>
          <w:color w:val="auto"/>
        </w:rPr>
        <w:t xml:space="preserve"> appears to be the method of choice</w:t>
      </w:r>
      <w:r w:rsidR="006D10C4" w:rsidRPr="00776F0D">
        <w:rPr>
          <w:color w:val="auto"/>
        </w:rPr>
        <w:t>,</w:t>
      </w:r>
      <w:r w:rsidR="00692FF6" w:rsidRPr="00776F0D">
        <w:rPr>
          <w:color w:val="auto"/>
        </w:rPr>
        <w:t xml:space="preserve"> as long as mass spectrometric protocols are not optimized </w:t>
      </w:r>
      <w:r w:rsidR="006D10C4" w:rsidRPr="00776F0D">
        <w:rPr>
          <w:color w:val="auto"/>
        </w:rPr>
        <w:t xml:space="preserve">to detect </w:t>
      </w:r>
      <w:r w:rsidR="00692FF6" w:rsidRPr="00776F0D">
        <w:rPr>
          <w:color w:val="auto"/>
        </w:rPr>
        <w:t>this group of highly negatively charged molecules</w:t>
      </w:r>
      <w:r w:rsidR="00200851" w:rsidRPr="00776F0D">
        <w:rPr>
          <w:color w:val="auto"/>
        </w:rPr>
        <w:t>.</w:t>
      </w:r>
    </w:p>
    <w:p w14:paraId="2E6A132D" w14:textId="7F94F488" w:rsidR="00A451D8" w:rsidRPr="00776F0D" w:rsidRDefault="00A451D8" w:rsidP="00E706C2">
      <w:pPr>
        <w:widowControl/>
        <w:rPr>
          <w:color w:val="auto"/>
        </w:rPr>
      </w:pPr>
    </w:p>
    <w:p w14:paraId="1075F02F" w14:textId="7B070AE7" w:rsidR="00A451D8" w:rsidRPr="00776F0D" w:rsidRDefault="00692FF6" w:rsidP="00E706C2">
      <w:pPr>
        <w:widowControl/>
        <w:rPr>
          <w:color w:val="auto"/>
        </w:rPr>
      </w:pPr>
      <w:r w:rsidRPr="00776F0D">
        <w:rPr>
          <w:color w:val="auto"/>
        </w:rPr>
        <w:t>Another remaining challenge is to</w:t>
      </w:r>
      <w:r w:rsidR="00264825" w:rsidRPr="00776F0D">
        <w:rPr>
          <w:color w:val="auto"/>
        </w:rPr>
        <w:t xml:space="preserve"> distinguish enantiomers in </w:t>
      </w:r>
      <w:r w:rsidR="00095AF9" w:rsidRPr="00776F0D">
        <w:rPr>
          <w:color w:val="auto"/>
        </w:rPr>
        <w:t>SAX-</w:t>
      </w:r>
      <w:r w:rsidR="00264825" w:rsidRPr="00776F0D">
        <w:rPr>
          <w:color w:val="auto"/>
        </w:rPr>
        <w:t>HPLC analyses</w:t>
      </w:r>
      <w:r w:rsidR="00653B88" w:rsidRPr="00776F0D">
        <w:rPr>
          <w:color w:val="auto"/>
        </w:rPr>
        <w:t xml:space="preserve"> (or in any other method for InsP analysis)</w:t>
      </w:r>
      <w:r w:rsidR="00FC3D64" w:rsidRPr="00776F0D">
        <w:rPr>
          <w:color w:val="auto"/>
        </w:rPr>
        <w:fldChar w:fldCharType="begin">
          <w:fldData xml:space="preserve">PEVuZE5vdGU+PENpdGU+PEF1dGhvcj5CbMO8aGVyPC9BdXRob3I+PFllYXI+MjAxNzwvWWVhcj48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=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CbMO8aGVyPC9BdXRob3I+PFllYXI+MjAxNzwvWWVhcj48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=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FC3D64" w:rsidRPr="00776F0D">
        <w:rPr>
          <w:color w:val="auto"/>
        </w:rPr>
      </w:r>
      <w:r w:rsidR="00FC3D64" w:rsidRPr="00776F0D">
        <w:rPr>
          <w:color w:val="auto"/>
        </w:rPr>
        <w:fldChar w:fldCharType="separate"/>
      </w:r>
      <w:r w:rsidR="00176B0E" w:rsidRPr="00776F0D">
        <w:rPr>
          <w:noProof/>
          <w:color w:val="auto"/>
          <w:vertAlign w:val="superscript"/>
        </w:rPr>
        <w:t>10,17</w:t>
      </w:r>
      <w:r w:rsidR="00FC3D64" w:rsidRPr="00776F0D">
        <w:rPr>
          <w:color w:val="auto"/>
        </w:rPr>
        <w:fldChar w:fldCharType="end"/>
      </w:r>
      <w:r w:rsidR="00D87F15" w:rsidRPr="00776F0D">
        <w:rPr>
          <w:color w:val="auto"/>
        </w:rPr>
        <w:t>.</w:t>
      </w:r>
      <w:r w:rsidR="00264825" w:rsidRPr="00776F0D">
        <w:rPr>
          <w:color w:val="auto"/>
        </w:rPr>
        <w:t xml:space="preserve"> </w:t>
      </w:r>
      <w:r w:rsidR="00CC4120" w:rsidRPr="00776F0D">
        <w:rPr>
          <w:color w:val="auto"/>
        </w:rPr>
        <w:t xml:space="preserve">This challenge can be tackled by the addition of </w:t>
      </w:r>
      <w:r w:rsidRPr="00776F0D">
        <w:rPr>
          <w:color w:val="auto"/>
        </w:rPr>
        <w:t>chiral selectors, i.e.</w:t>
      </w:r>
      <w:r w:rsidR="00776F0D" w:rsidRPr="00776F0D">
        <w:rPr>
          <w:color w:val="auto"/>
        </w:rPr>
        <w:t>,</w:t>
      </w:r>
      <w:r w:rsidRPr="00776F0D">
        <w:rPr>
          <w:color w:val="auto"/>
        </w:rPr>
        <w:t xml:space="preserve"> </w:t>
      </w:r>
      <w:r w:rsidR="00CC4120" w:rsidRPr="00776F0D">
        <w:rPr>
          <w:color w:val="auto"/>
        </w:rPr>
        <w:t xml:space="preserve">enantiopure compounds </w:t>
      </w:r>
      <w:r w:rsidR="0023224B" w:rsidRPr="00776F0D">
        <w:rPr>
          <w:color w:val="auto"/>
        </w:rPr>
        <w:t>like L-arginine amide</w:t>
      </w:r>
      <w:r w:rsidR="00367DFD" w:rsidRPr="00776F0D">
        <w:rPr>
          <w:color w:val="auto"/>
        </w:rPr>
        <w:t xml:space="preserve"> </w:t>
      </w:r>
      <w:r w:rsidR="00CC4120" w:rsidRPr="00776F0D">
        <w:rPr>
          <w:color w:val="auto"/>
        </w:rPr>
        <w:t xml:space="preserve">that </w:t>
      </w:r>
      <w:r w:rsidRPr="00776F0D">
        <w:rPr>
          <w:color w:val="auto"/>
        </w:rPr>
        <w:t>interact with the respective enantiomeric molecules to form diastereomeric complexes that can be separated</w:t>
      </w:r>
      <w:r w:rsidR="00854187" w:rsidRPr="00776F0D">
        <w:rPr>
          <w:color w:val="auto"/>
        </w:rPr>
        <w:fldChar w:fldCharType="begin">
          <w:fldData xml:space="preserve">PEVuZE5vdGU+PENpdGU+PEF1dGhvcj5CbMO8aGVyPC9BdXRob3I+PFllYXI+MjAxNzwvWWVhcj48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=
</w:fldData>
        </w:fldChar>
      </w:r>
      <w:r w:rsidR="00F01E18" w:rsidRPr="00776F0D">
        <w:rPr>
          <w:color w:val="auto"/>
        </w:rPr>
        <w:instrText xml:space="preserve"> ADDIN EN.CITE </w:instrText>
      </w:r>
      <w:r w:rsidR="00F01E18" w:rsidRPr="00776F0D">
        <w:rPr>
          <w:color w:val="auto"/>
        </w:rPr>
        <w:fldChar w:fldCharType="begin">
          <w:fldData xml:space="preserve">PEVuZE5vdGU+PENpdGU+PEF1dGhvcj5CbMO8aGVyPC9BdXRob3I+PFllYXI+MjAxNzwvWWVhcj48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=
</w:fldData>
        </w:fldChar>
      </w:r>
      <w:r w:rsidR="00F01E18" w:rsidRPr="00776F0D">
        <w:rPr>
          <w:color w:val="auto"/>
        </w:rPr>
        <w:instrText xml:space="preserve"> ADDIN EN.CITE.DATA </w:instrText>
      </w:r>
      <w:r w:rsidR="00F01E18" w:rsidRPr="00776F0D">
        <w:rPr>
          <w:color w:val="auto"/>
        </w:rPr>
      </w:r>
      <w:r w:rsidR="00F01E18" w:rsidRPr="00776F0D">
        <w:rPr>
          <w:color w:val="auto"/>
        </w:rPr>
        <w:fldChar w:fldCharType="end"/>
      </w:r>
      <w:r w:rsidR="00854187" w:rsidRPr="00776F0D">
        <w:rPr>
          <w:color w:val="auto"/>
        </w:rPr>
      </w:r>
      <w:r w:rsidR="00854187" w:rsidRPr="00776F0D">
        <w:rPr>
          <w:color w:val="auto"/>
        </w:rPr>
        <w:fldChar w:fldCharType="separate"/>
      </w:r>
      <w:r w:rsidR="00176B0E" w:rsidRPr="00776F0D">
        <w:rPr>
          <w:noProof/>
          <w:color w:val="auto"/>
          <w:vertAlign w:val="superscript"/>
        </w:rPr>
        <w:t>10</w:t>
      </w:r>
      <w:r w:rsidR="00854187" w:rsidRPr="00776F0D">
        <w:rPr>
          <w:color w:val="auto"/>
        </w:rPr>
        <w:fldChar w:fldCharType="end"/>
      </w:r>
      <w:r w:rsidR="00D87F15" w:rsidRPr="00776F0D">
        <w:rPr>
          <w:color w:val="auto"/>
        </w:rPr>
        <w:t>.</w:t>
      </w:r>
      <w:r w:rsidR="00CC4120" w:rsidRPr="00776F0D">
        <w:rPr>
          <w:color w:val="auto"/>
        </w:rPr>
        <w:t xml:space="preserve"> </w:t>
      </w:r>
      <w:r w:rsidRPr="00776F0D">
        <w:rPr>
          <w:color w:val="auto"/>
        </w:rPr>
        <w:t xml:space="preserve">To </w:t>
      </w:r>
      <w:r w:rsidR="002A3EB1" w:rsidRPr="00776F0D">
        <w:rPr>
          <w:color w:val="auto"/>
        </w:rPr>
        <w:t>our knowledge</w:t>
      </w:r>
      <w:r w:rsidR="008F0E71" w:rsidRPr="00776F0D">
        <w:rPr>
          <w:color w:val="auto"/>
        </w:rPr>
        <w:t>,</w:t>
      </w:r>
      <w:r w:rsidR="002A3EB1" w:rsidRPr="00776F0D">
        <w:rPr>
          <w:color w:val="auto"/>
        </w:rPr>
        <w:t xml:space="preserve"> </w:t>
      </w:r>
      <w:r w:rsidR="00CC4120" w:rsidRPr="00776F0D">
        <w:rPr>
          <w:color w:val="auto"/>
        </w:rPr>
        <w:t xml:space="preserve">this </w:t>
      </w:r>
      <w:r w:rsidR="00D87F15" w:rsidRPr="00776F0D">
        <w:rPr>
          <w:color w:val="auto"/>
        </w:rPr>
        <w:t xml:space="preserve">approach </w:t>
      </w:r>
      <w:r w:rsidR="00653B88" w:rsidRPr="00776F0D">
        <w:rPr>
          <w:color w:val="auto"/>
        </w:rPr>
        <w:t xml:space="preserve">has only been implemented </w:t>
      </w:r>
      <w:r w:rsidRPr="00776F0D">
        <w:rPr>
          <w:color w:val="auto"/>
        </w:rPr>
        <w:t>to discriminate the enantiomeric InsP</w:t>
      </w:r>
      <w:r w:rsidRPr="00776F0D">
        <w:rPr>
          <w:color w:val="auto"/>
          <w:vertAlign w:val="subscript"/>
        </w:rPr>
        <w:t>5</w:t>
      </w:r>
      <w:r w:rsidRPr="00776F0D">
        <w:rPr>
          <w:color w:val="auto"/>
        </w:rPr>
        <w:t xml:space="preserve"> isomers InsP</w:t>
      </w:r>
      <w:r w:rsidRPr="00776F0D">
        <w:rPr>
          <w:color w:val="auto"/>
          <w:vertAlign w:val="subscript"/>
        </w:rPr>
        <w:t>5</w:t>
      </w:r>
      <w:r w:rsidRPr="00776F0D">
        <w:rPr>
          <w:color w:val="auto"/>
        </w:rPr>
        <w:t>[1-OH] and InsP</w:t>
      </w:r>
      <w:r w:rsidRPr="00776F0D">
        <w:rPr>
          <w:color w:val="auto"/>
          <w:vertAlign w:val="subscript"/>
        </w:rPr>
        <w:t>5</w:t>
      </w:r>
      <w:r w:rsidRPr="00776F0D">
        <w:rPr>
          <w:color w:val="auto"/>
        </w:rPr>
        <w:t xml:space="preserve"> [3-OH] by</w:t>
      </w:r>
      <w:r w:rsidR="00653B88" w:rsidRPr="00776F0D">
        <w:rPr>
          <w:color w:val="auto"/>
        </w:rPr>
        <w:t xml:space="preserve"> NMR analyses</w:t>
      </w:r>
      <w:r w:rsidRPr="00776F0D">
        <w:rPr>
          <w:color w:val="auto"/>
        </w:rPr>
        <w:t>. Discrimination of other enantiomeric pairs or successful discrimination of enantiomers by chiral</w:t>
      </w:r>
      <w:r w:rsidR="00125A10" w:rsidRPr="00776F0D">
        <w:rPr>
          <w:color w:val="auto"/>
        </w:rPr>
        <w:t xml:space="preserve"> </w:t>
      </w:r>
      <w:r w:rsidR="00CC4120" w:rsidRPr="00776F0D">
        <w:rPr>
          <w:color w:val="auto"/>
        </w:rPr>
        <w:t>SAX-HPLC analys</w:t>
      </w:r>
      <w:r w:rsidRPr="00776F0D">
        <w:rPr>
          <w:color w:val="auto"/>
        </w:rPr>
        <w:t>is or chiral PAGE-based methods hav</w:t>
      </w:r>
      <w:r w:rsidR="00D87F15" w:rsidRPr="00776F0D">
        <w:rPr>
          <w:color w:val="auto"/>
        </w:rPr>
        <w:t>e</w:t>
      </w:r>
      <w:r w:rsidRPr="00776F0D">
        <w:rPr>
          <w:color w:val="auto"/>
        </w:rPr>
        <w:t xml:space="preserve"> not yet been </w:t>
      </w:r>
      <w:r w:rsidR="00125A10" w:rsidRPr="00776F0D">
        <w:rPr>
          <w:color w:val="auto"/>
        </w:rPr>
        <w:t>reported</w:t>
      </w:r>
      <w:r w:rsidR="008F0998" w:rsidRPr="00776F0D">
        <w:rPr>
          <w:color w:val="auto"/>
        </w:rPr>
        <w:t xml:space="preserve"> and should be further developed. </w:t>
      </w:r>
      <w:r w:rsidR="00E81996" w:rsidRPr="00776F0D">
        <w:rPr>
          <w:color w:val="auto"/>
        </w:rPr>
        <w:t>Considering the conserved synthesis and the conserved regulation of PP-InsPs by phosphorous availability, we envision that especially non-radioactive methods such as PAGE</w:t>
      </w:r>
      <w:r w:rsidR="000353E8" w:rsidRPr="00776F0D">
        <w:rPr>
          <w:color w:val="auto"/>
        </w:rPr>
        <w:t xml:space="preserve"> or MS-based methods</w:t>
      </w:r>
      <w:r w:rsidR="00DC35FA" w:rsidRPr="00776F0D">
        <w:rPr>
          <w:color w:val="auto"/>
        </w:rPr>
        <w:t>,</w:t>
      </w:r>
      <w:r w:rsidR="00E81996" w:rsidRPr="00776F0D">
        <w:rPr>
          <w:color w:val="auto"/>
        </w:rPr>
        <w:t xml:space="preserve"> together with nutrient analyses</w:t>
      </w:r>
      <w:r w:rsidR="00DC35FA" w:rsidRPr="00776F0D">
        <w:rPr>
          <w:color w:val="auto"/>
        </w:rPr>
        <w:t>,</w:t>
      </w:r>
      <w:r w:rsidR="00E81996" w:rsidRPr="00776F0D">
        <w:rPr>
          <w:color w:val="auto"/>
        </w:rPr>
        <w:t xml:space="preserve"> will help ground truthing efforts to calibrate remote sensing data designed to diagnose nutrient deficiencies in crops</w:t>
      </w:r>
      <w:r w:rsidR="00460943" w:rsidRPr="00776F0D">
        <w:rPr>
          <w:color w:val="auto"/>
        </w:rPr>
        <w:fldChar w:fldCharType="begin">
          <w:fldData xml:space="preserve">PEVuZE5vdGU+PENpdGU+PEF1dGhvcj5MYWhhPC9BdXRob3I+PFllYXI+MjAxNTwvWWVhcj48UmVj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</w:fldData>
        </w:fldChar>
      </w:r>
      <w:r w:rsidR="00003DDE" w:rsidRPr="00776F0D">
        <w:rPr>
          <w:color w:val="auto"/>
        </w:rPr>
        <w:instrText xml:space="preserve"> ADDIN EN.CITE </w:instrText>
      </w:r>
      <w:r w:rsidR="00003DDE" w:rsidRPr="00776F0D">
        <w:rPr>
          <w:color w:val="auto"/>
        </w:rPr>
        <w:fldChar w:fldCharType="begin">
          <w:fldData xml:space="preserve">PEVuZE5vdGU+PENpdGU+PEF1dGhvcj5MYWhhPC9BdXRob3I+PFllYXI+MjAxNTwvWWVhcj48UmVj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</w:fldData>
        </w:fldChar>
      </w:r>
      <w:r w:rsidR="00003DDE" w:rsidRPr="00776F0D">
        <w:rPr>
          <w:color w:val="auto"/>
        </w:rPr>
        <w:instrText xml:space="preserve"> ADDIN EN.CITE.DATA </w:instrText>
      </w:r>
      <w:r w:rsidR="00003DDE" w:rsidRPr="00776F0D">
        <w:rPr>
          <w:color w:val="auto"/>
        </w:rPr>
      </w:r>
      <w:r w:rsidR="00003DDE" w:rsidRPr="00776F0D">
        <w:rPr>
          <w:color w:val="auto"/>
        </w:rPr>
        <w:fldChar w:fldCharType="end"/>
      </w:r>
      <w:r w:rsidR="00460943" w:rsidRPr="00776F0D">
        <w:rPr>
          <w:color w:val="auto"/>
        </w:rPr>
      </w:r>
      <w:r w:rsidR="00460943" w:rsidRPr="00776F0D">
        <w:rPr>
          <w:color w:val="auto"/>
        </w:rPr>
        <w:fldChar w:fldCharType="separate"/>
      </w:r>
      <w:r w:rsidR="00003DDE" w:rsidRPr="00776F0D">
        <w:rPr>
          <w:noProof/>
          <w:color w:val="auto"/>
          <w:vertAlign w:val="superscript"/>
        </w:rPr>
        <w:t>17,18,24,25</w:t>
      </w:r>
      <w:r w:rsidR="00460943" w:rsidRPr="00776F0D">
        <w:rPr>
          <w:color w:val="auto"/>
        </w:rPr>
        <w:fldChar w:fldCharType="end"/>
      </w:r>
      <w:r w:rsidR="00E81996" w:rsidRPr="00776F0D">
        <w:rPr>
          <w:color w:val="auto"/>
        </w:rPr>
        <w:t xml:space="preserve">. However, the </w:t>
      </w:r>
      <w:r w:rsidR="008F0998" w:rsidRPr="00776F0D">
        <w:rPr>
          <w:color w:val="auto"/>
        </w:rPr>
        <w:t>method presented here</w:t>
      </w:r>
      <w:r w:rsidR="00CC4120" w:rsidRPr="00776F0D">
        <w:rPr>
          <w:color w:val="auto"/>
        </w:rPr>
        <w:t xml:space="preserve"> can</w:t>
      </w:r>
      <w:r w:rsidR="00E81996" w:rsidRPr="00776F0D">
        <w:rPr>
          <w:color w:val="auto"/>
        </w:rPr>
        <w:t xml:space="preserve"> currently</w:t>
      </w:r>
      <w:r w:rsidR="00CC4120" w:rsidRPr="00776F0D">
        <w:rPr>
          <w:color w:val="auto"/>
        </w:rPr>
        <w:t xml:space="preserve"> still be </w:t>
      </w:r>
      <w:r w:rsidR="00CC4120" w:rsidRPr="00776F0D">
        <w:rPr>
          <w:color w:val="auto"/>
        </w:rPr>
        <w:lastRenderedPageBreak/>
        <w:t>considered the gold standard for InsP analyses</w:t>
      </w:r>
      <w:r w:rsidR="00FD2BE2" w:rsidRPr="00776F0D">
        <w:rPr>
          <w:color w:val="auto"/>
        </w:rPr>
        <w:t xml:space="preserve"> and</w:t>
      </w:r>
      <w:r w:rsidR="009B38E0" w:rsidRPr="00776F0D">
        <w:rPr>
          <w:color w:val="auto"/>
        </w:rPr>
        <w:t xml:space="preserve"> </w:t>
      </w:r>
      <w:r w:rsidR="008F0998" w:rsidRPr="00776F0D">
        <w:rPr>
          <w:color w:val="auto"/>
        </w:rPr>
        <w:t xml:space="preserve">will be </w:t>
      </w:r>
      <w:r w:rsidR="00E81996" w:rsidRPr="00776F0D">
        <w:rPr>
          <w:color w:val="auto"/>
        </w:rPr>
        <w:t>instrumental</w:t>
      </w:r>
      <w:r w:rsidR="008F0998" w:rsidRPr="00776F0D">
        <w:rPr>
          <w:color w:val="auto"/>
        </w:rPr>
        <w:t xml:space="preserve"> to discover new functions of </w:t>
      </w:r>
      <w:r w:rsidR="00FD2BE2" w:rsidRPr="00776F0D">
        <w:rPr>
          <w:color w:val="auto"/>
        </w:rPr>
        <w:t>these intriguing messengers</w:t>
      </w:r>
      <w:r w:rsidR="00E81996" w:rsidRPr="00776F0D">
        <w:rPr>
          <w:color w:val="auto"/>
        </w:rPr>
        <w:t xml:space="preserve"> in plants</w:t>
      </w:r>
      <w:r w:rsidR="009B38E0" w:rsidRPr="00776F0D">
        <w:rPr>
          <w:color w:val="auto"/>
        </w:rPr>
        <w:t>.</w:t>
      </w:r>
      <w:r w:rsidR="00FD2BE2" w:rsidRPr="00776F0D">
        <w:rPr>
          <w:color w:val="auto"/>
        </w:rPr>
        <w:t xml:space="preserve"> </w:t>
      </w:r>
    </w:p>
    <w:p w14:paraId="78728D18" w14:textId="706614AE" w:rsidR="00014314" w:rsidRPr="00776F0D" w:rsidRDefault="00014314" w:rsidP="00E706C2">
      <w:pPr>
        <w:widowControl/>
        <w:rPr>
          <w:color w:val="auto"/>
        </w:rPr>
      </w:pPr>
    </w:p>
    <w:p w14:paraId="1734505F" w14:textId="646EFDC3" w:rsidR="00AA03DF" w:rsidRPr="00776F0D" w:rsidRDefault="00AA03DF" w:rsidP="00E706C2">
      <w:pPr>
        <w:pStyle w:val="NormalWeb"/>
        <w:widowControl/>
        <w:spacing w:before="0" w:beforeAutospacing="0" w:after="0" w:afterAutospacing="0"/>
        <w:rPr>
          <w:color w:val="auto"/>
        </w:rPr>
      </w:pPr>
      <w:r w:rsidRPr="00776F0D">
        <w:rPr>
          <w:b/>
          <w:bCs/>
          <w:color w:val="auto"/>
        </w:rPr>
        <w:t xml:space="preserve">ACKNOWLEDGMENTS: </w:t>
      </w:r>
    </w:p>
    <w:p w14:paraId="2D96E92E" w14:textId="2F57AE59" w:rsidR="00AA03DF" w:rsidRPr="00776F0D" w:rsidRDefault="00024C27" w:rsidP="00E706C2">
      <w:pPr>
        <w:widowControl/>
        <w:rPr>
          <w:color w:val="auto"/>
        </w:rPr>
      </w:pPr>
      <w:r w:rsidRPr="00776F0D">
        <w:rPr>
          <w:color w:val="auto"/>
        </w:rPr>
        <w:t>This work was funded by the Deutsche Forschungsgemeinschaft</w:t>
      </w:r>
      <w:r w:rsidR="000353E8" w:rsidRPr="00776F0D">
        <w:rPr>
          <w:color w:val="auto"/>
        </w:rPr>
        <w:t xml:space="preserve"> (DFG, German Research Foundation) under Germany’s Excellence S</w:t>
      </w:r>
      <w:r w:rsidR="00415A96" w:rsidRPr="00776F0D">
        <w:rPr>
          <w:color w:val="auto"/>
        </w:rPr>
        <w:t>trategy - EXC-2070 – 390732324 (</w:t>
      </w:r>
      <w:r w:rsidR="000353E8" w:rsidRPr="00776F0D">
        <w:rPr>
          <w:color w:val="auto"/>
        </w:rPr>
        <w:t>PhenoRob</w:t>
      </w:r>
      <w:r w:rsidR="00415A96" w:rsidRPr="00776F0D">
        <w:rPr>
          <w:color w:val="auto"/>
        </w:rPr>
        <w:t>)</w:t>
      </w:r>
      <w:r w:rsidR="000353E8" w:rsidRPr="00776F0D">
        <w:rPr>
          <w:color w:val="auto"/>
        </w:rPr>
        <w:t>, the Research Training Group GRK2064 and individual research grants SCHA1274/4-1 and SCHA1274/5-1 to G.S.</w:t>
      </w:r>
      <w:r w:rsidR="00E7785B" w:rsidRPr="00776F0D">
        <w:rPr>
          <w:color w:val="auto"/>
        </w:rPr>
        <w:t>.</w:t>
      </w:r>
      <w:r w:rsidR="008D7A24" w:rsidRPr="00776F0D">
        <w:rPr>
          <w:color w:val="auto"/>
        </w:rPr>
        <w:t xml:space="preserve"> We </w:t>
      </w:r>
      <w:r w:rsidR="00281227" w:rsidRPr="00776F0D">
        <w:rPr>
          <w:color w:val="auto"/>
        </w:rPr>
        <w:t xml:space="preserve">also </w:t>
      </w:r>
      <w:r w:rsidR="008D7A24" w:rsidRPr="00776F0D">
        <w:rPr>
          <w:color w:val="auto"/>
        </w:rPr>
        <w:t xml:space="preserve">thank Li Schlüter </w:t>
      </w:r>
      <w:r w:rsidR="00045BEA" w:rsidRPr="00776F0D">
        <w:rPr>
          <w:color w:val="auto"/>
        </w:rPr>
        <w:t xml:space="preserve">and Brigitte Ueberbach </w:t>
      </w:r>
      <w:r w:rsidR="008D7A24" w:rsidRPr="00776F0D">
        <w:rPr>
          <w:color w:val="auto"/>
        </w:rPr>
        <w:t>for</w:t>
      </w:r>
      <w:r w:rsidR="00281227" w:rsidRPr="00776F0D">
        <w:rPr>
          <w:color w:val="auto"/>
        </w:rPr>
        <w:t xml:space="preserve"> technical assistance</w:t>
      </w:r>
      <w:r w:rsidR="008D7A24" w:rsidRPr="00776F0D">
        <w:rPr>
          <w:color w:val="auto"/>
        </w:rPr>
        <w:t>.</w:t>
      </w:r>
    </w:p>
    <w:p w14:paraId="0DB12876" w14:textId="77777777" w:rsidR="008E42A6" w:rsidRPr="00776F0D" w:rsidRDefault="008E42A6" w:rsidP="00E706C2">
      <w:pPr>
        <w:widowControl/>
        <w:rPr>
          <w:b/>
          <w:bCs/>
          <w:color w:val="auto"/>
        </w:rPr>
      </w:pPr>
    </w:p>
    <w:p w14:paraId="5D52ED8B" w14:textId="468AF25A" w:rsidR="00AA03DF" w:rsidRPr="00776F0D" w:rsidRDefault="00AA03DF" w:rsidP="00E706C2">
      <w:pPr>
        <w:pStyle w:val="NormalWeb"/>
        <w:widowControl/>
        <w:spacing w:before="0" w:beforeAutospacing="0" w:after="0" w:afterAutospacing="0"/>
        <w:rPr>
          <w:color w:val="auto"/>
        </w:rPr>
      </w:pPr>
      <w:r w:rsidRPr="00776F0D">
        <w:rPr>
          <w:b/>
          <w:color w:val="auto"/>
        </w:rPr>
        <w:t>DISCLOSURES</w:t>
      </w:r>
      <w:r w:rsidRPr="00776F0D">
        <w:rPr>
          <w:b/>
          <w:bCs/>
          <w:color w:val="auto"/>
        </w:rPr>
        <w:t xml:space="preserve">: </w:t>
      </w:r>
    </w:p>
    <w:p w14:paraId="4E0C3135" w14:textId="410CCCAE" w:rsidR="007A4DD6" w:rsidRPr="00776F0D" w:rsidRDefault="00024C27" w:rsidP="00E706C2">
      <w:pPr>
        <w:widowControl/>
        <w:rPr>
          <w:color w:val="auto"/>
        </w:rPr>
      </w:pPr>
      <w:r w:rsidRPr="00776F0D">
        <w:rPr>
          <w:color w:val="auto"/>
        </w:rPr>
        <w:t>The authors have nothing to disclose.</w:t>
      </w:r>
    </w:p>
    <w:p w14:paraId="2315114B" w14:textId="77777777" w:rsidR="005151FE" w:rsidRPr="00776F0D" w:rsidRDefault="005151FE" w:rsidP="00E706C2">
      <w:pPr>
        <w:widowControl/>
        <w:rPr>
          <w:color w:val="auto"/>
        </w:rPr>
      </w:pPr>
    </w:p>
    <w:p w14:paraId="367008C1" w14:textId="6984A4E6" w:rsidR="009726EE" w:rsidRPr="00776F0D" w:rsidRDefault="009726EE" w:rsidP="00E706C2">
      <w:pPr>
        <w:widowControl/>
        <w:autoSpaceDE/>
        <w:autoSpaceDN/>
        <w:adjustRightInd/>
        <w:rPr>
          <w:rFonts w:eastAsia="Calibri"/>
          <w:b/>
          <w:color w:val="auto"/>
        </w:rPr>
      </w:pPr>
      <w:bookmarkStart w:id="1" w:name="References"/>
      <w:r w:rsidRPr="00776F0D">
        <w:rPr>
          <w:b/>
          <w:bCs/>
          <w:color w:val="auto"/>
        </w:rPr>
        <w:t>REFERENCES</w:t>
      </w:r>
      <w:r w:rsidR="00EF64FC" w:rsidRPr="00776F0D">
        <w:rPr>
          <w:b/>
          <w:bCs/>
          <w:color w:val="auto"/>
        </w:rPr>
        <w:t>:</w:t>
      </w:r>
      <w:r w:rsidRPr="00776F0D">
        <w:rPr>
          <w:color w:val="auto"/>
        </w:rPr>
        <w:t xml:space="preserve"> </w:t>
      </w:r>
      <w:bookmarkEnd w:id="1"/>
    </w:p>
    <w:p w14:paraId="22D08E86" w14:textId="38287AFC" w:rsidR="00F661BF" w:rsidRPr="00776F0D" w:rsidRDefault="00FA6E3F" w:rsidP="00E706C2">
      <w:pPr>
        <w:pStyle w:val="EndNoteBibliography"/>
        <w:widowControl/>
        <w:rPr>
          <w:color w:val="auto"/>
        </w:rPr>
      </w:pPr>
      <w:r w:rsidRPr="00776F0D">
        <w:rPr>
          <w:color w:val="auto"/>
        </w:rPr>
        <w:fldChar w:fldCharType="begin"/>
      </w:r>
      <w:r w:rsidRPr="00776F0D">
        <w:rPr>
          <w:color w:val="auto"/>
        </w:rPr>
        <w:instrText xml:space="preserve"> ADDIN EN.REFLIST </w:instrText>
      </w:r>
      <w:r w:rsidRPr="00776F0D">
        <w:rPr>
          <w:color w:val="auto"/>
        </w:rPr>
        <w:fldChar w:fldCharType="separate"/>
      </w:r>
      <w:r w:rsidR="00F661BF" w:rsidRPr="00776F0D">
        <w:rPr>
          <w:color w:val="auto"/>
        </w:rPr>
        <w:t>1</w:t>
      </w:r>
      <w:r w:rsidR="00F661BF" w:rsidRPr="00776F0D">
        <w:rPr>
          <w:color w:val="auto"/>
        </w:rPr>
        <w:tab/>
        <w:t>Berridge, M. J.</w:t>
      </w:r>
      <w:r w:rsidR="00776F0D" w:rsidRPr="00776F0D">
        <w:rPr>
          <w:color w:val="auto"/>
        </w:rPr>
        <w:t>,</w:t>
      </w:r>
      <w:r w:rsidR="00F661BF" w:rsidRPr="00776F0D">
        <w:rPr>
          <w:color w:val="auto"/>
        </w:rPr>
        <w:t xml:space="preserve"> Irvine, R. F. Inositol Phosphates and Cell Signaling. </w:t>
      </w:r>
      <w:r w:rsidR="00F661BF" w:rsidRPr="00776F0D">
        <w:rPr>
          <w:i/>
          <w:color w:val="auto"/>
        </w:rPr>
        <w:t>Nature.</w:t>
      </w:r>
      <w:r w:rsidR="00F661BF" w:rsidRPr="00776F0D">
        <w:rPr>
          <w:color w:val="auto"/>
        </w:rPr>
        <w:t xml:space="preserve"> </w:t>
      </w:r>
      <w:r w:rsidR="00F661BF" w:rsidRPr="00776F0D">
        <w:rPr>
          <w:b/>
          <w:color w:val="auto"/>
        </w:rPr>
        <w:t>341</w:t>
      </w:r>
      <w:r w:rsidR="00F661BF" w:rsidRPr="00776F0D">
        <w:rPr>
          <w:color w:val="auto"/>
        </w:rPr>
        <w:t xml:space="preserve"> (6239), 197-205, (1989).</w:t>
      </w:r>
    </w:p>
    <w:p w14:paraId="7AF10CA7" w14:textId="5059B301" w:rsidR="00F661BF" w:rsidRPr="00776F0D" w:rsidRDefault="00F661BF" w:rsidP="00E706C2">
      <w:pPr>
        <w:pStyle w:val="EndNoteBibliography"/>
        <w:widowControl/>
        <w:rPr>
          <w:color w:val="auto"/>
        </w:rPr>
      </w:pPr>
      <w:r w:rsidRPr="00776F0D">
        <w:rPr>
          <w:color w:val="auto"/>
        </w:rPr>
        <w:t>2</w:t>
      </w:r>
      <w:r w:rsidRPr="00776F0D">
        <w:rPr>
          <w:color w:val="auto"/>
        </w:rPr>
        <w:tab/>
        <w:t>Streb, H., Irvine, R. F., Berridge, M. J.</w:t>
      </w:r>
      <w:r w:rsidR="00776F0D" w:rsidRPr="00776F0D">
        <w:rPr>
          <w:color w:val="auto"/>
        </w:rPr>
        <w:t>,</w:t>
      </w:r>
      <w:r w:rsidRPr="00776F0D">
        <w:rPr>
          <w:color w:val="auto"/>
        </w:rPr>
        <w:t xml:space="preserve"> Schulz, I. Release of Ca-2+ from a Nonmitochondrial Intracellular Store in Pancreatic Acinar-Cells by Inositol-1,4,5-Trisphosphate. </w:t>
      </w:r>
      <w:r w:rsidRPr="00776F0D">
        <w:rPr>
          <w:i/>
          <w:color w:val="auto"/>
        </w:rPr>
        <w:t>Nature.</w:t>
      </w:r>
      <w:r w:rsidRPr="00776F0D">
        <w:rPr>
          <w:color w:val="auto"/>
        </w:rPr>
        <w:t xml:space="preserve"> </w:t>
      </w:r>
      <w:r w:rsidRPr="00776F0D">
        <w:rPr>
          <w:b/>
          <w:color w:val="auto"/>
        </w:rPr>
        <w:t>306</w:t>
      </w:r>
      <w:r w:rsidRPr="00776F0D">
        <w:rPr>
          <w:color w:val="auto"/>
        </w:rPr>
        <w:t xml:space="preserve"> (5938), 67-69, (1983).</w:t>
      </w:r>
    </w:p>
    <w:p w14:paraId="0BAAF1A9" w14:textId="404156F2" w:rsidR="00F661BF" w:rsidRPr="00776F0D" w:rsidRDefault="00F661BF" w:rsidP="00E706C2">
      <w:pPr>
        <w:pStyle w:val="EndNoteBibliography"/>
        <w:widowControl/>
        <w:rPr>
          <w:color w:val="auto"/>
        </w:rPr>
      </w:pPr>
      <w:r w:rsidRPr="00776F0D">
        <w:rPr>
          <w:color w:val="auto"/>
        </w:rPr>
        <w:t>3</w:t>
      </w:r>
      <w:r w:rsidRPr="00776F0D">
        <w:rPr>
          <w:color w:val="auto"/>
        </w:rPr>
        <w:tab/>
        <w:t>Krinke, O., Novotna, Z., Valentova, O.</w:t>
      </w:r>
      <w:r w:rsidR="00776F0D" w:rsidRPr="00776F0D">
        <w:rPr>
          <w:color w:val="auto"/>
        </w:rPr>
        <w:t>,</w:t>
      </w:r>
      <w:r w:rsidRPr="00776F0D">
        <w:rPr>
          <w:color w:val="auto"/>
        </w:rPr>
        <w:t xml:space="preserve"> Martinec, J. Inositol trisphosphate receptor in higher plants: is it real? </w:t>
      </w:r>
      <w:r w:rsidRPr="00776F0D">
        <w:rPr>
          <w:i/>
          <w:color w:val="auto"/>
        </w:rPr>
        <w:t>Journal of Experimental Botany.</w:t>
      </w:r>
      <w:r w:rsidRPr="00776F0D">
        <w:rPr>
          <w:color w:val="auto"/>
        </w:rPr>
        <w:t xml:space="preserve"> </w:t>
      </w:r>
      <w:r w:rsidRPr="00776F0D">
        <w:rPr>
          <w:b/>
          <w:color w:val="auto"/>
        </w:rPr>
        <w:t>58</w:t>
      </w:r>
      <w:r w:rsidRPr="00776F0D">
        <w:rPr>
          <w:color w:val="auto"/>
        </w:rPr>
        <w:t xml:space="preserve"> (3), 361-376, (2007).</w:t>
      </w:r>
    </w:p>
    <w:p w14:paraId="69191335" w14:textId="77777777" w:rsidR="00F661BF" w:rsidRPr="00776F0D" w:rsidRDefault="00F661BF" w:rsidP="00E706C2">
      <w:pPr>
        <w:pStyle w:val="EndNoteBibliography"/>
        <w:widowControl/>
        <w:rPr>
          <w:color w:val="auto"/>
        </w:rPr>
      </w:pPr>
      <w:r w:rsidRPr="00776F0D">
        <w:rPr>
          <w:color w:val="auto"/>
        </w:rPr>
        <w:t>4</w:t>
      </w:r>
      <w:r w:rsidRPr="00776F0D">
        <w:rPr>
          <w:color w:val="auto"/>
        </w:rPr>
        <w:tab/>
        <w:t>Kuo, H. F.</w:t>
      </w:r>
      <w:r w:rsidRPr="00776F0D">
        <w:rPr>
          <w:i/>
          <w:color w:val="auto"/>
        </w:rPr>
        <w:t xml:space="preserve"> et al.</w:t>
      </w:r>
      <w:r w:rsidRPr="00776F0D">
        <w:rPr>
          <w:color w:val="auto"/>
        </w:rPr>
        <w:t xml:space="preserve"> Arabidopsis inositol pentakisphosphate 2-kinase, AtIPK1, is required for growth and modulates phosphate homeostasis at the transcriptional level. </w:t>
      </w:r>
      <w:r w:rsidRPr="00776F0D">
        <w:rPr>
          <w:i/>
          <w:color w:val="auto"/>
        </w:rPr>
        <w:t>Plant Journal.</w:t>
      </w:r>
      <w:r w:rsidRPr="00776F0D">
        <w:rPr>
          <w:color w:val="auto"/>
        </w:rPr>
        <w:t xml:space="preserve"> </w:t>
      </w:r>
      <w:r w:rsidRPr="00776F0D">
        <w:rPr>
          <w:b/>
          <w:color w:val="auto"/>
        </w:rPr>
        <w:t>80</w:t>
      </w:r>
      <w:r w:rsidRPr="00776F0D">
        <w:rPr>
          <w:color w:val="auto"/>
        </w:rPr>
        <w:t xml:space="preserve"> (3), 503-515, (2014).</w:t>
      </w:r>
    </w:p>
    <w:p w14:paraId="54BE5AD9" w14:textId="77777777" w:rsidR="00F661BF" w:rsidRPr="00776F0D" w:rsidRDefault="00F661BF" w:rsidP="00E706C2">
      <w:pPr>
        <w:pStyle w:val="EndNoteBibliography"/>
        <w:widowControl/>
        <w:rPr>
          <w:color w:val="auto"/>
        </w:rPr>
      </w:pPr>
      <w:r w:rsidRPr="00776F0D">
        <w:rPr>
          <w:color w:val="auto"/>
        </w:rPr>
        <w:t>5</w:t>
      </w:r>
      <w:r w:rsidRPr="00776F0D">
        <w:rPr>
          <w:color w:val="auto"/>
        </w:rPr>
        <w:tab/>
        <w:t>Kuo, H. F.</w:t>
      </w:r>
      <w:r w:rsidRPr="00776F0D">
        <w:rPr>
          <w:i/>
          <w:color w:val="auto"/>
        </w:rPr>
        <w:t xml:space="preserve"> et al.</w:t>
      </w:r>
      <w:r w:rsidRPr="00776F0D">
        <w:rPr>
          <w:color w:val="auto"/>
        </w:rPr>
        <w:t xml:space="preserve"> Arabidopsis inositol phosphate kinases IPK1 and ITPK1 constitute a metabolic pathway in maintaining phosphate homeostasis. </w:t>
      </w:r>
      <w:r w:rsidRPr="00776F0D">
        <w:rPr>
          <w:i/>
          <w:color w:val="auto"/>
        </w:rPr>
        <w:t>Plant Journal.</w:t>
      </w:r>
      <w:r w:rsidRPr="00776F0D">
        <w:rPr>
          <w:color w:val="auto"/>
        </w:rPr>
        <w:t xml:space="preserve"> </w:t>
      </w:r>
      <w:r w:rsidRPr="00776F0D">
        <w:rPr>
          <w:b/>
          <w:color w:val="auto"/>
        </w:rPr>
        <w:t>95</w:t>
      </w:r>
      <w:r w:rsidRPr="00776F0D">
        <w:rPr>
          <w:color w:val="auto"/>
        </w:rPr>
        <w:t xml:space="preserve"> (4), 613-630, (2018).</w:t>
      </w:r>
    </w:p>
    <w:p w14:paraId="0DB8FCF0" w14:textId="74C753C0" w:rsidR="00F661BF" w:rsidRPr="00776F0D" w:rsidRDefault="00F661BF" w:rsidP="00E706C2">
      <w:pPr>
        <w:pStyle w:val="EndNoteBibliography"/>
        <w:widowControl/>
        <w:rPr>
          <w:color w:val="auto"/>
        </w:rPr>
      </w:pPr>
      <w:r w:rsidRPr="00776F0D">
        <w:rPr>
          <w:color w:val="auto"/>
        </w:rPr>
        <w:t>6</w:t>
      </w:r>
      <w:r w:rsidRPr="00776F0D">
        <w:rPr>
          <w:color w:val="auto"/>
        </w:rPr>
        <w:tab/>
        <w:t xml:space="preserve">Gillaspy, G. E. in </w:t>
      </w:r>
      <w:r w:rsidRPr="00776F0D">
        <w:rPr>
          <w:i/>
          <w:color w:val="auto"/>
        </w:rPr>
        <w:t>Lipid-mediated Protein Signaling</w:t>
      </w:r>
      <w:r w:rsidR="00776F0D" w:rsidRPr="00776F0D">
        <w:rPr>
          <w:color w:val="auto"/>
        </w:rPr>
        <w:t xml:space="preserve"> </w:t>
      </w:r>
      <w:r w:rsidRPr="00776F0D">
        <w:rPr>
          <w:color w:val="auto"/>
        </w:rPr>
        <w:t>10.1007/978-94-007-6331-9_8</w:t>
      </w:r>
      <w:r w:rsidR="00776F0D" w:rsidRPr="00776F0D">
        <w:rPr>
          <w:color w:val="auto"/>
        </w:rPr>
        <w:t xml:space="preserve"> </w:t>
      </w:r>
      <w:r w:rsidRPr="00776F0D">
        <w:rPr>
          <w:color w:val="auto"/>
        </w:rPr>
        <w:t>(ed Daniel G. S. Capelluto)</w:t>
      </w:r>
      <w:r w:rsidR="00776F0D" w:rsidRPr="00776F0D">
        <w:rPr>
          <w:color w:val="auto"/>
        </w:rPr>
        <w:t xml:space="preserve"> </w:t>
      </w:r>
      <w:r w:rsidRPr="00776F0D">
        <w:rPr>
          <w:color w:val="auto"/>
        </w:rPr>
        <w:t>141-157 (Springer Netherlands, 2013).</w:t>
      </w:r>
    </w:p>
    <w:p w14:paraId="7C9BC030" w14:textId="4485B513" w:rsidR="00F661BF" w:rsidRPr="00776F0D" w:rsidRDefault="00F661BF" w:rsidP="00E706C2">
      <w:pPr>
        <w:pStyle w:val="EndNoteBibliography"/>
        <w:widowControl/>
        <w:rPr>
          <w:color w:val="auto"/>
        </w:rPr>
      </w:pPr>
      <w:r w:rsidRPr="00776F0D">
        <w:rPr>
          <w:color w:val="auto"/>
        </w:rPr>
        <w:t>7</w:t>
      </w:r>
      <w:r w:rsidRPr="00776F0D">
        <w:rPr>
          <w:color w:val="auto"/>
        </w:rPr>
        <w:tab/>
        <w:t>Stevenson-Paulik, J., Bastidas, R. J., Chiou, S. T., Frye, R. A.</w:t>
      </w:r>
      <w:r w:rsidR="00776F0D" w:rsidRPr="00776F0D">
        <w:rPr>
          <w:color w:val="auto"/>
        </w:rPr>
        <w:t>,</w:t>
      </w:r>
      <w:r w:rsidRPr="00776F0D">
        <w:rPr>
          <w:color w:val="auto"/>
        </w:rPr>
        <w:t xml:space="preserve"> York, J. D. Generation of phytate-free seeds in Arabidopsis through disruption of inositol polyphosphate kinases. </w:t>
      </w:r>
      <w:r w:rsidRPr="00776F0D">
        <w:rPr>
          <w:i/>
          <w:color w:val="auto"/>
        </w:rPr>
        <w:t>Proceedings of the National Academy of Sciences of the United States of America.</w:t>
      </w:r>
      <w:r w:rsidRPr="00776F0D">
        <w:rPr>
          <w:color w:val="auto"/>
        </w:rPr>
        <w:t xml:space="preserve"> </w:t>
      </w:r>
      <w:r w:rsidRPr="00776F0D">
        <w:rPr>
          <w:b/>
          <w:color w:val="auto"/>
        </w:rPr>
        <w:t>102</w:t>
      </w:r>
      <w:r w:rsidRPr="00776F0D">
        <w:rPr>
          <w:color w:val="auto"/>
        </w:rPr>
        <w:t xml:space="preserve"> (35), 12612-12617, (2005).</w:t>
      </w:r>
    </w:p>
    <w:p w14:paraId="0C2DA2A1" w14:textId="73FA5048" w:rsidR="00F661BF" w:rsidRPr="00776F0D" w:rsidRDefault="00F661BF" w:rsidP="00E706C2">
      <w:pPr>
        <w:pStyle w:val="EndNoteBibliography"/>
        <w:widowControl/>
        <w:rPr>
          <w:color w:val="auto"/>
        </w:rPr>
      </w:pPr>
      <w:r w:rsidRPr="00776F0D">
        <w:rPr>
          <w:color w:val="auto"/>
        </w:rPr>
        <w:t>8</w:t>
      </w:r>
      <w:r w:rsidRPr="00776F0D">
        <w:rPr>
          <w:color w:val="auto"/>
        </w:rPr>
        <w:tab/>
        <w:t>Lemtiri-Chlieh, F., MacRobbie, E. A. C.</w:t>
      </w:r>
      <w:r w:rsidR="00776F0D" w:rsidRPr="00776F0D">
        <w:rPr>
          <w:color w:val="auto"/>
        </w:rPr>
        <w:t>,</w:t>
      </w:r>
      <w:r w:rsidRPr="00776F0D">
        <w:rPr>
          <w:color w:val="auto"/>
        </w:rPr>
        <w:t xml:space="preserve"> Brearley, C. A. Inositol hexakisphosphate is a physiological signal regulating the K</w:t>
      </w:r>
      <w:r w:rsidRPr="00776F0D">
        <w:rPr>
          <w:color w:val="auto"/>
          <w:vertAlign w:val="superscript"/>
        </w:rPr>
        <w:t>+</w:t>
      </w:r>
      <w:r w:rsidRPr="00776F0D">
        <w:rPr>
          <w:color w:val="auto"/>
        </w:rPr>
        <w:t xml:space="preserve">-inward rectifying conductance in guard cells. </w:t>
      </w:r>
      <w:r w:rsidRPr="00776F0D">
        <w:rPr>
          <w:i/>
          <w:color w:val="auto"/>
        </w:rPr>
        <w:t>Proceedings of the National Academy of Sciences.</w:t>
      </w:r>
      <w:r w:rsidRPr="00776F0D">
        <w:rPr>
          <w:color w:val="auto"/>
        </w:rPr>
        <w:t xml:space="preserve"> </w:t>
      </w:r>
      <w:r w:rsidRPr="00776F0D">
        <w:rPr>
          <w:b/>
          <w:color w:val="auto"/>
        </w:rPr>
        <w:t>97</w:t>
      </w:r>
      <w:r w:rsidRPr="00776F0D">
        <w:rPr>
          <w:color w:val="auto"/>
        </w:rPr>
        <w:t xml:space="preserve"> (15), 8687-8692, (2000).</w:t>
      </w:r>
    </w:p>
    <w:p w14:paraId="6309E6C2" w14:textId="77777777" w:rsidR="00F661BF" w:rsidRPr="00776F0D" w:rsidRDefault="00F661BF" w:rsidP="00E706C2">
      <w:pPr>
        <w:pStyle w:val="EndNoteBibliography"/>
        <w:widowControl/>
        <w:rPr>
          <w:color w:val="auto"/>
        </w:rPr>
      </w:pPr>
      <w:r w:rsidRPr="00776F0D">
        <w:rPr>
          <w:color w:val="auto"/>
        </w:rPr>
        <w:t>9</w:t>
      </w:r>
      <w:r w:rsidRPr="00776F0D">
        <w:rPr>
          <w:color w:val="auto"/>
        </w:rPr>
        <w:tab/>
        <w:t>Lee, H. S.</w:t>
      </w:r>
      <w:r w:rsidRPr="00776F0D">
        <w:rPr>
          <w:i/>
          <w:color w:val="auto"/>
        </w:rPr>
        <w:t xml:space="preserve"> et al.</w:t>
      </w:r>
      <w:r w:rsidRPr="00776F0D">
        <w:rPr>
          <w:color w:val="auto"/>
        </w:rPr>
        <w:t xml:space="preserve"> InsP6-sensitive variants of the Gle1 mRNA export factor rescue growth and fertility defects of the ipk1 low-phytic-acid mutation in Arabidopsis. </w:t>
      </w:r>
      <w:r w:rsidRPr="00776F0D">
        <w:rPr>
          <w:i/>
          <w:color w:val="auto"/>
        </w:rPr>
        <w:t>Plant Cell.</w:t>
      </w:r>
      <w:r w:rsidRPr="00776F0D">
        <w:rPr>
          <w:color w:val="auto"/>
        </w:rPr>
        <w:t xml:space="preserve"> </w:t>
      </w:r>
      <w:r w:rsidRPr="00776F0D">
        <w:rPr>
          <w:b/>
          <w:color w:val="auto"/>
        </w:rPr>
        <w:t>27</w:t>
      </w:r>
      <w:r w:rsidRPr="00776F0D">
        <w:rPr>
          <w:color w:val="auto"/>
        </w:rPr>
        <w:t xml:space="preserve"> (2), 417-431, (2015).</w:t>
      </w:r>
    </w:p>
    <w:p w14:paraId="607BC9BD" w14:textId="77777777" w:rsidR="00F661BF" w:rsidRPr="00776F0D" w:rsidRDefault="00F661BF" w:rsidP="00E706C2">
      <w:pPr>
        <w:pStyle w:val="EndNoteBibliography"/>
        <w:widowControl/>
        <w:rPr>
          <w:color w:val="auto"/>
        </w:rPr>
      </w:pPr>
      <w:r w:rsidRPr="00776F0D">
        <w:rPr>
          <w:color w:val="auto"/>
        </w:rPr>
        <w:t>10</w:t>
      </w:r>
      <w:r w:rsidRPr="00776F0D">
        <w:rPr>
          <w:color w:val="auto"/>
        </w:rPr>
        <w:tab/>
        <w:t>Blüher, D.</w:t>
      </w:r>
      <w:r w:rsidRPr="00776F0D">
        <w:rPr>
          <w:i/>
          <w:color w:val="auto"/>
        </w:rPr>
        <w:t xml:space="preserve"> et al.</w:t>
      </w:r>
      <w:r w:rsidRPr="00776F0D">
        <w:rPr>
          <w:color w:val="auto"/>
        </w:rPr>
        <w:t xml:space="preserve"> A 1-phytase type III effector interferes with plant hormone signaling. </w:t>
      </w:r>
      <w:r w:rsidRPr="00776F0D">
        <w:rPr>
          <w:i/>
          <w:color w:val="auto"/>
        </w:rPr>
        <w:t>Nature Communications.</w:t>
      </w:r>
      <w:r w:rsidRPr="00776F0D">
        <w:rPr>
          <w:color w:val="auto"/>
        </w:rPr>
        <w:t xml:space="preserve"> </w:t>
      </w:r>
      <w:r w:rsidRPr="00776F0D">
        <w:rPr>
          <w:b/>
          <w:color w:val="auto"/>
        </w:rPr>
        <w:t>8</w:t>
      </w:r>
      <w:r w:rsidRPr="00776F0D">
        <w:rPr>
          <w:color w:val="auto"/>
        </w:rPr>
        <w:t>, (2017).</w:t>
      </w:r>
    </w:p>
    <w:p w14:paraId="1FF3BA97" w14:textId="4A8B2F3D" w:rsidR="00F661BF" w:rsidRPr="00776F0D" w:rsidRDefault="00F661BF" w:rsidP="00E706C2">
      <w:pPr>
        <w:pStyle w:val="EndNoteBibliography"/>
        <w:widowControl/>
        <w:rPr>
          <w:color w:val="auto"/>
        </w:rPr>
      </w:pPr>
      <w:r w:rsidRPr="00776F0D">
        <w:rPr>
          <w:color w:val="auto"/>
        </w:rPr>
        <w:t>11</w:t>
      </w:r>
      <w:r w:rsidRPr="00776F0D">
        <w:rPr>
          <w:color w:val="auto"/>
        </w:rPr>
        <w:tab/>
        <w:t>Murphy, A. M., Otto, B., Brearley, C. A., Carr, J. P.</w:t>
      </w:r>
      <w:r w:rsidR="00776F0D" w:rsidRPr="00776F0D">
        <w:rPr>
          <w:color w:val="auto"/>
        </w:rPr>
        <w:t>,</w:t>
      </w:r>
      <w:r w:rsidRPr="00776F0D">
        <w:rPr>
          <w:color w:val="auto"/>
        </w:rPr>
        <w:t xml:space="preserve"> Hanke, D. E. A role for inositol hexakisphosphate in the maintenance of basal resistance to plant pathogens. </w:t>
      </w:r>
      <w:r w:rsidRPr="00776F0D">
        <w:rPr>
          <w:i/>
          <w:color w:val="auto"/>
        </w:rPr>
        <w:t>Plant Journal.</w:t>
      </w:r>
      <w:r w:rsidRPr="00776F0D">
        <w:rPr>
          <w:color w:val="auto"/>
        </w:rPr>
        <w:t xml:space="preserve"> </w:t>
      </w:r>
      <w:r w:rsidRPr="00776F0D">
        <w:rPr>
          <w:b/>
          <w:color w:val="auto"/>
        </w:rPr>
        <w:t>56</w:t>
      </w:r>
      <w:r w:rsidRPr="00776F0D">
        <w:rPr>
          <w:color w:val="auto"/>
        </w:rPr>
        <w:t xml:space="preserve"> (4), 638-652, (2008).</w:t>
      </w:r>
    </w:p>
    <w:p w14:paraId="4DFD8A98" w14:textId="64A0AE9A" w:rsidR="00F661BF" w:rsidRPr="00776F0D" w:rsidRDefault="00F661BF" w:rsidP="00E706C2">
      <w:pPr>
        <w:pStyle w:val="EndNoteBibliography"/>
        <w:widowControl/>
        <w:rPr>
          <w:color w:val="auto"/>
        </w:rPr>
      </w:pPr>
      <w:r w:rsidRPr="00776F0D">
        <w:rPr>
          <w:color w:val="auto"/>
        </w:rPr>
        <w:t>12</w:t>
      </w:r>
      <w:r w:rsidRPr="00776F0D">
        <w:rPr>
          <w:color w:val="auto"/>
        </w:rPr>
        <w:tab/>
        <w:t>Poon, J. S. Y., Le Fevre, R. E., Carr, J. P., Hanke, D. E.</w:t>
      </w:r>
      <w:r w:rsidR="00776F0D" w:rsidRPr="00776F0D">
        <w:rPr>
          <w:color w:val="auto"/>
        </w:rPr>
        <w:t>,</w:t>
      </w:r>
      <w:r w:rsidRPr="00776F0D">
        <w:rPr>
          <w:color w:val="auto"/>
        </w:rPr>
        <w:t xml:space="preserve"> Murphy, A. M. Inositol hexakisphosphate biosynthesis underpins PAMP-triggered immunity to Pseudomonas syringae </w:t>
      </w:r>
      <w:r w:rsidRPr="00776F0D">
        <w:rPr>
          <w:color w:val="auto"/>
        </w:rPr>
        <w:lastRenderedPageBreak/>
        <w:t xml:space="preserve">pv. tomato in Arabidopsis thaliana but is dispensable for establishment of systemic acquired resistance. </w:t>
      </w:r>
      <w:r w:rsidRPr="00776F0D">
        <w:rPr>
          <w:i/>
          <w:color w:val="auto"/>
        </w:rPr>
        <w:t>Molecular Plant Pathology.</w:t>
      </w:r>
      <w:r w:rsidRPr="00776F0D">
        <w:rPr>
          <w:color w:val="auto"/>
        </w:rPr>
        <w:t xml:space="preserve"> </w:t>
      </w:r>
      <w:r w:rsidRPr="00776F0D">
        <w:rPr>
          <w:b/>
          <w:color w:val="auto"/>
        </w:rPr>
        <w:t>21</w:t>
      </w:r>
      <w:r w:rsidRPr="00776F0D">
        <w:rPr>
          <w:color w:val="auto"/>
        </w:rPr>
        <w:t xml:space="preserve"> (3), 376-387, (2020).</w:t>
      </w:r>
    </w:p>
    <w:p w14:paraId="1FE64575" w14:textId="77777777" w:rsidR="00F661BF" w:rsidRPr="00776F0D" w:rsidRDefault="00F661BF" w:rsidP="00E706C2">
      <w:pPr>
        <w:pStyle w:val="EndNoteBibliography"/>
        <w:widowControl/>
        <w:rPr>
          <w:color w:val="auto"/>
        </w:rPr>
      </w:pPr>
      <w:r w:rsidRPr="00776F0D">
        <w:rPr>
          <w:color w:val="auto"/>
        </w:rPr>
        <w:t>13</w:t>
      </w:r>
      <w:r w:rsidRPr="00776F0D">
        <w:rPr>
          <w:color w:val="auto"/>
        </w:rPr>
        <w:tab/>
        <w:t>Wild, R.</w:t>
      </w:r>
      <w:r w:rsidRPr="00776F0D">
        <w:rPr>
          <w:i/>
          <w:color w:val="auto"/>
        </w:rPr>
        <w:t xml:space="preserve"> et al.</w:t>
      </w:r>
      <w:r w:rsidRPr="00776F0D">
        <w:rPr>
          <w:color w:val="auto"/>
        </w:rPr>
        <w:t xml:space="preserve"> Control of eukaryotic phosphate homeostasis by inositol polyphosphate sensor domains. </w:t>
      </w:r>
      <w:r w:rsidRPr="00776F0D">
        <w:rPr>
          <w:i/>
          <w:color w:val="auto"/>
        </w:rPr>
        <w:t>Science.</w:t>
      </w:r>
      <w:r w:rsidRPr="00776F0D">
        <w:rPr>
          <w:color w:val="auto"/>
        </w:rPr>
        <w:t xml:space="preserve"> </w:t>
      </w:r>
      <w:r w:rsidRPr="00776F0D">
        <w:rPr>
          <w:b/>
          <w:color w:val="auto"/>
        </w:rPr>
        <w:t>352</w:t>
      </w:r>
      <w:r w:rsidRPr="00776F0D">
        <w:rPr>
          <w:color w:val="auto"/>
        </w:rPr>
        <w:t xml:space="preserve"> (6288), 986-990, (2016).</w:t>
      </w:r>
    </w:p>
    <w:p w14:paraId="79FD873B" w14:textId="77777777" w:rsidR="00F661BF" w:rsidRPr="00776F0D" w:rsidRDefault="00F661BF" w:rsidP="00E706C2">
      <w:pPr>
        <w:pStyle w:val="EndNoteBibliography"/>
        <w:widowControl/>
        <w:rPr>
          <w:color w:val="auto"/>
        </w:rPr>
      </w:pPr>
      <w:r w:rsidRPr="00776F0D">
        <w:rPr>
          <w:color w:val="auto"/>
        </w:rPr>
        <w:t>14</w:t>
      </w:r>
      <w:r w:rsidRPr="00776F0D">
        <w:rPr>
          <w:color w:val="auto"/>
        </w:rPr>
        <w:tab/>
        <w:t xml:space="preserve">Shears, S. B. Inositol pyrophosphates: Why so many phosphates? </w:t>
      </w:r>
      <w:r w:rsidRPr="00776F0D">
        <w:rPr>
          <w:i/>
          <w:color w:val="auto"/>
        </w:rPr>
        <w:t>Advances in Biological Regulation.</w:t>
      </w:r>
      <w:r w:rsidRPr="00776F0D">
        <w:rPr>
          <w:color w:val="auto"/>
        </w:rPr>
        <w:t xml:space="preserve"> </w:t>
      </w:r>
      <w:r w:rsidRPr="00776F0D">
        <w:rPr>
          <w:b/>
          <w:color w:val="auto"/>
        </w:rPr>
        <w:t>57</w:t>
      </w:r>
      <w:r w:rsidRPr="00776F0D">
        <w:rPr>
          <w:color w:val="auto"/>
        </w:rPr>
        <w:t xml:space="preserve"> 203-216, (2015).</w:t>
      </w:r>
    </w:p>
    <w:p w14:paraId="357992D2" w14:textId="77777777" w:rsidR="00F661BF" w:rsidRPr="00776F0D" w:rsidRDefault="00F661BF" w:rsidP="00E706C2">
      <w:pPr>
        <w:pStyle w:val="EndNoteBibliography"/>
        <w:widowControl/>
        <w:rPr>
          <w:color w:val="auto"/>
        </w:rPr>
      </w:pPr>
      <w:r w:rsidRPr="00776F0D">
        <w:rPr>
          <w:color w:val="auto"/>
        </w:rPr>
        <w:t>15</w:t>
      </w:r>
      <w:r w:rsidRPr="00776F0D">
        <w:rPr>
          <w:color w:val="auto"/>
        </w:rPr>
        <w:tab/>
        <w:t xml:space="preserve">Shears, S. B. Intimate connections: Inositol pyrophosphates at the interface of metabolic regulation and cell signaling. </w:t>
      </w:r>
      <w:r w:rsidRPr="00776F0D">
        <w:rPr>
          <w:i/>
          <w:color w:val="auto"/>
        </w:rPr>
        <w:t>Journal of Cellular Physiology.</w:t>
      </w:r>
      <w:r w:rsidRPr="00776F0D">
        <w:rPr>
          <w:color w:val="auto"/>
        </w:rPr>
        <w:t xml:space="preserve"> </w:t>
      </w:r>
      <w:r w:rsidRPr="00776F0D">
        <w:rPr>
          <w:b/>
          <w:color w:val="auto"/>
        </w:rPr>
        <w:t>233</w:t>
      </w:r>
      <w:r w:rsidRPr="00776F0D">
        <w:rPr>
          <w:color w:val="auto"/>
        </w:rPr>
        <w:t xml:space="preserve"> (3), 1897-1912, (2018).</w:t>
      </w:r>
    </w:p>
    <w:p w14:paraId="36A9D149" w14:textId="77777777" w:rsidR="00F661BF" w:rsidRPr="00776F0D" w:rsidRDefault="00F661BF" w:rsidP="00E706C2">
      <w:pPr>
        <w:pStyle w:val="EndNoteBibliography"/>
        <w:widowControl/>
        <w:rPr>
          <w:color w:val="auto"/>
        </w:rPr>
      </w:pPr>
      <w:r w:rsidRPr="00776F0D">
        <w:rPr>
          <w:color w:val="auto"/>
        </w:rPr>
        <w:t>16</w:t>
      </w:r>
      <w:r w:rsidRPr="00776F0D">
        <w:rPr>
          <w:color w:val="auto"/>
        </w:rPr>
        <w:tab/>
        <w:t>Desai, M.</w:t>
      </w:r>
      <w:r w:rsidRPr="00776F0D">
        <w:rPr>
          <w:i/>
          <w:color w:val="auto"/>
        </w:rPr>
        <w:t xml:space="preserve"> et al.</w:t>
      </w:r>
      <w:r w:rsidRPr="00776F0D">
        <w:rPr>
          <w:color w:val="auto"/>
        </w:rPr>
        <w:t xml:space="preserve"> Two inositol hexakisphosphate kinases drive inositol pyrophosphate synthesis in plants. </w:t>
      </w:r>
      <w:r w:rsidRPr="00776F0D">
        <w:rPr>
          <w:i/>
          <w:color w:val="auto"/>
        </w:rPr>
        <w:t>Plant Journal.</w:t>
      </w:r>
      <w:r w:rsidRPr="00776F0D">
        <w:rPr>
          <w:color w:val="auto"/>
        </w:rPr>
        <w:t xml:space="preserve"> </w:t>
      </w:r>
      <w:r w:rsidRPr="00776F0D">
        <w:rPr>
          <w:b/>
          <w:color w:val="auto"/>
        </w:rPr>
        <w:t>80</w:t>
      </w:r>
      <w:r w:rsidRPr="00776F0D">
        <w:rPr>
          <w:color w:val="auto"/>
        </w:rPr>
        <w:t xml:space="preserve"> (4), 642-653, (2014).</w:t>
      </w:r>
    </w:p>
    <w:p w14:paraId="5A9810B3" w14:textId="77777777" w:rsidR="00F661BF" w:rsidRPr="00776F0D" w:rsidRDefault="00F661BF" w:rsidP="00E706C2">
      <w:pPr>
        <w:pStyle w:val="EndNoteBibliography"/>
        <w:widowControl/>
        <w:rPr>
          <w:color w:val="auto"/>
        </w:rPr>
      </w:pPr>
      <w:r w:rsidRPr="00776F0D">
        <w:rPr>
          <w:color w:val="auto"/>
        </w:rPr>
        <w:t>17</w:t>
      </w:r>
      <w:r w:rsidRPr="00776F0D">
        <w:rPr>
          <w:color w:val="auto"/>
        </w:rPr>
        <w:tab/>
        <w:t>Laha, D.</w:t>
      </w:r>
      <w:r w:rsidRPr="00776F0D">
        <w:rPr>
          <w:i/>
          <w:color w:val="auto"/>
        </w:rPr>
        <w:t xml:space="preserve"> et al.</w:t>
      </w:r>
      <w:r w:rsidRPr="00776F0D">
        <w:rPr>
          <w:color w:val="auto"/>
        </w:rPr>
        <w:t xml:space="preserve"> VIH2 Regulates the Synthesis of Inositol Pyrophosphate InsP8 and Jasmonate-Dependent Defenses in Arabidopsis. </w:t>
      </w:r>
      <w:r w:rsidRPr="00776F0D">
        <w:rPr>
          <w:i/>
          <w:color w:val="auto"/>
        </w:rPr>
        <w:t>Plant Cell.</w:t>
      </w:r>
      <w:r w:rsidRPr="00776F0D">
        <w:rPr>
          <w:color w:val="auto"/>
        </w:rPr>
        <w:t xml:space="preserve"> </w:t>
      </w:r>
      <w:r w:rsidRPr="00776F0D">
        <w:rPr>
          <w:b/>
          <w:color w:val="auto"/>
        </w:rPr>
        <w:t>27</w:t>
      </w:r>
      <w:r w:rsidRPr="00776F0D">
        <w:rPr>
          <w:color w:val="auto"/>
        </w:rPr>
        <w:t xml:space="preserve"> (4), 1082-1097, (2015).</w:t>
      </w:r>
    </w:p>
    <w:p w14:paraId="56244B1B" w14:textId="77777777" w:rsidR="00F661BF" w:rsidRPr="00776F0D" w:rsidRDefault="00F661BF" w:rsidP="00E706C2">
      <w:pPr>
        <w:pStyle w:val="EndNoteBibliography"/>
        <w:widowControl/>
        <w:rPr>
          <w:color w:val="auto"/>
        </w:rPr>
      </w:pPr>
      <w:r w:rsidRPr="00776F0D">
        <w:rPr>
          <w:color w:val="auto"/>
        </w:rPr>
        <w:t>18</w:t>
      </w:r>
      <w:r w:rsidRPr="00776F0D">
        <w:rPr>
          <w:color w:val="auto"/>
        </w:rPr>
        <w:tab/>
        <w:t>Laha, D.</w:t>
      </w:r>
      <w:r w:rsidRPr="00776F0D">
        <w:rPr>
          <w:i/>
          <w:color w:val="auto"/>
        </w:rPr>
        <w:t xml:space="preserve"> et al.</w:t>
      </w:r>
      <w:r w:rsidRPr="00776F0D">
        <w:rPr>
          <w:color w:val="auto"/>
        </w:rPr>
        <w:t xml:space="preserve"> Arabidopsis ITPK1 and ITPK2 Have an Evolutionarily Conserved Phytic Acid Kinase Activity. </w:t>
      </w:r>
      <w:r w:rsidRPr="00776F0D">
        <w:rPr>
          <w:i/>
          <w:color w:val="auto"/>
        </w:rPr>
        <w:t>Acs Chemical Biology.</w:t>
      </w:r>
      <w:r w:rsidRPr="00776F0D">
        <w:rPr>
          <w:color w:val="auto"/>
        </w:rPr>
        <w:t xml:space="preserve"> </w:t>
      </w:r>
      <w:r w:rsidRPr="00776F0D">
        <w:rPr>
          <w:b/>
          <w:color w:val="auto"/>
        </w:rPr>
        <w:t>14</w:t>
      </w:r>
      <w:r w:rsidRPr="00776F0D">
        <w:rPr>
          <w:color w:val="auto"/>
        </w:rPr>
        <w:t xml:space="preserve"> (10), 2127-2133, (2019).</w:t>
      </w:r>
    </w:p>
    <w:p w14:paraId="55E83D2E" w14:textId="77777777" w:rsidR="00F661BF" w:rsidRPr="00776F0D" w:rsidRDefault="00F661BF" w:rsidP="00E706C2">
      <w:pPr>
        <w:pStyle w:val="EndNoteBibliography"/>
        <w:widowControl/>
        <w:rPr>
          <w:color w:val="auto"/>
        </w:rPr>
      </w:pPr>
      <w:r w:rsidRPr="00776F0D">
        <w:rPr>
          <w:color w:val="auto"/>
        </w:rPr>
        <w:t>19</w:t>
      </w:r>
      <w:r w:rsidRPr="00776F0D">
        <w:rPr>
          <w:color w:val="auto"/>
        </w:rPr>
        <w:tab/>
        <w:t>Dorsch, J. A.</w:t>
      </w:r>
      <w:r w:rsidRPr="00776F0D">
        <w:rPr>
          <w:i/>
          <w:color w:val="auto"/>
        </w:rPr>
        <w:t xml:space="preserve"> et al.</w:t>
      </w:r>
      <w:r w:rsidRPr="00776F0D">
        <w:rPr>
          <w:color w:val="auto"/>
        </w:rPr>
        <w:t xml:space="preserve"> Seed phosphorus and inositol phosphate phenotype of barley low phytic acid genotypes. </w:t>
      </w:r>
      <w:r w:rsidRPr="00776F0D">
        <w:rPr>
          <w:i/>
          <w:color w:val="auto"/>
        </w:rPr>
        <w:t>Phytochemistry.</w:t>
      </w:r>
      <w:r w:rsidRPr="00776F0D">
        <w:rPr>
          <w:color w:val="auto"/>
        </w:rPr>
        <w:t xml:space="preserve"> </w:t>
      </w:r>
      <w:r w:rsidRPr="00776F0D">
        <w:rPr>
          <w:b/>
          <w:color w:val="auto"/>
        </w:rPr>
        <w:t>62</w:t>
      </w:r>
      <w:r w:rsidRPr="00776F0D">
        <w:rPr>
          <w:color w:val="auto"/>
        </w:rPr>
        <w:t xml:space="preserve"> (5), 691-706, (2003).</w:t>
      </w:r>
    </w:p>
    <w:p w14:paraId="40AC3950" w14:textId="707A76B0" w:rsidR="00F661BF" w:rsidRPr="00776F0D" w:rsidRDefault="00F661BF" w:rsidP="00E706C2">
      <w:pPr>
        <w:pStyle w:val="EndNoteBibliography"/>
        <w:widowControl/>
        <w:rPr>
          <w:color w:val="auto"/>
        </w:rPr>
      </w:pPr>
      <w:r w:rsidRPr="00776F0D">
        <w:rPr>
          <w:color w:val="auto"/>
        </w:rPr>
        <w:t>20</w:t>
      </w:r>
      <w:r w:rsidRPr="00776F0D">
        <w:rPr>
          <w:color w:val="auto"/>
        </w:rPr>
        <w:tab/>
        <w:t>Flores, S.</w:t>
      </w:r>
      <w:r w:rsidR="00776F0D" w:rsidRPr="00776F0D">
        <w:rPr>
          <w:color w:val="auto"/>
        </w:rPr>
        <w:t>,</w:t>
      </w:r>
      <w:r w:rsidRPr="00776F0D">
        <w:rPr>
          <w:color w:val="auto"/>
        </w:rPr>
        <w:t xml:space="preserve"> Smart, C. C. Abscisic acid-induced changes in inositol metabolism in Spirodela polyrrhiza. </w:t>
      </w:r>
      <w:r w:rsidRPr="00776F0D">
        <w:rPr>
          <w:i/>
          <w:color w:val="auto"/>
        </w:rPr>
        <w:t>Planta.</w:t>
      </w:r>
      <w:r w:rsidRPr="00776F0D">
        <w:rPr>
          <w:color w:val="auto"/>
        </w:rPr>
        <w:t xml:space="preserve"> </w:t>
      </w:r>
      <w:r w:rsidRPr="00776F0D">
        <w:rPr>
          <w:b/>
          <w:color w:val="auto"/>
        </w:rPr>
        <w:t>211</w:t>
      </w:r>
      <w:r w:rsidRPr="00776F0D">
        <w:rPr>
          <w:color w:val="auto"/>
        </w:rPr>
        <w:t xml:space="preserve"> (6), 823-832, (2000).</w:t>
      </w:r>
    </w:p>
    <w:p w14:paraId="017657CC" w14:textId="71F61E71" w:rsidR="00F661BF" w:rsidRPr="00776F0D" w:rsidRDefault="00F661BF" w:rsidP="00E706C2">
      <w:pPr>
        <w:pStyle w:val="EndNoteBibliography"/>
        <w:widowControl/>
        <w:rPr>
          <w:color w:val="auto"/>
        </w:rPr>
      </w:pPr>
      <w:r w:rsidRPr="00776F0D">
        <w:rPr>
          <w:color w:val="auto"/>
        </w:rPr>
        <w:t>21</w:t>
      </w:r>
      <w:r w:rsidRPr="00776F0D">
        <w:rPr>
          <w:color w:val="auto"/>
        </w:rPr>
        <w:tab/>
        <w:t>Brearley, C. A.</w:t>
      </w:r>
      <w:r w:rsidR="00776F0D" w:rsidRPr="00776F0D">
        <w:rPr>
          <w:color w:val="auto"/>
        </w:rPr>
        <w:t>,</w:t>
      </w:r>
      <w:r w:rsidRPr="00776F0D">
        <w:rPr>
          <w:color w:val="auto"/>
        </w:rPr>
        <w:t xml:space="preserve"> Hanke, D. E. Inositol phosphates in barley (Hordeum vulgare L) aleurone tissue are stereochemically similar to the products of breakdown of InsP(6) in vitro by wheat-bran phytase. </w:t>
      </w:r>
      <w:r w:rsidRPr="00776F0D">
        <w:rPr>
          <w:i/>
          <w:color w:val="auto"/>
        </w:rPr>
        <w:t>Biochemical Journal.</w:t>
      </w:r>
      <w:r w:rsidRPr="00776F0D">
        <w:rPr>
          <w:color w:val="auto"/>
        </w:rPr>
        <w:t xml:space="preserve"> </w:t>
      </w:r>
      <w:r w:rsidRPr="00776F0D">
        <w:rPr>
          <w:b/>
          <w:color w:val="auto"/>
        </w:rPr>
        <w:t>318</w:t>
      </w:r>
      <w:r w:rsidRPr="00776F0D">
        <w:rPr>
          <w:color w:val="auto"/>
        </w:rPr>
        <w:t xml:space="preserve"> 279-286, (1996).</w:t>
      </w:r>
    </w:p>
    <w:p w14:paraId="74E194D7" w14:textId="77777777" w:rsidR="00F661BF" w:rsidRPr="00776F0D" w:rsidRDefault="00F661BF" w:rsidP="00E706C2">
      <w:pPr>
        <w:pStyle w:val="EndNoteBibliography"/>
        <w:widowControl/>
        <w:rPr>
          <w:color w:val="auto"/>
        </w:rPr>
      </w:pPr>
      <w:r w:rsidRPr="00776F0D">
        <w:rPr>
          <w:color w:val="auto"/>
        </w:rPr>
        <w:t>22</w:t>
      </w:r>
      <w:r w:rsidRPr="00776F0D">
        <w:rPr>
          <w:color w:val="auto"/>
        </w:rPr>
        <w:tab/>
        <w:t>Laha, N. P.</w:t>
      </w:r>
      <w:r w:rsidRPr="00776F0D">
        <w:rPr>
          <w:i/>
          <w:color w:val="auto"/>
        </w:rPr>
        <w:t xml:space="preserve"> et al.</w:t>
      </w:r>
      <w:r w:rsidRPr="00776F0D">
        <w:rPr>
          <w:color w:val="auto"/>
        </w:rPr>
        <w:t xml:space="preserve"> ITPK1-Dependent Inositol Polyphosphates Regulate Auxin Responses in </w:t>
      </w:r>
      <w:r w:rsidRPr="00776F0D">
        <w:rPr>
          <w:i/>
          <w:color w:val="auto"/>
        </w:rPr>
        <w:t>Arabidopsis thaliana</w:t>
      </w:r>
      <w:r w:rsidRPr="00776F0D">
        <w:rPr>
          <w:color w:val="auto"/>
        </w:rPr>
        <w:t xml:space="preserve">. </w:t>
      </w:r>
      <w:r w:rsidRPr="00776F0D">
        <w:rPr>
          <w:i/>
          <w:color w:val="auto"/>
        </w:rPr>
        <w:t>bioRxiv.</w:t>
      </w:r>
      <w:r w:rsidRPr="00776F0D">
        <w:rPr>
          <w:color w:val="auto"/>
        </w:rPr>
        <w:t xml:space="preserve"> 10.1101/2020.04.23.058487 2020.2004.2023.058487, (2020).</w:t>
      </w:r>
    </w:p>
    <w:p w14:paraId="6909B8F8" w14:textId="77777777" w:rsidR="00F661BF" w:rsidRPr="00776F0D" w:rsidRDefault="00F661BF" w:rsidP="00E706C2">
      <w:pPr>
        <w:pStyle w:val="EndNoteBibliography"/>
        <w:widowControl/>
        <w:rPr>
          <w:color w:val="auto"/>
        </w:rPr>
      </w:pPr>
      <w:r w:rsidRPr="00776F0D">
        <w:rPr>
          <w:color w:val="auto"/>
        </w:rPr>
        <w:t>23</w:t>
      </w:r>
      <w:r w:rsidRPr="00776F0D">
        <w:rPr>
          <w:color w:val="auto"/>
        </w:rPr>
        <w:tab/>
        <w:t>Laha, D.</w:t>
      </w:r>
      <w:r w:rsidRPr="00776F0D">
        <w:rPr>
          <w:i/>
          <w:color w:val="auto"/>
        </w:rPr>
        <w:t xml:space="preserve"> et al.</w:t>
      </w:r>
      <w:r w:rsidRPr="00776F0D">
        <w:rPr>
          <w:color w:val="auto"/>
        </w:rPr>
        <w:t xml:space="preserve"> Inositol Polyphosphate Binding Specificity of the Jasmonate Receptor Complex. </w:t>
      </w:r>
      <w:r w:rsidRPr="00776F0D">
        <w:rPr>
          <w:i/>
          <w:color w:val="auto"/>
        </w:rPr>
        <w:t>Plant Physiology.</w:t>
      </w:r>
      <w:r w:rsidRPr="00776F0D">
        <w:rPr>
          <w:color w:val="auto"/>
        </w:rPr>
        <w:t xml:space="preserve"> </w:t>
      </w:r>
      <w:r w:rsidRPr="00776F0D">
        <w:rPr>
          <w:b/>
          <w:color w:val="auto"/>
        </w:rPr>
        <w:t>171</w:t>
      </w:r>
      <w:r w:rsidRPr="00776F0D">
        <w:rPr>
          <w:color w:val="auto"/>
        </w:rPr>
        <w:t xml:space="preserve"> (4), 2364-2370, (2016).</w:t>
      </w:r>
    </w:p>
    <w:p w14:paraId="3CFEFEC5" w14:textId="77777777" w:rsidR="00F661BF" w:rsidRPr="00776F0D" w:rsidRDefault="00F661BF" w:rsidP="00E706C2">
      <w:pPr>
        <w:pStyle w:val="EndNoteBibliography"/>
        <w:widowControl/>
        <w:rPr>
          <w:color w:val="auto"/>
        </w:rPr>
      </w:pPr>
      <w:r w:rsidRPr="00776F0D">
        <w:rPr>
          <w:color w:val="auto"/>
        </w:rPr>
        <w:t>24</w:t>
      </w:r>
      <w:r w:rsidRPr="00776F0D">
        <w:rPr>
          <w:color w:val="auto"/>
        </w:rPr>
        <w:tab/>
        <w:t>Dong, J. S.</w:t>
      </w:r>
      <w:r w:rsidRPr="00776F0D">
        <w:rPr>
          <w:i/>
          <w:color w:val="auto"/>
        </w:rPr>
        <w:t xml:space="preserve"> et al.</w:t>
      </w:r>
      <w:r w:rsidRPr="00776F0D">
        <w:rPr>
          <w:color w:val="auto"/>
        </w:rPr>
        <w:t xml:space="preserve"> Inositol Pyrophosphate InsP(8) Acts as an Intracellular Phosphate Signal in Arabidopsis. </w:t>
      </w:r>
      <w:r w:rsidRPr="00776F0D">
        <w:rPr>
          <w:i/>
          <w:color w:val="auto"/>
        </w:rPr>
        <w:t>Molecular Plant.</w:t>
      </w:r>
      <w:r w:rsidRPr="00776F0D">
        <w:rPr>
          <w:color w:val="auto"/>
        </w:rPr>
        <w:t xml:space="preserve"> </w:t>
      </w:r>
      <w:r w:rsidRPr="00776F0D">
        <w:rPr>
          <w:b/>
          <w:color w:val="auto"/>
        </w:rPr>
        <w:t>12</w:t>
      </w:r>
      <w:r w:rsidRPr="00776F0D">
        <w:rPr>
          <w:color w:val="auto"/>
        </w:rPr>
        <w:t xml:space="preserve"> (11), 1463-1473, (2019).</w:t>
      </w:r>
    </w:p>
    <w:p w14:paraId="6945703F" w14:textId="77777777" w:rsidR="00F661BF" w:rsidRPr="00776F0D" w:rsidRDefault="00F661BF" w:rsidP="00E706C2">
      <w:pPr>
        <w:pStyle w:val="EndNoteBibliography"/>
        <w:widowControl/>
        <w:rPr>
          <w:color w:val="auto"/>
        </w:rPr>
      </w:pPr>
      <w:r w:rsidRPr="00776F0D">
        <w:rPr>
          <w:color w:val="auto"/>
        </w:rPr>
        <w:t>25</w:t>
      </w:r>
      <w:r w:rsidRPr="00776F0D">
        <w:rPr>
          <w:color w:val="auto"/>
        </w:rPr>
        <w:tab/>
        <w:t>Zhu, J.</w:t>
      </w:r>
      <w:r w:rsidRPr="00776F0D">
        <w:rPr>
          <w:i/>
          <w:color w:val="auto"/>
        </w:rPr>
        <w:t xml:space="preserve"> et al.</w:t>
      </w:r>
      <w:r w:rsidRPr="00776F0D">
        <w:rPr>
          <w:color w:val="auto"/>
        </w:rPr>
        <w:t xml:space="preserve"> Two bifunctional inositol pyrophosphate kinases/phosphatases control plant phosphate homeostasis. </w:t>
      </w:r>
      <w:r w:rsidRPr="00776F0D">
        <w:rPr>
          <w:i/>
          <w:color w:val="auto"/>
        </w:rPr>
        <w:t>Elife.</w:t>
      </w:r>
      <w:r w:rsidRPr="00776F0D">
        <w:rPr>
          <w:color w:val="auto"/>
        </w:rPr>
        <w:t xml:space="preserve"> </w:t>
      </w:r>
      <w:r w:rsidRPr="00776F0D">
        <w:rPr>
          <w:b/>
          <w:color w:val="auto"/>
        </w:rPr>
        <w:t>8</w:t>
      </w:r>
      <w:r w:rsidRPr="00776F0D">
        <w:rPr>
          <w:color w:val="auto"/>
        </w:rPr>
        <w:t>, (2019).</w:t>
      </w:r>
    </w:p>
    <w:p w14:paraId="564D64B5" w14:textId="77777777" w:rsidR="00F661BF" w:rsidRPr="00776F0D" w:rsidRDefault="00F661BF" w:rsidP="00E706C2">
      <w:pPr>
        <w:pStyle w:val="EndNoteBibliography"/>
        <w:widowControl/>
        <w:rPr>
          <w:color w:val="auto"/>
        </w:rPr>
      </w:pPr>
      <w:r w:rsidRPr="00776F0D">
        <w:rPr>
          <w:color w:val="auto"/>
        </w:rPr>
        <w:t>26</w:t>
      </w:r>
      <w:r w:rsidRPr="00776F0D">
        <w:rPr>
          <w:color w:val="auto"/>
        </w:rPr>
        <w:tab/>
        <w:t>Couso, I.</w:t>
      </w:r>
      <w:r w:rsidRPr="00776F0D">
        <w:rPr>
          <w:i/>
          <w:color w:val="auto"/>
        </w:rPr>
        <w:t xml:space="preserve"> et al.</w:t>
      </w:r>
      <w:r w:rsidRPr="00776F0D">
        <w:rPr>
          <w:color w:val="auto"/>
        </w:rPr>
        <w:t xml:space="preserve"> Synergism between Inositol Polyphosphates and TOR Kinase Signaling in Nutrient Sensing, Growth Control, and Lipid Metabolism in Chlamydomonas. </w:t>
      </w:r>
      <w:r w:rsidRPr="00776F0D">
        <w:rPr>
          <w:i/>
          <w:color w:val="auto"/>
        </w:rPr>
        <w:t>Plant Cell.</w:t>
      </w:r>
      <w:r w:rsidRPr="00776F0D">
        <w:rPr>
          <w:color w:val="auto"/>
        </w:rPr>
        <w:t xml:space="preserve"> </w:t>
      </w:r>
      <w:r w:rsidRPr="00776F0D">
        <w:rPr>
          <w:b/>
          <w:color w:val="auto"/>
        </w:rPr>
        <w:t>28</w:t>
      </w:r>
      <w:r w:rsidRPr="00776F0D">
        <w:rPr>
          <w:color w:val="auto"/>
        </w:rPr>
        <w:t xml:space="preserve"> (9), 2026-2042, (2016).</w:t>
      </w:r>
    </w:p>
    <w:p w14:paraId="61448D29" w14:textId="77777777" w:rsidR="00F661BF" w:rsidRPr="00776F0D" w:rsidRDefault="00F661BF" w:rsidP="00E706C2">
      <w:pPr>
        <w:pStyle w:val="EndNoteBibliography"/>
        <w:widowControl/>
        <w:rPr>
          <w:color w:val="auto"/>
        </w:rPr>
      </w:pPr>
      <w:r w:rsidRPr="00776F0D">
        <w:rPr>
          <w:color w:val="auto"/>
        </w:rPr>
        <w:t>27</w:t>
      </w:r>
      <w:r w:rsidRPr="00776F0D">
        <w:rPr>
          <w:color w:val="auto"/>
        </w:rPr>
        <w:tab/>
        <w:t>Ito, M.</w:t>
      </w:r>
      <w:r w:rsidRPr="00776F0D">
        <w:rPr>
          <w:i/>
          <w:color w:val="auto"/>
        </w:rPr>
        <w:t xml:space="preserve"> et al.</w:t>
      </w:r>
      <w:r w:rsidRPr="00776F0D">
        <w:rPr>
          <w:color w:val="auto"/>
        </w:rPr>
        <w:t xml:space="preserve"> Hydrophilic interaction liquid chromatography-tandem mass spectrometry for the quantitative analysis of mammalian-derived inositol poly/pyrophosphates. </w:t>
      </w:r>
      <w:r w:rsidRPr="00776F0D">
        <w:rPr>
          <w:i/>
          <w:color w:val="auto"/>
        </w:rPr>
        <w:t>Journal of Chromatography A.</w:t>
      </w:r>
      <w:r w:rsidRPr="00776F0D">
        <w:rPr>
          <w:color w:val="auto"/>
        </w:rPr>
        <w:t xml:space="preserve"> </w:t>
      </w:r>
      <w:r w:rsidRPr="00776F0D">
        <w:rPr>
          <w:b/>
          <w:color w:val="auto"/>
        </w:rPr>
        <w:t>1573</w:t>
      </w:r>
      <w:r w:rsidRPr="00776F0D">
        <w:rPr>
          <w:color w:val="auto"/>
        </w:rPr>
        <w:t xml:space="preserve"> 87-97, (2018).</w:t>
      </w:r>
    </w:p>
    <w:p w14:paraId="71EB2ABD" w14:textId="1E4C83E4" w:rsidR="00F661BF" w:rsidRPr="00776F0D" w:rsidRDefault="00F661BF" w:rsidP="00E706C2">
      <w:pPr>
        <w:pStyle w:val="EndNoteBibliography"/>
        <w:widowControl/>
        <w:rPr>
          <w:color w:val="auto"/>
        </w:rPr>
      </w:pPr>
      <w:r w:rsidRPr="00776F0D">
        <w:rPr>
          <w:color w:val="auto"/>
        </w:rPr>
        <w:t>28</w:t>
      </w:r>
      <w:r w:rsidRPr="00776F0D">
        <w:rPr>
          <w:color w:val="auto"/>
        </w:rPr>
        <w:tab/>
        <w:t>Wilson, M. S. C.</w:t>
      </w:r>
      <w:r w:rsidR="00776F0D" w:rsidRPr="00776F0D">
        <w:rPr>
          <w:color w:val="auto"/>
        </w:rPr>
        <w:t>,</w:t>
      </w:r>
      <w:r w:rsidRPr="00776F0D">
        <w:rPr>
          <w:color w:val="auto"/>
        </w:rPr>
        <w:t xml:space="preserve"> Saiardi, A. Inositol Phosphates Purification Using Titanium Dioxide Beads. </w:t>
      </w:r>
      <w:r w:rsidRPr="00776F0D">
        <w:rPr>
          <w:i/>
          <w:color w:val="auto"/>
        </w:rPr>
        <w:t>Bio-Protocol.</w:t>
      </w:r>
      <w:r w:rsidRPr="00776F0D">
        <w:rPr>
          <w:color w:val="auto"/>
        </w:rPr>
        <w:t xml:space="preserve"> </w:t>
      </w:r>
      <w:r w:rsidRPr="00776F0D">
        <w:rPr>
          <w:b/>
          <w:color w:val="auto"/>
        </w:rPr>
        <w:t>8</w:t>
      </w:r>
      <w:r w:rsidRPr="00776F0D">
        <w:rPr>
          <w:color w:val="auto"/>
        </w:rPr>
        <w:t xml:space="preserve"> (15), (2018).</w:t>
      </w:r>
    </w:p>
    <w:p w14:paraId="47F5DDA4" w14:textId="5BEC8623" w:rsidR="00F661BF" w:rsidRPr="00776F0D" w:rsidRDefault="00F661BF" w:rsidP="00E706C2">
      <w:pPr>
        <w:pStyle w:val="EndNoteBibliography"/>
        <w:widowControl/>
        <w:rPr>
          <w:color w:val="auto"/>
        </w:rPr>
      </w:pPr>
      <w:r w:rsidRPr="00776F0D">
        <w:rPr>
          <w:color w:val="auto"/>
        </w:rPr>
        <w:t>29</w:t>
      </w:r>
      <w:r w:rsidRPr="00776F0D">
        <w:rPr>
          <w:color w:val="auto"/>
        </w:rPr>
        <w:tab/>
        <w:t>Loss, O., Azevedo, C., Szijgyarto, Z., Bosch, D.</w:t>
      </w:r>
      <w:r w:rsidR="00776F0D" w:rsidRPr="00776F0D">
        <w:rPr>
          <w:color w:val="auto"/>
        </w:rPr>
        <w:t>,</w:t>
      </w:r>
      <w:r w:rsidRPr="00776F0D">
        <w:rPr>
          <w:color w:val="auto"/>
        </w:rPr>
        <w:t xml:space="preserve"> Saiardi, A. Preparation of Quality Inositol Pyrophosphates. </w:t>
      </w:r>
      <w:r w:rsidRPr="00776F0D">
        <w:rPr>
          <w:i/>
          <w:color w:val="auto"/>
        </w:rPr>
        <w:t>Jove-Journal of Visualized Experiments.</w:t>
      </w:r>
      <w:r w:rsidRPr="00776F0D">
        <w:rPr>
          <w:color w:val="auto"/>
        </w:rPr>
        <w:t xml:space="preserve"> UNSP e3027</w:t>
      </w:r>
    </w:p>
    <w:p w14:paraId="6FAC31CC" w14:textId="77777777" w:rsidR="00F661BF" w:rsidRPr="00776F0D" w:rsidRDefault="00F661BF" w:rsidP="00E706C2">
      <w:pPr>
        <w:pStyle w:val="EndNoteBibliography"/>
        <w:widowControl/>
        <w:rPr>
          <w:color w:val="auto"/>
        </w:rPr>
      </w:pPr>
      <w:r w:rsidRPr="00776F0D">
        <w:rPr>
          <w:color w:val="auto"/>
        </w:rPr>
        <w:t>10.3791/3027 (55), (2011).</w:t>
      </w:r>
    </w:p>
    <w:p w14:paraId="0FBDB5EB" w14:textId="77777777" w:rsidR="00F661BF" w:rsidRPr="00776F0D" w:rsidRDefault="00F661BF" w:rsidP="00E706C2">
      <w:pPr>
        <w:pStyle w:val="EndNoteBibliography"/>
        <w:widowControl/>
        <w:rPr>
          <w:color w:val="auto"/>
        </w:rPr>
      </w:pPr>
      <w:r w:rsidRPr="00776F0D">
        <w:rPr>
          <w:color w:val="auto"/>
        </w:rPr>
        <w:t>30</w:t>
      </w:r>
      <w:r w:rsidRPr="00776F0D">
        <w:rPr>
          <w:color w:val="auto"/>
        </w:rPr>
        <w:tab/>
        <w:t>Harmel, R. K.</w:t>
      </w:r>
      <w:r w:rsidRPr="00776F0D">
        <w:rPr>
          <w:i/>
          <w:color w:val="auto"/>
        </w:rPr>
        <w:t xml:space="preserve"> et al.</w:t>
      </w:r>
      <w:r w:rsidRPr="00776F0D">
        <w:rPr>
          <w:color w:val="auto"/>
        </w:rPr>
        <w:t xml:space="preserve"> Harnessing C-13-labeled myo-inositol to interrogate inositol phosphate messengers by NMR Electronic supplementary information (ESI) available. See DOI: 10.1039/c9sc00151d. </w:t>
      </w:r>
      <w:r w:rsidRPr="00776F0D">
        <w:rPr>
          <w:i/>
          <w:color w:val="auto"/>
        </w:rPr>
        <w:t>Chemical Science.</w:t>
      </w:r>
      <w:r w:rsidRPr="00776F0D">
        <w:rPr>
          <w:color w:val="auto"/>
        </w:rPr>
        <w:t xml:space="preserve"> </w:t>
      </w:r>
      <w:r w:rsidRPr="00776F0D">
        <w:rPr>
          <w:b/>
          <w:color w:val="auto"/>
        </w:rPr>
        <w:t>10</w:t>
      </w:r>
      <w:r w:rsidRPr="00776F0D">
        <w:rPr>
          <w:color w:val="auto"/>
        </w:rPr>
        <w:t xml:space="preserve"> (20), 5267-5274, (2019).</w:t>
      </w:r>
    </w:p>
    <w:p w14:paraId="1997A3A8" w14:textId="27568066" w:rsidR="00F661BF" w:rsidRPr="00776F0D" w:rsidRDefault="00F661BF" w:rsidP="00E706C2">
      <w:pPr>
        <w:pStyle w:val="EndNoteBibliography"/>
        <w:widowControl/>
        <w:rPr>
          <w:color w:val="auto"/>
        </w:rPr>
      </w:pPr>
      <w:r w:rsidRPr="00776F0D">
        <w:rPr>
          <w:color w:val="auto"/>
        </w:rPr>
        <w:lastRenderedPageBreak/>
        <w:t>31</w:t>
      </w:r>
      <w:r w:rsidRPr="00776F0D">
        <w:rPr>
          <w:color w:val="auto"/>
        </w:rPr>
        <w:tab/>
        <w:t>Azevedo, C.</w:t>
      </w:r>
      <w:r w:rsidR="00776F0D" w:rsidRPr="00776F0D">
        <w:rPr>
          <w:color w:val="auto"/>
        </w:rPr>
        <w:t>,</w:t>
      </w:r>
      <w:r w:rsidRPr="00776F0D">
        <w:rPr>
          <w:color w:val="auto"/>
        </w:rPr>
        <w:t xml:space="preserve"> Saiardi, A. Extraction and analysis of soluble inositol polyphosphates from yeast. </w:t>
      </w:r>
      <w:r w:rsidRPr="00776F0D">
        <w:rPr>
          <w:i/>
          <w:color w:val="auto"/>
        </w:rPr>
        <w:t>Nature Protocols.</w:t>
      </w:r>
      <w:r w:rsidRPr="00776F0D">
        <w:rPr>
          <w:color w:val="auto"/>
        </w:rPr>
        <w:t xml:space="preserve"> </w:t>
      </w:r>
      <w:r w:rsidRPr="00776F0D">
        <w:rPr>
          <w:b/>
          <w:color w:val="auto"/>
        </w:rPr>
        <w:t>1</w:t>
      </w:r>
      <w:r w:rsidRPr="00776F0D">
        <w:rPr>
          <w:color w:val="auto"/>
        </w:rPr>
        <w:t xml:space="preserve"> (5), 2416-2422, (2006).</w:t>
      </w:r>
    </w:p>
    <w:p w14:paraId="40DEB882" w14:textId="008BD10B" w:rsidR="00F661BF" w:rsidRPr="00776F0D" w:rsidRDefault="00F661BF" w:rsidP="00E706C2">
      <w:pPr>
        <w:pStyle w:val="EndNoteBibliography"/>
        <w:widowControl/>
        <w:rPr>
          <w:color w:val="auto"/>
        </w:rPr>
      </w:pPr>
      <w:r w:rsidRPr="00776F0D">
        <w:rPr>
          <w:color w:val="auto"/>
        </w:rPr>
        <w:t>32</w:t>
      </w:r>
      <w:r w:rsidRPr="00776F0D">
        <w:rPr>
          <w:color w:val="auto"/>
        </w:rPr>
        <w:tab/>
        <w:t xml:space="preserve">Shears, S. B. in </w:t>
      </w:r>
      <w:r w:rsidRPr="00776F0D">
        <w:rPr>
          <w:i/>
          <w:color w:val="auto"/>
        </w:rPr>
        <w:t>Inositol Phosphates: Methods and Protocols</w:t>
      </w:r>
      <w:r w:rsidR="00776F0D" w:rsidRPr="00776F0D">
        <w:rPr>
          <w:color w:val="auto"/>
        </w:rPr>
        <w:t xml:space="preserve"> </w:t>
      </w:r>
      <w:r w:rsidRPr="00776F0D">
        <w:rPr>
          <w:color w:val="auto"/>
        </w:rPr>
        <w:t>10.1007/978-1-0716-0167-9_1</w:t>
      </w:r>
      <w:r w:rsidR="00776F0D" w:rsidRPr="00776F0D">
        <w:rPr>
          <w:color w:val="auto"/>
        </w:rPr>
        <w:t xml:space="preserve"> </w:t>
      </w:r>
      <w:r w:rsidRPr="00776F0D">
        <w:rPr>
          <w:color w:val="auto"/>
        </w:rPr>
        <w:t>(ed Gregory J. Miller)</w:t>
      </w:r>
      <w:r w:rsidR="00776F0D" w:rsidRPr="00776F0D">
        <w:rPr>
          <w:color w:val="auto"/>
        </w:rPr>
        <w:t xml:space="preserve"> </w:t>
      </w:r>
      <w:r w:rsidRPr="00776F0D">
        <w:rPr>
          <w:color w:val="auto"/>
        </w:rPr>
        <w:t>1-28 (Springer US, 2020).</w:t>
      </w:r>
    </w:p>
    <w:p w14:paraId="74AEEABD" w14:textId="28017244" w:rsidR="00F661BF" w:rsidRPr="00776F0D" w:rsidRDefault="00F661BF" w:rsidP="00E706C2">
      <w:pPr>
        <w:pStyle w:val="EndNoteBibliography"/>
        <w:widowControl/>
        <w:rPr>
          <w:color w:val="auto"/>
        </w:rPr>
      </w:pPr>
      <w:r w:rsidRPr="00776F0D">
        <w:rPr>
          <w:color w:val="auto"/>
        </w:rPr>
        <w:t>33</w:t>
      </w:r>
      <w:r w:rsidRPr="00776F0D">
        <w:rPr>
          <w:color w:val="auto"/>
        </w:rPr>
        <w:tab/>
        <w:t>Wilson, M. S. C.</w:t>
      </w:r>
      <w:r w:rsidR="00776F0D" w:rsidRPr="00776F0D">
        <w:rPr>
          <w:color w:val="auto"/>
        </w:rPr>
        <w:t>,</w:t>
      </w:r>
      <w:r w:rsidRPr="00776F0D">
        <w:rPr>
          <w:color w:val="auto"/>
        </w:rPr>
        <w:t xml:space="preserve"> Saiardi, A. Importance of Radioactive Labelling to Elucidate Inositol Polyphosphate Signalling. </w:t>
      </w:r>
      <w:r w:rsidRPr="00776F0D">
        <w:rPr>
          <w:i/>
          <w:color w:val="auto"/>
        </w:rPr>
        <w:t>Topics in Current Chemistry.</w:t>
      </w:r>
      <w:r w:rsidRPr="00776F0D">
        <w:rPr>
          <w:color w:val="auto"/>
        </w:rPr>
        <w:t xml:space="preserve"> </w:t>
      </w:r>
      <w:r w:rsidRPr="00776F0D">
        <w:rPr>
          <w:b/>
          <w:color w:val="auto"/>
        </w:rPr>
        <w:t>375</w:t>
      </w:r>
      <w:r w:rsidRPr="00776F0D">
        <w:rPr>
          <w:color w:val="auto"/>
        </w:rPr>
        <w:t xml:space="preserve"> (1), (2017).</w:t>
      </w:r>
    </w:p>
    <w:p w14:paraId="70857ADD" w14:textId="77777777" w:rsidR="00F661BF" w:rsidRPr="00776F0D" w:rsidRDefault="00F661BF" w:rsidP="00E706C2">
      <w:pPr>
        <w:pStyle w:val="EndNoteBibliography"/>
        <w:widowControl/>
        <w:rPr>
          <w:color w:val="auto"/>
        </w:rPr>
      </w:pPr>
      <w:r w:rsidRPr="00776F0D">
        <w:rPr>
          <w:color w:val="auto"/>
        </w:rPr>
        <w:t>34</w:t>
      </w:r>
      <w:r w:rsidRPr="00776F0D">
        <w:rPr>
          <w:color w:val="auto"/>
        </w:rPr>
        <w:tab/>
        <w:t>Stevenson-Paulik, J.</w:t>
      </w:r>
      <w:r w:rsidRPr="00776F0D">
        <w:rPr>
          <w:i/>
          <w:color w:val="auto"/>
        </w:rPr>
        <w:t xml:space="preserve"> et al.</w:t>
      </w:r>
      <w:r w:rsidRPr="00776F0D">
        <w:rPr>
          <w:color w:val="auto"/>
        </w:rPr>
        <w:t xml:space="preserve"> Inositol phosphate metabolomics: Merging genetic perturbation with modernized radiolabeling methods. </w:t>
      </w:r>
      <w:r w:rsidRPr="00776F0D">
        <w:rPr>
          <w:i/>
          <w:color w:val="auto"/>
        </w:rPr>
        <w:t>Methods.</w:t>
      </w:r>
      <w:r w:rsidRPr="00776F0D">
        <w:rPr>
          <w:color w:val="auto"/>
        </w:rPr>
        <w:t xml:space="preserve"> </w:t>
      </w:r>
      <w:r w:rsidRPr="00776F0D">
        <w:rPr>
          <w:b/>
          <w:color w:val="auto"/>
        </w:rPr>
        <w:t>39</w:t>
      </w:r>
      <w:r w:rsidRPr="00776F0D">
        <w:rPr>
          <w:color w:val="auto"/>
        </w:rPr>
        <w:t xml:space="preserve"> (2), 112-121, (2006).</w:t>
      </w:r>
    </w:p>
    <w:p w14:paraId="2F602639" w14:textId="29D0B70B" w:rsidR="00F661BF" w:rsidRPr="00776F0D" w:rsidRDefault="00F661BF" w:rsidP="00E706C2">
      <w:pPr>
        <w:pStyle w:val="EndNoteBibliography"/>
        <w:widowControl/>
        <w:rPr>
          <w:color w:val="auto"/>
        </w:rPr>
      </w:pPr>
      <w:r w:rsidRPr="00776F0D">
        <w:rPr>
          <w:color w:val="auto"/>
        </w:rPr>
        <w:t>35</w:t>
      </w:r>
      <w:r w:rsidRPr="00776F0D">
        <w:rPr>
          <w:color w:val="auto"/>
        </w:rPr>
        <w:tab/>
        <w:t>Liu, C., Riley, A. M., Yang, X., Shears, S. B.</w:t>
      </w:r>
      <w:r w:rsidR="00776F0D" w:rsidRPr="00776F0D">
        <w:rPr>
          <w:color w:val="auto"/>
        </w:rPr>
        <w:t>,</w:t>
      </w:r>
      <w:r w:rsidRPr="00776F0D">
        <w:rPr>
          <w:color w:val="auto"/>
        </w:rPr>
        <w:t xml:space="preserve"> Potter, B. V. L. Synthesis and Biological Activity of d- and l-chiro-Inositol 2,3,4,5-Tetrakisphosphate:  Design of a Novel and Potent Inhibitor of Ins(3,4,5,6)P4 1-Kinase/Ins(1,3,4)P3 5/6-Kinase. </w:t>
      </w:r>
      <w:r w:rsidRPr="00776F0D">
        <w:rPr>
          <w:i/>
          <w:color w:val="auto"/>
        </w:rPr>
        <w:t>Journal of Medicinal Chemistry.</w:t>
      </w:r>
      <w:r w:rsidRPr="00776F0D">
        <w:rPr>
          <w:color w:val="auto"/>
        </w:rPr>
        <w:t xml:space="preserve"> </w:t>
      </w:r>
      <w:r w:rsidRPr="00776F0D">
        <w:rPr>
          <w:b/>
          <w:color w:val="auto"/>
        </w:rPr>
        <w:t>44</w:t>
      </w:r>
      <w:r w:rsidRPr="00776F0D">
        <w:rPr>
          <w:color w:val="auto"/>
        </w:rPr>
        <w:t xml:space="preserve"> (18), 2984-2989, (2001).</w:t>
      </w:r>
    </w:p>
    <w:p w14:paraId="66C3AB79" w14:textId="58E2DA31" w:rsidR="00F661BF" w:rsidRPr="00776F0D" w:rsidRDefault="00F661BF" w:rsidP="00E706C2">
      <w:pPr>
        <w:pStyle w:val="EndNoteBibliography"/>
        <w:widowControl/>
        <w:rPr>
          <w:color w:val="auto"/>
        </w:rPr>
      </w:pPr>
      <w:r w:rsidRPr="00776F0D">
        <w:rPr>
          <w:color w:val="auto"/>
        </w:rPr>
        <w:t>36</w:t>
      </w:r>
      <w:r w:rsidRPr="00776F0D">
        <w:rPr>
          <w:color w:val="auto"/>
        </w:rPr>
        <w:tab/>
        <w:t>Hughes, P. J., Hughes, A. R., Putney, J. W.</w:t>
      </w:r>
      <w:r w:rsidR="00776F0D" w:rsidRPr="00776F0D">
        <w:rPr>
          <w:color w:val="auto"/>
        </w:rPr>
        <w:t>,</w:t>
      </w:r>
      <w:r w:rsidRPr="00776F0D">
        <w:rPr>
          <w:color w:val="auto"/>
        </w:rPr>
        <w:t xml:space="preserve"> Shears, S. B. The regulation of the phosphorylation of inositol 1,3,4-trisphosphate in cell-free preparations and its relevance to the formation of inositol 1,3,4,6-tetrakisphosphate in agonist-stimulated rat parotid acinar cells. </w:t>
      </w:r>
      <w:r w:rsidRPr="00776F0D">
        <w:rPr>
          <w:i/>
          <w:color w:val="auto"/>
        </w:rPr>
        <w:t>Journal of Biological Chemistry.</w:t>
      </w:r>
      <w:r w:rsidRPr="00776F0D">
        <w:rPr>
          <w:color w:val="auto"/>
        </w:rPr>
        <w:t xml:space="preserve"> </w:t>
      </w:r>
      <w:r w:rsidRPr="00776F0D">
        <w:rPr>
          <w:b/>
          <w:color w:val="auto"/>
        </w:rPr>
        <w:t>264</w:t>
      </w:r>
      <w:r w:rsidRPr="00776F0D">
        <w:rPr>
          <w:color w:val="auto"/>
        </w:rPr>
        <w:t xml:space="preserve"> (33), 19871-19878, (1989).</w:t>
      </w:r>
    </w:p>
    <w:p w14:paraId="04F4CB85" w14:textId="387B602B" w:rsidR="00F661BF" w:rsidRPr="00776F0D" w:rsidRDefault="00F661BF" w:rsidP="00E706C2">
      <w:pPr>
        <w:pStyle w:val="EndNoteBibliography"/>
        <w:widowControl/>
        <w:rPr>
          <w:color w:val="auto"/>
        </w:rPr>
      </w:pPr>
      <w:r w:rsidRPr="00776F0D">
        <w:rPr>
          <w:color w:val="auto"/>
        </w:rPr>
        <w:t>37</w:t>
      </w:r>
      <w:r w:rsidRPr="00776F0D">
        <w:rPr>
          <w:color w:val="auto"/>
        </w:rPr>
        <w:tab/>
        <w:t>Shears, S. B., Kirk, C. J.</w:t>
      </w:r>
      <w:r w:rsidR="00776F0D" w:rsidRPr="00776F0D">
        <w:rPr>
          <w:color w:val="auto"/>
        </w:rPr>
        <w:t>,</w:t>
      </w:r>
      <w:r w:rsidRPr="00776F0D">
        <w:rPr>
          <w:color w:val="auto"/>
        </w:rPr>
        <w:t xml:space="preserve"> Michell, R. H. The pathway of myo-inositol 1,3,4-trisphosphate dephosphorylation in liver. </w:t>
      </w:r>
      <w:r w:rsidRPr="00776F0D">
        <w:rPr>
          <w:i/>
          <w:color w:val="auto"/>
        </w:rPr>
        <w:t>The Biochemical journal.</w:t>
      </w:r>
      <w:r w:rsidRPr="00776F0D">
        <w:rPr>
          <w:color w:val="auto"/>
        </w:rPr>
        <w:t xml:space="preserve"> </w:t>
      </w:r>
      <w:r w:rsidRPr="00776F0D">
        <w:rPr>
          <w:b/>
          <w:color w:val="auto"/>
        </w:rPr>
        <w:t>248</w:t>
      </w:r>
      <w:r w:rsidRPr="00776F0D">
        <w:rPr>
          <w:color w:val="auto"/>
        </w:rPr>
        <w:t xml:space="preserve"> (3), 977-980, (1987).</w:t>
      </w:r>
    </w:p>
    <w:p w14:paraId="1144F802" w14:textId="6E77F170" w:rsidR="00F661BF" w:rsidRPr="00776F0D" w:rsidRDefault="00F661BF" w:rsidP="00E706C2">
      <w:pPr>
        <w:pStyle w:val="EndNoteBibliography"/>
        <w:widowControl/>
        <w:rPr>
          <w:color w:val="auto"/>
        </w:rPr>
      </w:pPr>
      <w:r w:rsidRPr="00776F0D">
        <w:rPr>
          <w:color w:val="auto"/>
        </w:rPr>
        <w:t>38</w:t>
      </w:r>
      <w:r w:rsidRPr="00776F0D">
        <w:rPr>
          <w:color w:val="auto"/>
        </w:rPr>
        <w:tab/>
        <w:t>Stevenson-Paulik, J., Odom, A. R.</w:t>
      </w:r>
      <w:r w:rsidR="00776F0D" w:rsidRPr="00776F0D">
        <w:rPr>
          <w:color w:val="auto"/>
        </w:rPr>
        <w:t>,</w:t>
      </w:r>
      <w:r w:rsidRPr="00776F0D">
        <w:rPr>
          <w:color w:val="auto"/>
        </w:rPr>
        <w:t xml:space="preserve"> York, J. D. Molecular and Biochemical Characterization of Two Plant Inositol Polyphosphate 6-/3-/5-Kinases. </w:t>
      </w:r>
      <w:r w:rsidRPr="00776F0D">
        <w:rPr>
          <w:i/>
          <w:color w:val="auto"/>
        </w:rPr>
        <w:t>Journal of Biological Chemistry.</w:t>
      </w:r>
      <w:r w:rsidRPr="00776F0D">
        <w:rPr>
          <w:color w:val="auto"/>
        </w:rPr>
        <w:t xml:space="preserve"> </w:t>
      </w:r>
      <w:r w:rsidRPr="00776F0D">
        <w:rPr>
          <w:b/>
          <w:color w:val="auto"/>
        </w:rPr>
        <w:t>277</w:t>
      </w:r>
      <w:r w:rsidRPr="00776F0D">
        <w:rPr>
          <w:color w:val="auto"/>
        </w:rPr>
        <w:t xml:space="preserve"> (45), 42711-42718, (2002).</w:t>
      </w:r>
    </w:p>
    <w:p w14:paraId="5EC757AA" w14:textId="4C171259" w:rsidR="00F661BF" w:rsidRPr="00776F0D" w:rsidRDefault="00F661BF" w:rsidP="00E706C2">
      <w:pPr>
        <w:pStyle w:val="EndNoteBibliography"/>
        <w:widowControl/>
        <w:rPr>
          <w:color w:val="auto"/>
        </w:rPr>
      </w:pPr>
      <w:r w:rsidRPr="00776F0D">
        <w:rPr>
          <w:color w:val="auto"/>
        </w:rPr>
        <w:t>39</w:t>
      </w:r>
      <w:r w:rsidRPr="00776F0D">
        <w:rPr>
          <w:color w:val="auto"/>
        </w:rPr>
        <w:tab/>
        <w:t>Stephens, L. R., Hawkins, P. T.</w:t>
      </w:r>
      <w:r w:rsidR="00776F0D" w:rsidRPr="00776F0D">
        <w:rPr>
          <w:color w:val="auto"/>
        </w:rPr>
        <w:t>,</w:t>
      </w:r>
      <w:r w:rsidRPr="00776F0D">
        <w:rPr>
          <w:color w:val="auto"/>
        </w:rPr>
        <w:t xml:space="preserve"> Downes, C. P. An analysis of myo-[3H]inositol trisphosphates found in myo-[3H]inositol prelabelled avian erythrocytes. </w:t>
      </w:r>
      <w:r w:rsidRPr="00776F0D">
        <w:rPr>
          <w:i/>
          <w:color w:val="auto"/>
        </w:rPr>
        <w:t>The Biochemical journal.</w:t>
      </w:r>
      <w:r w:rsidRPr="00776F0D">
        <w:rPr>
          <w:color w:val="auto"/>
        </w:rPr>
        <w:t xml:space="preserve"> </w:t>
      </w:r>
      <w:r w:rsidRPr="00776F0D">
        <w:rPr>
          <w:b/>
          <w:color w:val="auto"/>
        </w:rPr>
        <w:t>262</w:t>
      </w:r>
      <w:r w:rsidRPr="00776F0D">
        <w:rPr>
          <w:color w:val="auto"/>
        </w:rPr>
        <w:t xml:space="preserve"> (3), 727-737, (1989).</w:t>
      </w:r>
    </w:p>
    <w:p w14:paraId="056BCC4D" w14:textId="77777777" w:rsidR="00F661BF" w:rsidRPr="00776F0D" w:rsidRDefault="00F661BF" w:rsidP="00E706C2">
      <w:pPr>
        <w:pStyle w:val="EndNoteBibliography"/>
        <w:widowControl/>
        <w:rPr>
          <w:color w:val="auto"/>
        </w:rPr>
      </w:pPr>
      <w:r w:rsidRPr="00776F0D">
        <w:rPr>
          <w:color w:val="auto"/>
        </w:rPr>
        <w:t>40</w:t>
      </w:r>
      <w:r w:rsidRPr="00776F0D">
        <w:rPr>
          <w:color w:val="auto"/>
        </w:rPr>
        <w:tab/>
        <w:t>Saiardi, A.</w:t>
      </w:r>
      <w:r w:rsidRPr="00776F0D">
        <w:rPr>
          <w:i/>
          <w:color w:val="auto"/>
        </w:rPr>
        <w:t xml:space="preserve"> et al.</w:t>
      </w:r>
      <w:r w:rsidRPr="00776F0D">
        <w:rPr>
          <w:color w:val="auto"/>
        </w:rPr>
        <w:t xml:space="preserve"> Mammalian inositol polyphosphate multikinase synthesizes inositol 1,4,5-trisphosphate and an inositol pyrophosphate. </w:t>
      </w:r>
      <w:r w:rsidRPr="00776F0D">
        <w:rPr>
          <w:i/>
          <w:color w:val="auto"/>
        </w:rPr>
        <w:t>Proceedings of the National Academy of Sciences.</w:t>
      </w:r>
      <w:r w:rsidRPr="00776F0D">
        <w:rPr>
          <w:color w:val="auto"/>
        </w:rPr>
        <w:t xml:space="preserve"> </w:t>
      </w:r>
      <w:r w:rsidRPr="00776F0D">
        <w:rPr>
          <w:b/>
          <w:color w:val="auto"/>
        </w:rPr>
        <w:t>98</w:t>
      </w:r>
      <w:r w:rsidRPr="00776F0D">
        <w:rPr>
          <w:color w:val="auto"/>
        </w:rPr>
        <w:t xml:space="preserve"> (5), 2306, (2001).</w:t>
      </w:r>
    </w:p>
    <w:p w14:paraId="3F38FF84" w14:textId="707D0031" w:rsidR="00F661BF" w:rsidRPr="00776F0D" w:rsidRDefault="00F661BF" w:rsidP="00E706C2">
      <w:pPr>
        <w:pStyle w:val="EndNoteBibliography"/>
        <w:widowControl/>
        <w:rPr>
          <w:color w:val="auto"/>
        </w:rPr>
      </w:pPr>
      <w:r w:rsidRPr="00776F0D">
        <w:rPr>
          <w:color w:val="auto"/>
        </w:rPr>
        <w:t>41</w:t>
      </w:r>
      <w:r w:rsidRPr="00776F0D">
        <w:rPr>
          <w:color w:val="auto"/>
        </w:rPr>
        <w:tab/>
        <w:t>Azevedo, C., Burton, A., Bennett, M., Onnebo, S. M. N.</w:t>
      </w:r>
      <w:r w:rsidR="00776F0D" w:rsidRPr="00776F0D">
        <w:rPr>
          <w:color w:val="auto"/>
        </w:rPr>
        <w:t>,</w:t>
      </w:r>
      <w:r w:rsidRPr="00776F0D">
        <w:rPr>
          <w:color w:val="auto"/>
        </w:rPr>
        <w:t xml:space="preserve"> Saiardi, A. in </w:t>
      </w:r>
      <w:r w:rsidRPr="00776F0D">
        <w:rPr>
          <w:i/>
          <w:color w:val="auto"/>
        </w:rPr>
        <w:t>Inositol Phosphates and Lipids: Methods and Protocols</w:t>
      </w:r>
      <w:r w:rsidR="00776F0D" w:rsidRPr="00776F0D">
        <w:rPr>
          <w:color w:val="auto"/>
        </w:rPr>
        <w:t xml:space="preserve"> </w:t>
      </w:r>
      <w:r w:rsidRPr="00776F0D">
        <w:rPr>
          <w:color w:val="auto"/>
        </w:rPr>
        <w:t>10.1007/978-1-60327-175-2_5</w:t>
      </w:r>
      <w:r w:rsidR="00776F0D" w:rsidRPr="00776F0D">
        <w:rPr>
          <w:color w:val="auto"/>
        </w:rPr>
        <w:t xml:space="preserve"> </w:t>
      </w:r>
      <w:r w:rsidRPr="00776F0D">
        <w:rPr>
          <w:color w:val="auto"/>
        </w:rPr>
        <w:t>(ed Christopher J. Barker)</w:t>
      </w:r>
      <w:r w:rsidR="00776F0D" w:rsidRPr="00776F0D">
        <w:rPr>
          <w:color w:val="auto"/>
        </w:rPr>
        <w:t xml:space="preserve"> </w:t>
      </w:r>
      <w:r w:rsidRPr="00776F0D">
        <w:rPr>
          <w:color w:val="auto"/>
        </w:rPr>
        <w:t>73-85 (Humana Press, 2010).</w:t>
      </w:r>
    </w:p>
    <w:p w14:paraId="28193C05" w14:textId="31B68D50" w:rsidR="00F661BF" w:rsidRPr="00776F0D" w:rsidRDefault="00F661BF" w:rsidP="00E706C2">
      <w:pPr>
        <w:pStyle w:val="EndNoteBibliography"/>
        <w:widowControl/>
        <w:rPr>
          <w:color w:val="auto"/>
        </w:rPr>
      </w:pPr>
      <w:r w:rsidRPr="00776F0D">
        <w:rPr>
          <w:color w:val="auto"/>
        </w:rPr>
        <w:t>42</w:t>
      </w:r>
      <w:r w:rsidRPr="00776F0D">
        <w:rPr>
          <w:color w:val="auto"/>
        </w:rPr>
        <w:tab/>
        <w:t>Saiardi, A., Caffrey, J. J., Snyder, S. H.</w:t>
      </w:r>
      <w:r w:rsidR="00776F0D" w:rsidRPr="00776F0D">
        <w:rPr>
          <w:color w:val="auto"/>
        </w:rPr>
        <w:t>,</w:t>
      </w:r>
      <w:r w:rsidRPr="00776F0D">
        <w:rPr>
          <w:color w:val="auto"/>
        </w:rPr>
        <w:t xml:space="preserve"> Shears, S. B. The Inositol Hexakisphosphate Kinase Family: CATALYTIC FLEXIBILITY AND FUNCTION IN YEAST VACUOLE BIOGENESIS. </w:t>
      </w:r>
      <w:r w:rsidRPr="00776F0D">
        <w:rPr>
          <w:i/>
          <w:color w:val="auto"/>
        </w:rPr>
        <w:t>Journal of Biological Chemistry.</w:t>
      </w:r>
      <w:r w:rsidRPr="00776F0D">
        <w:rPr>
          <w:color w:val="auto"/>
        </w:rPr>
        <w:t xml:space="preserve"> </w:t>
      </w:r>
      <w:r w:rsidRPr="00776F0D">
        <w:rPr>
          <w:b/>
          <w:color w:val="auto"/>
        </w:rPr>
        <w:t>275</w:t>
      </w:r>
      <w:r w:rsidRPr="00776F0D">
        <w:rPr>
          <w:color w:val="auto"/>
        </w:rPr>
        <w:t xml:space="preserve"> (32), 24686-24692, (2000).</w:t>
      </w:r>
    </w:p>
    <w:p w14:paraId="316BB88C" w14:textId="47F05EB9" w:rsidR="00F661BF" w:rsidRPr="00776F0D" w:rsidRDefault="00F661BF" w:rsidP="00E706C2">
      <w:pPr>
        <w:pStyle w:val="EndNoteBibliography"/>
        <w:widowControl/>
        <w:rPr>
          <w:color w:val="auto"/>
        </w:rPr>
      </w:pPr>
      <w:r w:rsidRPr="00776F0D">
        <w:rPr>
          <w:color w:val="auto"/>
        </w:rPr>
        <w:t>43</w:t>
      </w:r>
      <w:r w:rsidRPr="00776F0D">
        <w:rPr>
          <w:color w:val="auto"/>
        </w:rPr>
        <w:tab/>
        <w:t>Brearley, C. A.</w:t>
      </w:r>
      <w:r w:rsidR="00776F0D" w:rsidRPr="00776F0D">
        <w:rPr>
          <w:color w:val="auto"/>
        </w:rPr>
        <w:t>,</w:t>
      </w:r>
      <w:r w:rsidRPr="00776F0D">
        <w:rPr>
          <w:color w:val="auto"/>
        </w:rPr>
        <w:t xml:space="preserve"> Hanke, D. E. Inositol phosphates in the duckweed Spirodela polyrhiza L. </w:t>
      </w:r>
      <w:r w:rsidRPr="00776F0D">
        <w:rPr>
          <w:i/>
          <w:color w:val="auto"/>
        </w:rPr>
        <w:t>Biochemical Journal.</w:t>
      </w:r>
      <w:r w:rsidRPr="00776F0D">
        <w:rPr>
          <w:color w:val="auto"/>
        </w:rPr>
        <w:t xml:space="preserve"> </w:t>
      </w:r>
      <w:r w:rsidRPr="00776F0D">
        <w:rPr>
          <w:b/>
          <w:color w:val="auto"/>
        </w:rPr>
        <w:t>314</w:t>
      </w:r>
      <w:r w:rsidRPr="00776F0D">
        <w:rPr>
          <w:color w:val="auto"/>
        </w:rPr>
        <w:t xml:space="preserve"> 215-225, (1996).</w:t>
      </w:r>
    </w:p>
    <w:p w14:paraId="1818C36B" w14:textId="7D4FB487" w:rsidR="00F661BF" w:rsidRPr="00776F0D" w:rsidRDefault="00F661BF" w:rsidP="00E706C2">
      <w:pPr>
        <w:pStyle w:val="EndNoteBibliography"/>
        <w:widowControl/>
        <w:rPr>
          <w:color w:val="auto"/>
        </w:rPr>
      </w:pPr>
      <w:r w:rsidRPr="00776F0D">
        <w:rPr>
          <w:color w:val="auto"/>
        </w:rPr>
        <w:t>44</w:t>
      </w:r>
      <w:r w:rsidRPr="00776F0D">
        <w:rPr>
          <w:color w:val="auto"/>
        </w:rPr>
        <w:tab/>
        <w:t>Pollard, J. K., Steward, F. C.</w:t>
      </w:r>
      <w:r w:rsidR="00776F0D" w:rsidRPr="00776F0D">
        <w:rPr>
          <w:color w:val="auto"/>
        </w:rPr>
        <w:t>,</w:t>
      </w:r>
      <w:r w:rsidRPr="00776F0D">
        <w:rPr>
          <w:color w:val="auto"/>
        </w:rPr>
        <w:t xml:space="preserve"> Shantz, E. M. Hexitols in Coconut Milk - Their Role in Nurture of Dividing Cells. </w:t>
      </w:r>
      <w:r w:rsidRPr="00776F0D">
        <w:rPr>
          <w:i/>
          <w:color w:val="auto"/>
        </w:rPr>
        <w:t>Plant Physiology.</w:t>
      </w:r>
      <w:r w:rsidRPr="00776F0D">
        <w:rPr>
          <w:color w:val="auto"/>
        </w:rPr>
        <w:t xml:space="preserve"> </w:t>
      </w:r>
      <w:r w:rsidRPr="00776F0D">
        <w:rPr>
          <w:b/>
          <w:color w:val="auto"/>
        </w:rPr>
        <w:t>36</w:t>
      </w:r>
      <w:r w:rsidRPr="00776F0D">
        <w:rPr>
          <w:color w:val="auto"/>
        </w:rPr>
        <w:t xml:space="preserve"> (4), 492-&amp;, (1961).</w:t>
      </w:r>
    </w:p>
    <w:p w14:paraId="7C0EA715" w14:textId="77777777" w:rsidR="00F661BF" w:rsidRPr="00776F0D" w:rsidRDefault="00F661BF" w:rsidP="00E706C2">
      <w:pPr>
        <w:pStyle w:val="EndNoteBibliography"/>
        <w:widowControl/>
        <w:rPr>
          <w:color w:val="auto"/>
        </w:rPr>
      </w:pPr>
      <w:r w:rsidRPr="00776F0D">
        <w:rPr>
          <w:color w:val="auto"/>
        </w:rPr>
        <w:t>45</w:t>
      </w:r>
      <w:r w:rsidRPr="00776F0D">
        <w:rPr>
          <w:color w:val="auto"/>
        </w:rPr>
        <w:tab/>
        <w:t>Donahue, J. L.</w:t>
      </w:r>
      <w:r w:rsidRPr="00776F0D">
        <w:rPr>
          <w:i/>
          <w:color w:val="auto"/>
        </w:rPr>
        <w:t xml:space="preserve"> et al.</w:t>
      </w:r>
      <w:r w:rsidRPr="00776F0D">
        <w:rPr>
          <w:color w:val="auto"/>
        </w:rPr>
        <w:t xml:space="preserve"> The Arabidopsis thaliana Myo-inositol 1-phosphate synthase1 gene is required for Myo-inositol synthesis and suppression of cell death. </w:t>
      </w:r>
      <w:r w:rsidRPr="00776F0D">
        <w:rPr>
          <w:i/>
          <w:color w:val="auto"/>
        </w:rPr>
        <w:t>Plant Cell.</w:t>
      </w:r>
      <w:r w:rsidRPr="00776F0D">
        <w:rPr>
          <w:color w:val="auto"/>
        </w:rPr>
        <w:t xml:space="preserve"> </w:t>
      </w:r>
      <w:r w:rsidRPr="00776F0D">
        <w:rPr>
          <w:b/>
          <w:color w:val="auto"/>
        </w:rPr>
        <w:t>22</w:t>
      </w:r>
      <w:r w:rsidRPr="00776F0D">
        <w:rPr>
          <w:color w:val="auto"/>
        </w:rPr>
        <w:t xml:space="preserve"> (3), 888-903, (2010).</w:t>
      </w:r>
    </w:p>
    <w:p w14:paraId="50924593" w14:textId="43CAEF6B" w:rsidR="00F661BF" w:rsidRPr="00776F0D" w:rsidRDefault="00F661BF" w:rsidP="00E706C2">
      <w:pPr>
        <w:pStyle w:val="EndNoteBibliography"/>
        <w:widowControl/>
        <w:rPr>
          <w:color w:val="auto"/>
        </w:rPr>
      </w:pPr>
      <w:r w:rsidRPr="00776F0D">
        <w:rPr>
          <w:color w:val="auto"/>
        </w:rPr>
        <w:t>46</w:t>
      </w:r>
      <w:r w:rsidRPr="00776F0D">
        <w:rPr>
          <w:color w:val="auto"/>
        </w:rPr>
        <w:tab/>
        <w:t>Desfougeres, Y., Wilson, M. S. C., Laha, D., Miller, G. J.</w:t>
      </w:r>
      <w:r w:rsidR="00776F0D" w:rsidRPr="00776F0D">
        <w:rPr>
          <w:color w:val="auto"/>
        </w:rPr>
        <w:t>,</w:t>
      </w:r>
      <w:r w:rsidRPr="00776F0D">
        <w:rPr>
          <w:color w:val="auto"/>
        </w:rPr>
        <w:t xml:space="preserve"> Saiardi, A. ITPK1 mediates the lipid-independent synthesis of inositol phosphates controlled by metabolism. </w:t>
      </w:r>
      <w:r w:rsidRPr="00776F0D">
        <w:rPr>
          <w:i/>
          <w:color w:val="auto"/>
        </w:rPr>
        <w:t>Proceedings of the National Academy of Sciences of the United States of America.</w:t>
      </w:r>
      <w:r w:rsidRPr="00776F0D">
        <w:rPr>
          <w:color w:val="auto"/>
        </w:rPr>
        <w:t xml:space="preserve"> </w:t>
      </w:r>
      <w:r w:rsidRPr="00776F0D">
        <w:rPr>
          <w:b/>
          <w:color w:val="auto"/>
        </w:rPr>
        <w:t>116</w:t>
      </w:r>
      <w:r w:rsidRPr="00776F0D">
        <w:rPr>
          <w:color w:val="auto"/>
        </w:rPr>
        <w:t xml:space="preserve"> (49), 24551-24561, (2019).</w:t>
      </w:r>
    </w:p>
    <w:p w14:paraId="626A41AB" w14:textId="3FB0B55A" w:rsidR="00C17BFF" w:rsidRPr="00776F0D" w:rsidRDefault="00FA6E3F" w:rsidP="00E706C2">
      <w:pPr>
        <w:widowControl/>
        <w:rPr>
          <w:color w:val="auto"/>
        </w:rPr>
      </w:pPr>
      <w:r w:rsidRPr="00776F0D">
        <w:rPr>
          <w:color w:val="auto"/>
        </w:rPr>
        <w:fldChar w:fldCharType="end"/>
      </w:r>
    </w:p>
    <w:sectPr w:rsidR="00C17BFF" w:rsidRPr="00776F0D" w:rsidSect="00E706C2">
      <w:headerReference w:type="default" r:id="rId8"/>
      <w:headerReference w:type="first" r:id="rId9"/>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33407E" w14:textId="77777777" w:rsidR="000566A6" w:rsidRDefault="000566A6" w:rsidP="00621C4E">
      <w:r>
        <w:separator/>
      </w:r>
    </w:p>
  </w:endnote>
  <w:endnote w:type="continuationSeparator" w:id="0">
    <w:p w14:paraId="624513AB" w14:textId="77777777" w:rsidR="000566A6" w:rsidRDefault="000566A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7506C" w14:textId="77777777" w:rsidR="000566A6" w:rsidRDefault="000566A6" w:rsidP="00621C4E">
      <w:r>
        <w:separator/>
      </w:r>
    </w:p>
  </w:footnote>
  <w:footnote w:type="continuationSeparator" w:id="0">
    <w:p w14:paraId="0139C9ED" w14:textId="77777777" w:rsidR="000566A6" w:rsidRDefault="000566A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4313831D" w:rsidR="00A74FC0" w:rsidRPr="006F06E4" w:rsidRDefault="00A74FC0"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0217C36" w:rsidR="00A74FC0" w:rsidRPr="006F06E4" w:rsidRDefault="00A74FC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4973" w:hanging="360"/>
      </w:pPr>
      <w:rPr>
        <w:rFonts w:ascii="Symbol" w:hAnsi="Symbol" w:hint="default"/>
      </w:rPr>
    </w:lvl>
    <w:lvl w:ilvl="1" w:tplc="04090003">
      <w:start w:val="1"/>
      <w:numFmt w:val="bullet"/>
      <w:lvlText w:val="o"/>
      <w:lvlJc w:val="left"/>
      <w:pPr>
        <w:ind w:left="5693" w:hanging="360"/>
      </w:pPr>
      <w:rPr>
        <w:rFonts w:ascii="Courier New" w:hAnsi="Courier New" w:cs="Courier New" w:hint="default"/>
      </w:rPr>
    </w:lvl>
    <w:lvl w:ilvl="2" w:tplc="04090005">
      <w:start w:val="1"/>
      <w:numFmt w:val="bullet"/>
      <w:lvlText w:val=""/>
      <w:lvlJc w:val="left"/>
      <w:pPr>
        <w:ind w:left="6413" w:hanging="360"/>
      </w:pPr>
      <w:rPr>
        <w:rFonts w:ascii="Wingdings" w:hAnsi="Wingdings" w:hint="default"/>
      </w:rPr>
    </w:lvl>
    <w:lvl w:ilvl="3" w:tplc="04090001" w:tentative="1">
      <w:start w:val="1"/>
      <w:numFmt w:val="bullet"/>
      <w:lvlText w:val=""/>
      <w:lvlJc w:val="left"/>
      <w:pPr>
        <w:ind w:left="7133" w:hanging="360"/>
      </w:pPr>
      <w:rPr>
        <w:rFonts w:ascii="Symbol" w:hAnsi="Symbol" w:hint="default"/>
      </w:rPr>
    </w:lvl>
    <w:lvl w:ilvl="4" w:tplc="04090003" w:tentative="1">
      <w:start w:val="1"/>
      <w:numFmt w:val="bullet"/>
      <w:lvlText w:val="o"/>
      <w:lvlJc w:val="left"/>
      <w:pPr>
        <w:ind w:left="7853" w:hanging="360"/>
      </w:pPr>
      <w:rPr>
        <w:rFonts w:ascii="Courier New" w:hAnsi="Courier New" w:cs="Courier New" w:hint="default"/>
      </w:rPr>
    </w:lvl>
    <w:lvl w:ilvl="5" w:tplc="04090005" w:tentative="1">
      <w:start w:val="1"/>
      <w:numFmt w:val="bullet"/>
      <w:lvlText w:val=""/>
      <w:lvlJc w:val="left"/>
      <w:pPr>
        <w:ind w:left="8573" w:hanging="360"/>
      </w:pPr>
      <w:rPr>
        <w:rFonts w:ascii="Wingdings" w:hAnsi="Wingdings" w:hint="default"/>
      </w:rPr>
    </w:lvl>
    <w:lvl w:ilvl="6" w:tplc="04090001" w:tentative="1">
      <w:start w:val="1"/>
      <w:numFmt w:val="bullet"/>
      <w:lvlText w:val=""/>
      <w:lvlJc w:val="left"/>
      <w:pPr>
        <w:ind w:left="9293" w:hanging="360"/>
      </w:pPr>
      <w:rPr>
        <w:rFonts w:ascii="Symbol" w:hAnsi="Symbol" w:hint="default"/>
      </w:rPr>
    </w:lvl>
    <w:lvl w:ilvl="7" w:tplc="04090003" w:tentative="1">
      <w:start w:val="1"/>
      <w:numFmt w:val="bullet"/>
      <w:lvlText w:val="o"/>
      <w:lvlJc w:val="left"/>
      <w:pPr>
        <w:ind w:left="10013" w:hanging="360"/>
      </w:pPr>
      <w:rPr>
        <w:rFonts w:ascii="Courier New" w:hAnsi="Courier New" w:cs="Courier New" w:hint="default"/>
      </w:rPr>
    </w:lvl>
    <w:lvl w:ilvl="8" w:tplc="04090005" w:tentative="1">
      <w:start w:val="1"/>
      <w:numFmt w:val="bullet"/>
      <w:lvlText w:val=""/>
      <w:lvlJc w:val="left"/>
      <w:pPr>
        <w:ind w:left="10733"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F32988"/>
    <w:multiLevelType w:val="hybridMultilevel"/>
    <w:tmpl w:val="A9FEFFC6"/>
    <w:lvl w:ilvl="0" w:tplc="333287A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35671"/>
    <w:multiLevelType w:val="hybridMultilevel"/>
    <w:tmpl w:val="EDFEB882"/>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6" w15:restartNumberingAfterBreak="0">
    <w:nsid w:val="16F916AC"/>
    <w:multiLevelType w:val="hybridMultilevel"/>
    <w:tmpl w:val="10AA985E"/>
    <w:lvl w:ilvl="0" w:tplc="2CD8CB0E">
      <w:start w:val="3"/>
      <w:numFmt w:val="bullet"/>
      <w:lvlText w:val="-"/>
      <w:lvlJc w:val="left"/>
      <w:pPr>
        <w:ind w:left="774" w:hanging="360"/>
      </w:pPr>
      <w:rPr>
        <w:rFonts w:ascii="Calibri" w:eastAsiaTheme="minorHAnsi" w:hAnsi="Calibri" w:cs="Calibri"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0865DD"/>
    <w:multiLevelType w:val="multilevel"/>
    <w:tmpl w:val="BA3E6394"/>
    <w:lvl w:ilvl="0">
      <w:start w:val="1"/>
      <w:numFmt w:val="decimal"/>
      <w:suff w:val="space"/>
      <w:lvlText w:val="%1."/>
      <w:lvlJc w:val="left"/>
      <w:pPr>
        <w:ind w:left="0" w:firstLine="0"/>
      </w:pPr>
      <w:rPr>
        <w:rFonts w:asciiTheme="minorHAnsi" w:eastAsia="Times New Roman" w:hAnsiTheme="minorHAnsi" w:cstheme="minorHAnsi" w:hint="default"/>
      </w:rPr>
    </w:lvl>
    <w:lvl w:ilvl="1">
      <w:start w:val="1"/>
      <w:numFmt w:val="decimal"/>
      <w:isLgl/>
      <w:suff w:val="space"/>
      <w:lvlText w:val="%1.%2."/>
      <w:lvlJc w:val="left"/>
      <w:pPr>
        <w:ind w:left="0" w:firstLine="0"/>
      </w:pPr>
      <w:rPr>
        <w:rFonts w:hint="default"/>
        <w:color w:val="000000" w:themeColor="text1"/>
      </w:rPr>
    </w:lvl>
    <w:lvl w:ilvl="2">
      <w:start w:val="1"/>
      <w:numFmt w:val="decimal"/>
      <w:isLgl/>
      <w:suff w:val="space"/>
      <w:lvlText w:val="%1.%2.%3."/>
      <w:lvlJc w:val="left"/>
      <w:pPr>
        <w:ind w:left="0" w:firstLine="0"/>
      </w:pPr>
      <w:rPr>
        <w:rFonts w:hint="default"/>
        <w:color w:val="auto"/>
      </w:rPr>
    </w:lvl>
    <w:lvl w:ilvl="3">
      <w:start w:val="1"/>
      <w:numFmt w:val="decimal"/>
      <w:isLgl/>
      <w:lvlText w:val="%1.%2.%3.%4."/>
      <w:lvlJc w:val="left"/>
      <w:pPr>
        <w:ind w:left="0" w:firstLine="0"/>
      </w:pPr>
      <w:rPr>
        <w:rFonts w:hint="default"/>
        <w:color w:val="808080"/>
      </w:rPr>
    </w:lvl>
    <w:lvl w:ilvl="4">
      <w:start w:val="1"/>
      <w:numFmt w:val="decimal"/>
      <w:isLgl/>
      <w:lvlText w:val="%1.%2.%3.%4.%5."/>
      <w:lvlJc w:val="left"/>
      <w:pPr>
        <w:ind w:left="0" w:firstLine="0"/>
      </w:pPr>
      <w:rPr>
        <w:rFonts w:hint="default"/>
        <w:color w:val="808080"/>
      </w:rPr>
    </w:lvl>
    <w:lvl w:ilvl="5">
      <w:start w:val="1"/>
      <w:numFmt w:val="decimal"/>
      <w:isLgl/>
      <w:lvlText w:val="%1.%2.%3.%4.%5.%6."/>
      <w:lvlJc w:val="left"/>
      <w:pPr>
        <w:ind w:left="0" w:firstLine="0"/>
      </w:pPr>
      <w:rPr>
        <w:rFonts w:hint="default"/>
        <w:color w:val="808080"/>
      </w:rPr>
    </w:lvl>
    <w:lvl w:ilvl="6">
      <w:start w:val="1"/>
      <w:numFmt w:val="decimal"/>
      <w:isLgl/>
      <w:lvlText w:val="%1.%2.%3.%4.%5.%6.%7."/>
      <w:lvlJc w:val="left"/>
      <w:pPr>
        <w:ind w:left="0" w:firstLine="0"/>
      </w:pPr>
      <w:rPr>
        <w:rFonts w:hint="default"/>
        <w:color w:val="808080"/>
      </w:rPr>
    </w:lvl>
    <w:lvl w:ilvl="7">
      <w:start w:val="1"/>
      <w:numFmt w:val="decimal"/>
      <w:isLgl/>
      <w:lvlText w:val="%1.%2.%3.%4.%5.%6.%7.%8."/>
      <w:lvlJc w:val="left"/>
      <w:pPr>
        <w:ind w:left="0" w:firstLine="0"/>
      </w:pPr>
      <w:rPr>
        <w:rFonts w:hint="default"/>
        <w:color w:val="808080"/>
      </w:rPr>
    </w:lvl>
    <w:lvl w:ilvl="8">
      <w:start w:val="1"/>
      <w:numFmt w:val="decimal"/>
      <w:isLgl/>
      <w:lvlText w:val="%1.%2.%3.%4.%5.%6.%7.%8.%9."/>
      <w:lvlJc w:val="left"/>
      <w:pPr>
        <w:ind w:left="0" w:firstLine="0"/>
      </w:pPr>
      <w:rPr>
        <w:rFonts w:hint="default"/>
        <w:color w:val="808080"/>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D9E316E"/>
    <w:multiLevelType w:val="hybridMultilevel"/>
    <w:tmpl w:val="D4B4B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8F61B7"/>
    <w:multiLevelType w:val="hybridMultilevel"/>
    <w:tmpl w:val="C3B47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AD07CE"/>
    <w:multiLevelType w:val="hybridMultilevel"/>
    <w:tmpl w:val="FDD47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AE61F2"/>
    <w:multiLevelType w:val="hybridMultilevel"/>
    <w:tmpl w:val="01648F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BA67416"/>
    <w:multiLevelType w:val="hybridMultilevel"/>
    <w:tmpl w:val="D4F0B82E"/>
    <w:lvl w:ilvl="0" w:tplc="5BF894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A2019E"/>
    <w:multiLevelType w:val="hybridMultilevel"/>
    <w:tmpl w:val="BFBAC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596018F"/>
    <w:multiLevelType w:val="hybridMultilevel"/>
    <w:tmpl w:val="7804A23E"/>
    <w:lvl w:ilvl="0" w:tplc="BEA2D91A">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7"/>
  </w:num>
  <w:num w:numId="3">
    <w:abstractNumId w:val="7"/>
  </w:num>
  <w:num w:numId="4">
    <w:abstractNumId w:val="25"/>
  </w:num>
  <w:num w:numId="5">
    <w:abstractNumId w:val="16"/>
  </w:num>
  <w:num w:numId="6">
    <w:abstractNumId w:val="24"/>
  </w:num>
  <w:num w:numId="7">
    <w:abstractNumId w:val="0"/>
  </w:num>
  <w:num w:numId="8">
    <w:abstractNumId w:val="17"/>
  </w:num>
  <w:num w:numId="9">
    <w:abstractNumId w:val="19"/>
  </w:num>
  <w:num w:numId="10">
    <w:abstractNumId w:val="26"/>
  </w:num>
  <w:num w:numId="11">
    <w:abstractNumId w:val="32"/>
  </w:num>
  <w:num w:numId="12">
    <w:abstractNumId w:val="2"/>
  </w:num>
  <w:num w:numId="13">
    <w:abstractNumId w:val="28"/>
  </w:num>
  <w:num w:numId="14">
    <w:abstractNumId w:val="36"/>
  </w:num>
  <w:num w:numId="15">
    <w:abstractNumId w:val="20"/>
  </w:num>
  <w:num w:numId="16">
    <w:abstractNumId w:val="14"/>
  </w:num>
  <w:num w:numId="17">
    <w:abstractNumId w:val="30"/>
  </w:num>
  <w:num w:numId="18">
    <w:abstractNumId w:val="21"/>
  </w:num>
  <w:num w:numId="19">
    <w:abstractNumId w:val="34"/>
  </w:num>
  <w:num w:numId="20">
    <w:abstractNumId w:val="4"/>
  </w:num>
  <w:num w:numId="21">
    <w:abstractNumId w:val="35"/>
  </w:num>
  <w:num w:numId="22">
    <w:abstractNumId w:val="33"/>
  </w:num>
  <w:num w:numId="23">
    <w:abstractNumId w:val="23"/>
  </w:num>
  <w:num w:numId="24">
    <w:abstractNumId w:val="37"/>
  </w:num>
  <w:num w:numId="25">
    <w:abstractNumId w:val="11"/>
  </w:num>
  <w:num w:numId="26">
    <w:abstractNumId w:val="1"/>
  </w:num>
  <w:num w:numId="27">
    <w:abstractNumId w:val="10"/>
  </w:num>
  <w:num w:numId="28">
    <w:abstractNumId w:val="38"/>
  </w:num>
  <w:num w:numId="29">
    <w:abstractNumId w:val="18"/>
  </w:num>
  <w:num w:numId="30">
    <w:abstractNumId w:val="8"/>
  </w:num>
  <w:num w:numId="31">
    <w:abstractNumId w:val="22"/>
  </w:num>
  <w:num w:numId="32">
    <w:abstractNumId w:val="29"/>
  </w:num>
  <w:num w:numId="33">
    <w:abstractNumId w:val="31"/>
  </w:num>
  <w:num w:numId="34">
    <w:abstractNumId w:val="12"/>
  </w:num>
  <w:num w:numId="35">
    <w:abstractNumId w:val="5"/>
  </w:num>
  <w:num w:numId="36">
    <w:abstractNumId w:val="6"/>
  </w:num>
  <w:num w:numId="37">
    <w:abstractNumId w:val="15"/>
  </w:num>
  <w:num w:numId="38">
    <w:abstractNumId w:val="3"/>
  </w:num>
  <w:num w:numId="39">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zNTcyNDaxsDQ3tTBW0lEKTi0uzszPAykwqgUAM0jcgy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fareddo9tszmed99rxpprcf0d9d92va0d9&quot;&gt;PG Library&lt;record-ids&gt;&lt;item&gt;3&lt;/item&gt;&lt;item&gt;134&lt;/item&gt;&lt;item&gt;135&lt;/item&gt;&lt;item&gt;137&lt;/item&gt;&lt;item&gt;141&lt;/item&gt;&lt;item&gt;146&lt;/item&gt;&lt;item&gt;147&lt;/item&gt;&lt;item&gt;148&lt;/item&gt;&lt;item&gt;153&lt;/item&gt;&lt;item&gt;156&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9&lt;/item&gt;&lt;item&gt;180&lt;/item&gt;&lt;item&gt;181&lt;/item&gt;&lt;item&gt;183&lt;/item&gt;&lt;item&gt;185&lt;/item&gt;&lt;item&gt;187&lt;/item&gt;&lt;item&gt;189&lt;/item&gt;&lt;item&gt;191&lt;/item&gt;&lt;item&gt;192&lt;/item&gt;&lt;item&gt;193&lt;/item&gt;&lt;item&gt;194&lt;/item&gt;&lt;item&gt;196&lt;/item&gt;&lt;item&gt;198&lt;/item&gt;&lt;item&gt;199&lt;/item&gt;&lt;item&gt;200&lt;/item&gt;&lt;item&gt;202&lt;/item&gt;&lt;item&gt;203&lt;/item&gt;&lt;item&gt;204&lt;/item&gt;&lt;/record-ids&gt;&lt;/item&gt;&lt;/Libraries&gt;"/>
  </w:docVars>
  <w:rsids>
    <w:rsidRoot w:val="00EE705F"/>
    <w:rsid w:val="00000EE6"/>
    <w:rsid w:val="00001169"/>
    <w:rsid w:val="000012FB"/>
    <w:rsid w:val="00001806"/>
    <w:rsid w:val="00002A9F"/>
    <w:rsid w:val="00003ACE"/>
    <w:rsid w:val="00003DDE"/>
    <w:rsid w:val="00005578"/>
    <w:rsid w:val="00005815"/>
    <w:rsid w:val="00006E68"/>
    <w:rsid w:val="0000789C"/>
    <w:rsid w:val="00007DBC"/>
    <w:rsid w:val="00007EA1"/>
    <w:rsid w:val="000100F0"/>
    <w:rsid w:val="000114DA"/>
    <w:rsid w:val="000120F7"/>
    <w:rsid w:val="000129B2"/>
    <w:rsid w:val="00012AF6"/>
    <w:rsid w:val="00012FF9"/>
    <w:rsid w:val="0001389C"/>
    <w:rsid w:val="00014314"/>
    <w:rsid w:val="000152E7"/>
    <w:rsid w:val="00015403"/>
    <w:rsid w:val="00015FB0"/>
    <w:rsid w:val="000164DB"/>
    <w:rsid w:val="00017F94"/>
    <w:rsid w:val="00020CBF"/>
    <w:rsid w:val="000212AE"/>
    <w:rsid w:val="00021434"/>
    <w:rsid w:val="00021774"/>
    <w:rsid w:val="00021DF3"/>
    <w:rsid w:val="00023869"/>
    <w:rsid w:val="00024598"/>
    <w:rsid w:val="00024C27"/>
    <w:rsid w:val="00024FE8"/>
    <w:rsid w:val="00025880"/>
    <w:rsid w:val="00026C0D"/>
    <w:rsid w:val="000279B0"/>
    <w:rsid w:val="00027C36"/>
    <w:rsid w:val="0003243D"/>
    <w:rsid w:val="00032769"/>
    <w:rsid w:val="0003311E"/>
    <w:rsid w:val="00034981"/>
    <w:rsid w:val="0003533E"/>
    <w:rsid w:val="000353E8"/>
    <w:rsid w:val="00037B58"/>
    <w:rsid w:val="00040377"/>
    <w:rsid w:val="00040968"/>
    <w:rsid w:val="00040E26"/>
    <w:rsid w:val="0004297B"/>
    <w:rsid w:val="000454D8"/>
    <w:rsid w:val="00045BEA"/>
    <w:rsid w:val="000460C5"/>
    <w:rsid w:val="00050322"/>
    <w:rsid w:val="00051B73"/>
    <w:rsid w:val="00052569"/>
    <w:rsid w:val="000547C5"/>
    <w:rsid w:val="00055C59"/>
    <w:rsid w:val="000566A6"/>
    <w:rsid w:val="00057342"/>
    <w:rsid w:val="00057593"/>
    <w:rsid w:val="000575CF"/>
    <w:rsid w:val="00060ABE"/>
    <w:rsid w:val="00061522"/>
    <w:rsid w:val="00061A50"/>
    <w:rsid w:val="0006210A"/>
    <w:rsid w:val="0006361B"/>
    <w:rsid w:val="00064104"/>
    <w:rsid w:val="00064C66"/>
    <w:rsid w:val="00064F32"/>
    <w:rsid w:val="000652E3"/>
    <w:rsid w:val="00065B2B"/>
    <w:rsid w:val="00066025"/>
    <w:rsid w:val="0006603E"/>
    <w:rsid w:val="000660A2"/>
    <w:rsid w:val="0006664D"/>
    <w:rsid w:val="00067A8F"/>
    <w:rsid w:val="000701D1"/>
    <w:rsid w:val="0007071B"/>
    <w:rsid w:val="00072B75"/>
    <w:rsid w:val="00074C8D"/>
    <w:rsid w:val="000766A7"/>
    <w:rsid w:val="000770DD"/>
    <w:rsid w:val="0008055A"/>
    <w:rsid w:val="00080A20"/>
    <w:rsid w:val="00082796"/>
    <w:rsid w:val="00082DF4"/>
    <w:rsid w:val="000864DE"/>
    <w:rsid w:val="00086FF5"/>
    <w:rsid w:val="00087C0A"/>
    <w:rsid w:val="00091788"/>
    <w:rsid w:val="000938CB"/>
    <w:rsid w:val="00093BC4"/>
    <w:rsid w:val="000943E6"/>
    <w:rsid w:val="00094CE2"/>
    <w:rsid w:val="00095395"/>
    <w:rsid w:val="00095A14"/>
    <w:rsid w:val="00095AF9"/>
    <w:rsid w:val="00097929"/>
    <w:rsid w:val="000A0F2D"/>
    <w:rsid w:val="000A1E80"/>
    <w:rsid w:val="000A32DC"/>
    <w:rsid w:val="000A3B70"/>
    <w:rsid w:val="000A3D43"/>
    <w:rsid w:val="000A46F8"/>
    <w:rsid w:val="000A4C42"/>
    <w:rsid w:val="000A5153"/>
    <w:rsid w:val="000A52DD"/>
    <w:rsid w:val="000B10AE"/>
    <w:rsid w:val="000B2C41"/>
    <w:rsid w:val="000B30BF"/>
    <w:rsid w:val="000B566B"/>
    <w:rsid w:val="000B595C"/>
    <w:rsid w:val="000B662E"/>
    <w:rsid w:val="000B7294"/>
    <w:rsid w:val="000B75D0"/>
    <w:rsid w:val="000C1CF8"/>
    <w:rsid w:val="000C2032"/>
    <w:rsid w:val="000C49CF"/>
    <w:rsid w:val="000C52E9"/>
    <w:rsid w:val="000C5843"/>
    <w:rsid w:val="000C5B8B"/>
    <w:rsid w:val="000C5CDC"/>
    <w:rsid w:val="000C65DC"/>
    <w:rsid w:val="000C66F3"/>
    <w:rsid w:val="000C6900"/>
    <w:rsid w:val="000D0A10"/>
    <w:rsid w:val="000D1288"/>
    <w:rsid w:val="000D28BF"/>
    <w:rsid w:val="000D31E8"/>
    <w:rsid w:val="000D3B70"/>
    <w:rsid w:val="000D467F"/>
    <w:rsid w:val="000D76E4"/>
    <w:rsid w:val="000E3128"/>
    <w:rsid w:val="000E3816"/>
    <w:rsid w:val="000E388D"/>
    <w:rsid w:val="000E39C4"/>
    <w:rsid w:val="000E44D9"/>
    <w:rsid w:val="000E4821"/>
    <w:rsid w:val="000E4F77"/>
    <w:rsid w:val="000F265C"/>
    <w:rsid w:val="000F3AFA"/>
    <w:rsid w:val="000F4A6B"/>
    <w:rsid w:val="000F4CBD"/>
    <w:rsid w:val="000F5712"/>
    <w:rsid w:val="000F5D24"/>
    <w:rsid w:val="000F61FF"/>
    <w:rsid w:val="000F6397"/>
    <w:rsid w:val="000F6611"/>
    <w:rsid w:val="000F7E22"/>
    <w:rsid w:val="00103030"/>
    <w:rsid w:val="00103087"/>
    <w:rsid w:val="00107554"/>
    <w:rsid w:val="001075E9"/>
    <w:rsid w:val="001104F3"/>
    <w:rsid w:val="00112EEB"/>
    <w:rsid w:val="001173FF"/>
    <w:rsid w:val="0012151B"/>
    <w:rsid w:val="001222C5"/>
    <w:rsid w:val="001239A5"/>
    <w:rsid w:val="0012563A"/>
    <w:rsid w:val="00125A10"/>
    <w:rsid w:val="001264DE"/>
    <w:rsid w:val="00127797"/>
    <w:rsid w:val="00127F30"/>
    <w:rsid w:val="001313A7"/>
    <w:rsid w:val="0013276F"/>
    <w:rsid w:val="001342B5"/>
    <w:rsid w:val="0013621E"/>
    <w:rsid w:val="0013642E"/>
    <w:rsid w:val="001406BB"/>
    <w:rsid w:val="00142497"/>
    <w:rsid w:val="00142EFE"/>
    <w:rsid w:val="001458C7"/>
    <w:rsid w:val="00147019"/>
    <w:rsid w:val="00147AD3"/>
    <w:rsid w:val="00151808"/>
    <w:rsid w:val="00152322"/>
    <w:rsid w:val="00152A23"/>
    <w:rsid w:val="00156B11"/>
    <w:rsid w:val="00160465"/>
    <w:rsid w:val="00162C64"/>
    <w:rsid w:val="00162CB7"/>
    <w:rsid w:val="001665C9"/>
    <w:rsid w:val="00166F32"/>
    <w:rsid w:val="00167155"/>
    <w:rsid w:val="00170E94"/>
    <w:rsid w:val="001718C0"/>
    <w:rsid w:val="00171E5B"/>
    <w:rsid w:val="00171F94"/>
    <w:rsid w:val="00173C75"/>
    <w:rsid w:val="00175710"/>
    <w:rsid w:val="00175BE2"/>
    <w:rsid w:val="00175D4E"/>
    <w:rsid w:val="0017668A"/>
    <w:rsid w:val="001766FE"/>
    <w:rsid w:val="00176B0E"/>
    <w:rsid w:val="001771E7"/>
    <w:rsid w:val="00182A04"/>
    <w:rsid w:val="00183411"/>
    <w:rsid w:val="001847A7"/>
    <w:rsid w:val="001866FE"/>
    <w:rsid w:val="001911FF"/>
    <w:rsid w:val="00192006"/>
    <w:rsid w:val="00193180"/>
    <w:rsid w:val="00193418"/>
    <w:rsid w:val="0019530C"/>
    <w:rsid w:val="00195862"/>
    <w:rsid w:val="00195EF1"/>
    <w:rsid w:val="00196792"/>
    <w:rsid w:val="00196C72"/>
    <w:rsid w:val="0019776F"/>
    <w:rsid w:val="001A1876"/>
    <w:rsid w:val="001A3A62"/>
    <w:rsid w:val="001A3B36"/>
    <w:rsid w:val="001A4F13"/>
    <w:rsid w:val="001A6D3B"/>
    <w:rsid w:val="001A7454"/>
    <w:rsid w:val="001B1519"/>
    <w:rsid w:val="001B2E2D"/>
    <w:rsid w:val="001B4413"/>
    <w:rsid w:val="001B4C4F"/>
    <w:rsid w:val="001B57DC"/>
    <w:rsid w:val="001B5CD2"/>
    <w:rsid w:val="001B77C9"/>
    <w:rsid w:val="001C0BEE"/>
    <w:rsid w:val="001C1E49"/>
    <w:rsid w:val="001C27C1"/>
    <w:rsid w:val="001C2A98"/>
    <w:rsid w:val="001C2FE4"/>
    <w:rsid w:val="001C3B86"/>
    <w:rsid w:val="001C44C0"/>
    <w:rsid w:val="001C4D95"/>
    <w:rsid w:val="001C5594"/>
    <w:rsid w:val="001C577D"/>
    <w:rsid w:val="001C75EE"/>
    <w:rsid w:val="001D3D7D"/>
    <w:rsid w:val="001D3FFF"/>
    <w:rsid w:val="001D4997"/>
    <w:rsid w:val="001D625F"/>
    <w:rsid w:val="001D68A4"/>
    <w:rsid w:val="001D6DB3"/>
    <w:rsid w:val="001D7576"/>
    <w:rsid w:val="001E0E3F"/>
    <w:rsid w:val="001E14A0"/>
    <w:rsid w:val="001E2118"/>
    <w:rsid w:val="001E4F5C"/>
    <w:rsid w:val="001E581C"/>
    <w:rsid w:val="001E7376"/>
    <w:rsid w:val="001E7FD1"/>
    <w:rsid w:val="001F0CDB"/>
    <w:rsid w:val="001F128A"/>
    <w:rsid w:val="001F225C"/>
    <w:rsid w:val="00200792"/>
    <w:rsid w:val="00200851"/>
    <w:rsid w:val="00201CFA"/>
    <w:rsid w:val="0020220D"/>
    <w:rsid w:val="00202448"/>
    <w:rsid w:val="00202D15"/>
    <w:rsid w:val="00203A8F"/>
    <w:rsid w:val="00205B3F"/>
    <w:rsid w:val="00206C2F"/>
    <w:rsid w:val="00207904"/>
    <w:rsid w:val="00212EAE"/>
    <w:rsid w:val="002136F3"/>
    <w:rsid w:val="00214572"/>
    <w:rsid w:val="00214BEE"/>
    <w:rsid w:val="00215FB8"/>
    <w:rsid w:val="00216FB1"/>
    <w:rsid w:val="00217F7B"/>
    <w:rsid w:val="002205B8"/>
    <w:rsid w:val="00225720"/>
    <w:rsid w:val="002259E5"/>
    <w:rsid w:val="00225AD9"/>
    <w:rsid w:val="00226140"/>
    <w:rsid w:val="002274F3"/>
    <w:rsid w:val="0023094C"/>
    <w:rsid w:val="00231A09"/>
    <w:rsid w:val="0023224B"/>
    <w:rsid w:val="00232A3A"/>
    <w:rsid w:val="00233484"/>
    <w:rsid w:val="002334B1"/>
    <w:rsid w:val="00234303"/>
    <w:rsid w:val="00234BE3"/>
    <w:rsid w:val="00235A90"/>
    <w:rsid w:val="0023624F"/>
    <w:rsid w:val="00241E48"/>
    <w:rsid w:val="0024214E"/>
    <w:rsid w:val="00242623"/>
    <w:rsid w:val="00245284"/>
    <w:rsid w:val="00250558"/>
    <w:rsid w:val="0025055C"/>
    <w:rsid w:val="002517FC"/>
    <w:rsid w:val="00252D52"/>
    <w:rsid w:val="0025357C"/>
    <w:rsid w:val="0025590B"/>
    <w:rsid w:val="00257170"/>
    <w:rsid w:val="002605D1"/>
    <w:rsid w:val="00260652"/>
    <w:rsid w:val="00261F25"/>
    <w:rsid w:val="0026329C"/>
    <w:rsid w:val="0026435D"/>
    <w:rsid w:val="00264825"/>
    <w:rsid w:val="002648A9"/>
    <w:rsid w:val="0026536F"/>
    <w:rsid w:val="0026553C"/>
    <w:rsid w:val="002661A0"/>
    <w:rsid w:val="0026790A"/>
    <w:rsid w:val="00267DD5"/>
    <w:rsid w:val="0027145F"/>
    <w:rsid w:val="00274A0A"/>
    <w:rsid w:val="00275094"/>
    <w:rsid w:val="002760BB"/>
    <w:rsid w:val="00276574"/>
    <w:rsid w:val="00277593"/>
    <w:rsid w:val="00280909"/>
    <w:rsid w:val="00280918"/>
    <w:rsid w:val="00281227"/>
    <w:rsid w:val="002828D9"/>
    <w:rsid w:val="00282AF6"/>
    <w:rsid w:val="0028596A"/>
    <w:rsid w:val="00287085"/>
    <w:rsid w:val="00287426"/>
    <w:rsid w:val="002874F7"/>
    <w:rsid w:val="00287DC0"/>
    <w:rsid w:val="00290AF9"/>
    <w:rsid w:val="00291131"/>
    <w:rsid w:val="00293719"/>
    <w:rsid w:val="00295968"/>
    <w:rsid w:val="00295E23"/>
    <w:rsid w:val="002967CF"/>
    <w:rsid w:val="00297788"/>
    <w:rsid w:val="002A124E"/>
    <w:rsid w:val="002A2FD4"/>
    <w:rsid w:val="002A3285"/>
    <w:rsid w:val="002A34F9"/>
    <w:rsid w:val="002A3EB1"/>
    <w:rsid w:val="002A484B"/>
    <w:rsid w:val="002A4A8B"/>
    <w:rsid w:val="002A64A6"/>
    <w:rsid w:val="002A6561"/>
    <w:rsid w:val="002B0E7A"/>
    <w:rsid w:val="002B1FE3"/>
    <w:rsid w:val="002B1FF5"/>
    <w:rsid w:val="002B3301"/>
    <w:rsid w:val="002B3B6A"/>
    <w:rsid w:val="002B4B8E"/>
    <w:rsid w:val="002B4FE2"/>
    <w:rsid w:val="002C0166"/>
    <w:rsid w:val="002C1445"/>
    <w:rsid w:val="002C35CC"/>
    <w:rsid w:val="002C47D4"/>
    <w:rsid w:val="002C6851"/>
    <w:rsid w:val="002D0F38"/>
    <w:rsid w:val="002D109C"/>
    <w:rsid w:val="002D2939"/>
    <w:rsid w:val="002D3EB4"/>
    <w:rsid w:val="002D4CC0"/>
    <w:rsid w:val="002D77E3"/>
    <w:rsid w:val="002D7D8F"/>
    <w:rsid w:val="002E3A5B"/>
    <w:rsid w:val="002E751F"/>
    <w:rsid w:val="002E7F30"/>
    <w:rsid w:val="002F2859"/>
    <w:rsid w:val="002F3756"/>
    <w:rsid w:val="002F537C"/>
    <w:rsid w:val="002F687D"/>
    <w:rsid w:val="002F6E3C"/>
    <w:rsid w:val="002F75B2"/>
    <w:rsid w:val="002F79E9"/>
    <w:rsid w:val="0030117D"/>
    <w:rsid w:val="003017F5"/>
    <w:rsid w:val="00301F30"/>
    <w:rsid w:val="003038FD"/>
    <w:rsid w:val="00303C87"/>
    <w:rsid w:val="00310799"/>
    <w:rsid w:val="003108E5"/>
    <w:rsid w:val="003115A8"/>
    <w:rsid w:val="003120CB"/>
    <w:rsid w:val="003135D3"/>
    <w:rsid w:val="0031392D"/>
    <w:rsid w:val="003176B9"/>
    <w:rsid w:val="00317725"/>
    <w:rsid w:val="00320153"/>
    <w:rsid w:val="00320367"/>
    <w:rsid w:val="003211FF"/>
    <w:rsid w:val="00322871"/>
    <w:rsid w:val="00322CEA"/>
    <w:rsid w:val="00326E4D"/>
    <w:rsid w:val="00326FB3"/>
    <w:rsid w:val="003316D4"/>
    <w:rsid w:val="003321B2"/>
    <w:rsid w:val="00332BBE"/>
    <w:rsid w:val="00332C6A"/>
    <w:rsid w:val="00333822"/>
    <w:rsid w:val="00336715"/>
    <w:rsid w:val="00337103"/>
    <w:rsid w:val="003372D9"/>
    <w:rsid w:val="003401EC"/>
    <w:rsid w:val="00340DFD"/>
    <w:rsid w:val="00342154"/>
    <w:rsid w:val="00344954"/>
    <w:rsid w:val="00345926"/>
    <w:rsid w:val="00345DE8"/>
    <w:rsid w:val="003473F1"/>
    <w:rsid w:val="00350B00"/>
    <w:rsid w:val="00350CD7"/>
    <w:rsid w:val="00352C8C"/>
    <w:rsid w:val="00355C77"/>
    <w:rsid w:val="00360C17"/>
    <w:rsid w:val="003621C6"/>
    <w:rsid w:val="003622B8"/>
    <w:rsid w:val="003623B2"/>
    <w:rsid w:val="003627B6"/>
    <w:rsid w:val="003646AF"/>
    <w:rsid w:val="003648C6"/>
    <w:rsid w:val="00366B76"/>
    <w:rsid w:val="00367DFD"/>
    <w:rsid w:val="00373051"/>
    <w:rsid w:val="00373B8F"/>
    <w:rsid w:val="0037434B"/>
    <w:rsid w:val="00376D95"/>
    <w:rsid w:val="00377FBB"/>
    <w:rsid w:val="003808B6"/>
    <w:rsid w:val="003809B2"/>
    <w:rsid w:val="00380EB7"/>
    <w:rsid w:val="003828CA"/>
    <w:rsid w:val="00383FDA"/>
    <w:rsid w:val="00384141"/>
    <w:rsid w:val="00385140"/>
    <w:rsid w:val="00392ABB"/>
    <w:rsid w:val="00393CC7"/>
    <w:rsid w:val="003961F1"/>
    <w:rsid w:val="00396302"/>
    <w:rsid w:val="003971F7"/>
    <w:rsid w:val="003A0185"/>
    <w:rsid w:val="003A16FC"/>
    <w:rsid w:val="003A2C8A"/>
    <w:rsid w:val="003A2EC0"/>
    <w:rsid w:val="003A4FCD"/>
    <w:rsid w:val="003A581B"/>
    <w:rsid w:val="003A5872"/>
    <w:rsid w:val="003B0891"/>
    <w:rsid w:val="003B0944"/>
    <w:rsid w:val="003B1593"/>
    <w:rsid w:val="003B3402"/>
    <w:rsid w:val="003B3814"/>
    <w:rsid w:val="003B4381"/>
    <w:rsid w:val="003B53C5"/>
    <w:rsid w:val="003B5B6F"/>
    <w:rsid w:val="003C1043"/>
    <w:rsid w:val="003C1A30"/>
    <w:rsid w:val="003C5505"/>
    <w:rsid w:val="003C6779"/>
    <w:rsid w:val="003C71BE"/>
    <w:rsid w:val="003D033C"/>
    <w:rsid w:val="003D2998"/>
    <w:rsid w:val="003D2F0A"/>
    <w:rsid w:val="003D3891"/>
    <w:rsid w:val="003D3FE9"/>
    <w:rsid w:val="003D4BAD"/>
    <w:rsid w:val="003D5D84"/>
    <w:rsid w:val="003E0F4F"/>
    <w:rsid w:val="003E18AC"/>
    <w:rsid w:val="003E210B"/>
    <w:rsid w:val="003E2A12"/>
    <w:rsid w:val="003E3384"/>
    <w:rsid w:val="003E36A8"/>
    <w:rsid w:val="003E375B"/>
    <w:rsid w:val="003E3CA4"/>
    <w:rsid w:val="003E548E"/>
    <w:rsid w:val="003E63B0"/>
    <w:rsid w:val="003E6B8A"/>
    <w:rsid w:val="003F1454"/>
    <w:rsid w:val="003F3939"/>
    <w:rsid w:val="003F4004"/>
    <w:rsid w:val="003F5187"/>
    <w:rsid w:val="0040218B"/>
    <w:rsid w:val="00402F7B"/>
    <w:rsid w:val="00403B7A"/>
    <w:rsid w:val="004044D0"/>
    <w:rsid w:val="00405334"/>
    <w:rsid w:val="00407EC8"/>
    <w:rsid w:val="004101E7"/>
    <w:rsid w:val="0041110A"/>
    <w:rsid w:val="00411624"/>
    <w:rsid w:val="004148E1"/>
    <w:rsid w:val="00414CFA"/>
    <w:rsid w:val="00415A96"/>
    <w:rsid w:val="00415EC0"/>
    <w:rsid w:val="00420BE9"/>
    <w:rsid w:val="00421425"/>
    <w:rsid w:val="00422671"/>
    <w:rsid w:val="00423AD8"/>
    <w:rsid w:val="00423DAA"/>
    <w:rsid w:val="00423FDD"/>
    <w:rsid w:val="0042418F"/>
    <w:rsid w:val="00424C85"/>
    <w:rsid w:val="004260BD"/>
    <w:rsid w:val="00426690"/>
    <w:rsid w:val="0043012F"/>
    <w:rsid w:val="00430F1F"/>
    <w:rsid w:val="004326EA"/>
    <w:rsid w:val="0043735F"/>
    <w:rsid w:val="00440923"/>
    <w:rsid w:val="00442141"/>
    <w:rsid w:val="0044434C"/>
    <w:rsid w:val="0044456B"/>
    <w:rsid w:val="00447BD1"/>
    <w:rsid w:val="004507F3"/>
    <w:rsid w:val="00450AF4"/>
    <w:rsid w:val="00450E5A"/>
    <w:rsid w:val="0045582B"/>
    <w:rsid w:val="00455D09"/>
    <w:rsid w:val="00456A57"/>
    <w:rsid w:val="004579DE"/>
    <w:rsid w:val="00457ACF"/>
    <w:rsid w:val="00460377"/>
    <w:rsid w:val="004607DE"/>
    <w:rsid w:val="004608D3"/>
    <w:rsid w:val="00460943"/>
    <w:rsid w:val="004669C8"/>
    <w:rsid w:val="004671C7"/>
    <w:rsid w:val="0046737F"/>
    <w:rsid w:val="00472D17"/>
    <w:rsid w:val="00472F4D"/>
    <w:rsid w:val="004730BF"/>
    <w:rsid w:val="00474D8E"/>
    <w:rsid w:val="00474DCB"/>
    <w:rsid w:val="0047535C"/>
    <w:rsid w:val="0047542A"/>
    <w:rsid w:val="004755D0"/>
    <w:rsid w:val="004762F6"/>
    <w:rsid w:val="0047777B"/>
    <w:rsid w:val="00485573"/>
    <w:rsid w:val="00485870"/>
    <w:rsid w:val="00485C54"/>
    <w:rsid w:val="00485FE8"/>
    <w:rsid w:val="00490A4D"/>
    <w:rsid w:val="00490FE8"/>
    <w:rsid w:val="00491442"/>
    <w:rsid w:val="00492473"/>
    <w:rsid w:val="00492EB5"/>
    <w:rsid w:val="00494F77"/>
    <w:rsid w:val="00497054"/>
    <w:rsid w:val="00497721"/>
    <w:rsid w:val="004A0229"/>
    <w:rsid w:val="004A35D2"/>
    <w:rsid w:val="004A3746"/>
    <w:rsid w:val="004A3FE3"/>
    <w:rsid w:val="004A5157"/>
    <w:rsid w:val="004A5648"/>
    <w:rsid w:val="004A5D8E"/>
    <w:rsid w:val="004A71E4"/>
    <w:rsid w:val="004B02C6"/>
    <w:rsid w:val="004B2651"/>
    <w:rsid w:val="004B2F00"/>
    <w:rsid w:val="004B3991"/>
    <w:rsid w:val="004B3DB7"/>
    <w:rsid w:val="004B5019"/>
    <w:rsid w:val="004B667A"/>
    <w:rsid w:val="004B6C1A"/>
    <w:rsid w:val="004B6E31"/>
    <w:rsid w:val="004C1075"/>
    <w:rsid w:val="004C13DE"/>
    <w:rsid w:val="004C15AA"/>
    <w:rsid w:val="004C1D66"/>
    <w:rsid w:val="004C31D7"/>
    <w:rsid w:val="004C4AD2"/>
    <w:rsid w:val="004C4ED5"/>
    <w:rsid w:val="004C53EE"/>
    <w:rsid w:val="004C6981"/>
    <w:rsid w:val="004C73F0"/>
    <w:rsid w:val="004D030F"/>
    <w:rsid w:val="004D1F21"/>
    <w:rsid w:val="004D268C"/>
    <w:rsid w:val="004D4A01"/>
    <w:rsid w:val="004D59D8"/>
    <w:rsid w:val="004D5DA1"/>
    <w:rsid w:val="004D7910"/>
    <w:rsid w:val="004D7AA6"/>
    <w:rsid w:val="004E0093"/>
    <w:rsid w:val="004E04FB"/>
    <w:rsid w:val="004E150F"/>
    <w:rsid w:val="004E1DCA"/>
    <w:rsid w:val="004E23A1"/>
    <w:rsid w:val="004E3489"/>
    <w:rsid w:val="004E358A"/>
    <w:rsid w:val="004E3AFA"/>
    <w:rsid w:val="004E6588"/>
    <w:rsid w:val="004F05DD"/>
    <w:rsid w:val="004F116C"/>
    <w:rsid w:val="004F2742"/>
    <w:rsid w:val="004F6CBA"/>
    <w:rsid w:val="005002D1"/>
    <w:rsid w:val="005012CC"/>
    <w:rsid w:val="00502A0A"/>
    <w:rsid w:val="0050526B"/>
    <w:rsid w:val="00507A1A"/>
    <w:rsid w:val="00507C50"/>
    <w:rsid w:val="00513D82"/>
    <w:rsid w:val="00514D40"/>
    <w:rsid w:val="005151FE"/>
    <w:rsid w:val="005177E1"/>
    <w:rsid w:val="00517C3A"/>
    <w:rsid w:val="005214E9"/>
    <w:rsid w:val="00521C39"/>
    <w:rsid w:val="00522910"/>
    <w:rsid w:val="00527B00"/>
    <w:rsid w:val="00527BF4"/>
    <w:rsid w:val="00530CC9"/>
    <w:rsid w:val="00531444"/>
    <w:rsid w:val="005324BE"/>
    <w:rsid w:val="00534F6C"/>
    <w:rsid w:val="00535994"/>
    <w:rsid w:val="0053646D"/>
    <w:rsid w:val="00536D67"/>
    <w:rsid w:val="0054070C"/>
    <w:rsid w:val="00540AAD"/>
    <w:rsid w:val="005420C0"/>
    <w:rsid w:val="00543EC1"/>
    <w:rsid w:val="00545861"/>
    <w:rsid w:val="00546458"/>
    <w:rsid w:val="0055081A"/>
    <w:rsid w:val="0055087C"/>
    <w:rsid w:val="00551D6F"/>
    <w:rsid w:val="00552290"/>
    <w:rsid w:val="00553413"/>
    <w:rsid w:val="0055486E"/>
    <w:rsid w:val="00554958"/>
    <w:rsid w:val="00555983"/>
    <w:rsid w:val="00560E31"/>
    <w:rsid w:val="00561BDA"/>
    <w:rsid w:val="005644C4"/>
    <w:rsid w:val="00564D03"/>
    <w:rsid w:val="00565F59"/>
    <w:rsid w:val="00567DBF"/>
    <w:rsid w:val="00570CAA"/>
    <w:rsid w:val="00574577"/>
    <w:rsid w:val="0058139A"/>
    <w:rsid w:val="00581B23"/>
    <w:rsid w:val="0058219C"/>
    <w:rsid w:val="00582E4E"/>
    <w:rsid w:val="0058707F"/>
    <w:rsid w:val="00591DBD"/>
    <w:rsid w:val="00592117"/>
    <w:rsid w:val="005931FE"/>
    <w:rsid w:val="00594315"/>
    <w:rsid w:val="005A0028"/>
    <w:rsid w:val="005A0A2C"/>
    <w:rsid w:val="005A0ACC"/>
    <w:rsid w:val="005A2370"/>
    <w:rsid w:val="005A2F7A"/>
    <w:rsid w:val="005A5EB8"/>
    <w:rsid w:val="005A5F86"/>
    <w:rsid w:val="005A677D"/>
    <w:rsid w:val="005B0072"/>
    <w:rsid w:val="005B0732"/>
    <w:rsid w:val="005B1CA6"/>
    <w:rsid w:val="005B1F64"/>
    <w:rsid w:val="005B38A0"/>
    <w:rsid w:val="005B404C"/>
    <w:rsid w:val="005B491C"/>
    <w:rsid w:val="005B4DBF"/>
    <w:rsid w:val="005B5DE2"/>
    <w:rsid w:val="005B674C"/>
    <w:rsid w:val="005C24F2"/>
    <w:rsid w:val="005C7561"/>
    <w:rsid w:val="005C7DCE"/>
    <w:rsid w:val="005D1E57"/>
    <w:rsid w:val="005D2F57"/>
    <w:rsid w:val="005D34F6"/>
    <w:rsid w:val="005D4F1A"/>
    <w:rsid w:val="005D5210"/>
    <w:rsid w:val="005D615C"/>
    <w:rsid w:val="005D71E9"/>
    <w:rsid w:val="005E09D8"/>
    <w:rsid w:val="005E10C5"/>
    <w:rsid w:val="005E1884"/>
    <w:rsid w:val="005E2481"/>
    <w:rsid w:val="005E441F"/>
    <w:rsid w:val="005E5EFF"/>
    <w:rsid w:val="005E7164"/>
    <w:rsid w:val="005F0462"/>
    <w:rsid w:val="005F07E7"/>
    <w:rsid w:val="005F373A"/>
    <w:rsid w:val="005F4DAA"/>
    <w:rsid w:val="005F4F87"/>
    <w:rsid w:val="005F6B0E"/>
    <w:rsid w:val="005F760E"/>
    <w:rsid w:val="005F7B1D"/>
    <w:rsid w:val="00600EF5"/>
    <w:rsid w:val="0060222A"/>
    <w:rsid w:val="0060291E"/>
    <w:rsid w:val="00602CE4"/>
    <w:rsid w:val="006070C4"/>
    <w:rsid w:val="00610C21"/>
    <w:rsid w:val="00611275"/>
    <w:rsid w:val="00611907"/>
    <w:rsid w:val="00613116"/>
    <w:rsid w:val="0061625A"/>
    <w:rsid w:val="00617C17"/>
    <w:rsid w:val="006202A6"/>
    <w:rsid w:val="0062054B"/>
    <w:rsid w:val="00620926"/>
    <w:rsid w:val="00620B0F"/>
    <w:rsid w:val="00621C4E"/>
    <w:rsid w:val="006233F4"/>
    <w:rsid w:val="00624EAE"/>
    <w:rsid w:val="00626D8F"/>
    <w:rsid w:val="006305D7"/>
    <w:rsid w:val="0063095D"/>
    <w:rsid w:val="00632F63"/>
    <w:rsid w:val="006336F7"/>
    <w:rsid w:val="00633A01"/>
    <w:rsid w:val="00633B97"/>
    <w:rsid w:val="006341F7"/>
    <w:rsid w:val="00634585"/>
    <w:rsid w:val="00635014"/>
    <w:rsid w:val="0063526D"/>
    <w:rsid w:val="006368E1"/>
    <w:rsid w:val="006369CE"/>
    <w:rsid w:val="0063717A"/>
    <w:rsid w:val="006371D8"/>
    <w:rsid w:val="006411CA"/>
    <w:rsid w:val="00641327"/>
    <w:rsid w:val="00644022"/>
    <w:rsid w:val="006450C9"/>
    <w:rsid w:val="0064605E"/>
    <w:rsid w:val="00647371"/>
    <w:rsid w:val="00651233"/>
    <w:rsid w:val="00652153"/>
    <w:rsid w:val="0065312C"/>
    <w:rsid w:val="00653B88"/>
    <w:rsid w:val="00653DE1"/>
    <w:rsid w:val="006543AA"/>
    <w:rsid w:val="00657BC4"/>
    <w:rsid w:val="006606AB"/>
    <w:rsid w:val="00661372"/>
    <w:rsid w:val="006619C8"/>
    <w:rsid w:val="00662A0F"/>
    <w:rsid w:val="006632E5"/>
    <w:rsid w:val="00664732"/>
    <w:rsid w:val="00670376"/>
    <w:rsid w:val="00670BD4"/>
    <w:rsid w:val="00671710"/>
    <w:rsid w:val="00673414"/>
    <w:rsid w:val="0067567C"/>
    <w:rsid w:val="00676079"/>
    <w:rsid w:val="00676ECD"/>
    <w:rsid w:val="00676EDC"/>
    <w:rsid w:val="00677D0A"/>
    <w:rsid w:val="006817F2"/>
    <w:rsid w:val="0068185F"/>
    <w:rsid w:val="006824A7"/>
    <w:rsid w:val="00684B0B"/>
    <w:rsid w:val="0068562F"/>
    <w:rsid w:val="0069281C"/>
    <w:rsid w:val="00692FF6"/>
    <w:rsid w:val="006934DA"/>
    <w:rsid w:val="00694CC2"/>
    <w:rsid w:val="006956F0"/>
    <w:rsid w:val="006A01CF"/>
    <w:rsid w:val="006A4C58"/>
    <w:rsid w:val="006A4D17"/>
    <w:rsid w:val="006A60DD"/>
    <w:rsid w:val="006B0679"/>
    <w:rsid w:val="006B074C"/>
    <w:rsid w:val="006B3B84"/>
    <w:rsid w:val="006B4E7C"/>
    <w:rsid w:val="006B5D8C"/>
    <w:rsid w:val="006B72D4"/>
    <w:rsid w:val="006C05D7"/>
    <w:rsid w:val="006C11CC"/>
    <w:rsid w:val="006C1AEB"/>
    <w:rsid w:val="006C331A"/>
    <w:rsid w:val="006C3A1A"/>
    <w:rsid w:val="006C3DE1"/>
    <w:rsid w:val="006C54E8"/>
    <w:rsid w:val="006C57FE"/>
    <w:rsid w:val="006C657F"/>
    <w:rsid w:val="006C668E"/>
    <w:rsid w:val="006D10C4"/>
    <w:rsid w:val="006D53A9"/>
    <w:rsid w:val="006E0DC2"/>
    <w:rsid w:val="006E1909"/>
    <w:rsid w:val="006E2267"/>
    <w:rsid w:val="006E295B"/>
    <w:rsid w:val="006E302A"/>
    <w:rsid w:val="006E3D3E"/>
    <w:rsid w:val="006E40F2"/>
    <w:rsid w:val="006E4618"/>
    <w:rsid w:val="006E4B63"/>
    <w:rsid w:val="006E5962"/>
    <w:rsid w:val="006E6EF6"/>
    <w:rsid w:val="006E73BD"/>
    <w:rsid w:val="006F06E4"/>
    <w:rsid w:val="006F3AF0"/>
    <w:rsid w:val="006F4C20"/>
    <w:rsid w:val="006F7B41"/>
    <w:rsid w:val="00700304"/>
    <w:rsid w:val="00700F55"/>
    <w:rsid w:val="00702B5D"/>
    <w:rsid w:val="00703689"/>
    <w:rsid w:val="00703ED2"/>
    <w:rsid w:val="00704832"/>
    <w:rsid w:val="00705641"/>
    <w:rsid w:val="00706182"/>
    <w:rsid w:val="007065B4"/>
    <w:rsid w:val="00706E68"/>
    <w:rsid w:val="00707B8D"/>
    <w:rsid w:val="00710AE9"/>
    <w:rsid w:val="00713636"/>
    <w:rsid w:val="00714B8C"/>
    <w:rsid w:val="00715FAB"/>
    <w:rsid w:val="0071675D"/>
    <w:rsid w:val="00717736"/>
    <w:rsid w:val="00720DDA"/>
    <w:rsid w:val="00724EFF"/>
    <w:rsid w:val="00725D79"/>
    <w:rsid w:val="00732B47"/>
    <w:rsid w:val="00735CF5"/>
    <w:rsid w:val="00740252"/>
    <w:rsid w:val="0074063A"/>
    <w:rsid w:val="00742AA4"/>
    <w:rsid w:val="00742FA7"/>
    <w:rsid w:val="00743BA1"/>
    <w:rsid w:val="00744A34"/>
    <w:rsid w:val="00745F1E"/>
    <w:rsid w:val="00747F6F"/>
    <w:rsid w:val="007505C2"/>
    <w:rsid w:val="00750F67"/>
    <w:rsid w:val="007515FE"/>
    <w:rsid w:val="007527E9"/>
    <w:rsid w:val="00752CCD"/>
    <w:rsid w:val="00754A74"/>
    <w:rsid w:val="007601D0"/>
    <w:rsid w:val="007603BB"/>
    <w:rsid w:val="0076109D"/>
    <w:rsid w:val="007637DB"/>
    <w:rsid w:val="00767107"/>
    <w:rsid w:val="007735C3"/>
    <w:rsid w:val="00773617"/>
    <w:rsid w:val="00773837"/>
    <w:rsid w:val="00773BFD"/>
    <w:rsid w:val="007743B3"/>
    <w:rsid w:val="00774490"/>
    <w:rsid w:val="007751B6"/>
    <w:rsid w:val="0077581E"/>
    <w:rsid w:val="00776F0D"/>
    <w:rsid w:val="00780ECF"/>
    <w:rsid w:val="007819FF"/>
    <w:rsid w:val="0078286B"/>
    <w:rsid w:val="007832BA"/>
    <w:rsid w:val="0078360C"/>
    <w:rsid w:val="0078372D"/>
    <w:rsid w:val="00783A7F"/>
    <w:rsid w:val="00784A4C"/>
    <w:rsid w:val="00784BC6"/>
    <w:rsid w:val="0078523D"/>
    <w:rsid w:val="007868C5"/>
    <w:rsid w:val="00792EB4"/>
    <w:rsid w:val="007931DF"/>
    <w:rsid w:val="00794911"/>
    <w:rsid w:val="007A0172"/>
    <w:rsid w:val="007A1804"/>
    <w:rsid w:val="007A215A"/>
    <w:rsid w:val="007A2511"/>
    <w:rsid w:val="007A260E"/>
    <w:rsid w:val="007A2E90"/>
    <w:rsid w:val="007A38FA"/>
    <w:rsid w:val="007A4D4C"/>
    <w:rsid w:val="007A4DD6"/>
    <w:rsid w:val="007A5CB9"/>
    <w:rsid w:val="007A7297"/>
    <w:rsid w:val="007B02F8"/>
    <w:rsid w:val="007B040B"/>
    <w:rsid w:val="007B20AE"/>
    <w:rsid w:val="007B22BE"/>
    <w:rsid w:val="007B362A"/>
    <w:rsid w:val="007B4EFA"/>
    <w:rsid w:val="007B6B07"/>
    <w:rsid w:val="007B6D43"/>
    <w:rsid w:val="007B749A"/>
    <w:rsid w:val="007B7C6E"/>
    <w:rsid w:val="007C25F7"/>
    <w:rsid w:val="007C5F50"/>
    <w:rsid w:val="007D1F4E"/>
    <w:rsid w:val="007D44D7"/>
    <w:rsid w:val="007D4F21"/>
    <w:rsid w:val="007D621A"/>
    <w:rsid w:val="007E058A"/>
    <w:rsid w:val="007E0A4B"/>
    <w:rsid w:val="007E2887"/>
    <w:rsid w:val="007E4AEA"/>
    <w:rsid w:val="007E50D9"/>
    <w:rsid w:val="007E5278"/>
    <w:rsid w:val="007E5D3E"/>
    <w:rsid w:val="007E5DE7"/>
    <w:rsid w:val="007E749C"/>
    <w:rsid w:val="007F04A1"/>
    <w:rsid w:val="007F1B5C"/>
    <w:rsid w:val="007F489F"/>
    <w:rsid w:val="007F6733"/>
    <w:rsid w:val="0080069F"/>
    <w:rsid w:val="0080094C"/>
    <w:rsid w:val="00801257"/>
    <w:rsid w:val="0080281C"/>
    <w:rsid w:val="00803B0A"/>
    <w:rsid w:val="00804DED"/>
    <w:rsid w:val="00805B96"/>
    <w:rsid w:val="008105BE"/>
    <w:rsid w:val="008115A5"/>
    <w:rsid w:val="00811D46"/>
    <w:rsid w:val="00813E88"/>
    <w:rsid w:val="0081415D"/>
    <w:rsid w:val="00814FD3"/>
    <w:rsid w:val="00820229"/>
    <w:rsid w:val="00820A9C"/>
    <w:rsid w:val="00821407"/>
    <w:rsid w:val="00822448"/>
    <w:rsid w:val="00822ABE"/>
    <w:rsid w:val="00823645"/>
    <w:rsid w:val="008244D1"/>
    <w:rsid w:val="00825156"/>
    <w:rsid w:val="00827BD1"/>
    <w:rsid w:val="00827F51"/>
    <w:rsid w:val="00830E3B"/>
    <w:rsid w:val="0083104E"/>
    <w:rsid w:val="00831502"/>
    <w:rsid w:val="008343BE"/>
    <w:rsid w:val="00834CA3"/>
    <w:rsid w:val="00836535"/>
    <w:rsid w:val="00836E79"/>
    <w:rsid w:val="00837776"/>
    <w:rsid w:val="00840FB4"/>
    <w:rsid w:val="008410B2"/>
    <w:rsid w:val="00841780"/>
    <w:rsid w:val="00842E75"/>
    <w:rsid w:val="00847053"/>
    <w:rsid w:val="00847E5B"/>
    <w:rsid w:val="008500A0"/>
    <w:rsid w:val="008524E5"/>
    <w:rsid w:val="0085351C"/>
    <w:rsid w:val="00854187"/>
    <w:rsid w:val="0085435A"/>
    <w:rsid w:val="008549CA"/>
    <w:rsid w:val="0085520F"/>
    <w:rsid w:val="008556C3"/>
    <w:rsid w:val="0085687C"/>
    <w:rsid w:val="008611C1"/>
    <w:rsid w:val="0086234F"/>
    <w:rsid w:val="00862E28"/>
    <w:rsid w:val="00863CFE"/>
    <w:rsid w:val="008658BD"/>
    <w:rsid w:val="00865B2A"/>
    <w:rsid w:val="008706C5"/>
    <w:rsid w:val="008708DE"/>
    <w:rsid w:val="00872B17"/>
    <w:rsid w:val="00873707"/>
    <w:rsid w:val="00874B20"/>
    <w:rsid w:val="00874DE2"/>
    <w:rsid w:val="008757C6"/>
    <w:rsid w:val="008763E1"/>
    <w:rsid w:val="0087775C"/>
    <w:rsid w:val="00877A86"/>
    <w:rsid w:val="00877EC8"/>
    <w:rsid w:val="0088023E"/>
    <w:rsid w:val="008802E4"/>
    <w:rsid w:val="00880F36"/>
    <w:rsid w:val="00881CD8"/>
    <w:rsid w:val="00882361"/>
    <w:rsid w:val="00885530"/>
    <w:rsid w:val="008872C0"/>
    <w:rsid w:val="00890630"/>
    <w:rsid w:val="00890676"/>
    <w:rsid w:val="008910D1"/>
    <w:rsid w:val="0089296C"/>
    <w:rsid w:val="00896ABD"/>
    <w:rsid w:val="00897AB6"/>
    <w:rsid w:val="00897DA8"/>
    <w:rsid w:val="008A0C3F"/>
    <w:rsid w:val="008A2745"/>
    <w:rsid w:val="008A3380"/>
    <w:rsid w:val="008A7A9C"/>
    <w:rsid w:val="008B5184"/>
    <w:rsid w:val="008B5218"/>
    <w:rsid w:val="008B7102"/>
    <w:rsid w:val="008C113D"/>
    <w:rsid w:val="008C3B7D"/>
    <w:rsid w:val="008C7800"/>
    <w:rsid w:val="008D0F90"/>
    <w:rsid w:val="008D3715"/>
    <w:rsid w:val="008D5465"/>
    <w:rsid w:val="008D5E61"/>
    <w:rsid w:val="008D7A24"/>
    <w:rsid w:val="008D7EB7"/>
    <w:rsid w:val="008D7EC5"/>
    <w:rsid w:val="008E0018"/>
    <w:rsid w:val="008E1091"/>
    <w:rsid w:val="008E3684"/>
    <w:rsid w:val="008E42A6"/>
    <w:rsid w:val="008E53F4"/>
    <w:rsid w:val="008E57F5"/>
    <w:rsid w:val="008E7606"/>
    <w:rsid w:val="008F03D9"/>
    <w:rsid w:val="008F0998"/>
    <w:rsid w:val="008F0A94"/>
    <w:rsid w:val="008F0E71"/>
    <w:rsid w:val="008F1DAA"/>
    <w:rsid w:val="008F3B80"/>
    <w:rsid w:val="008F3EBD"/>
    <w:rsid w:val="008F60B2"/>
    <w:rsid w:val="008F6EBB"/>
    <w:rsid w:val="008F7C41"/>
    <w:rsid w:val="00900954"/>
    <w:rsid w:val="00901C70"/>
    <w:rsid w:val="009031E2"/>
    <w:rsid w:val="00903614"/>
    <w:rsid w:val="00906FCF"/>
    <w:rsid w:val="0091276C"/>
    <w:rsid w:val="0091374F"/>
    <w:rsid w:val="009145BE"/>
    <w:rsid w:val="0091481D"/>
    <w:rsid w:val="009165AC"/>
    <w:rsid w:val="00916FFC"/>
    <w:rsid w:val="0092053F"/>
    <w:rsid w:val="009206C1"/>
    <w:rsid w:val="009208BD"/>
    <w:rsid w:val="009220EC"/>
    <w:rsid w:val="0092340A"/>
    <w:rsid w:val="00923E51"/>
    <w:rsid w:val="0092621A"/>
    <w:rsid w:val="00927EB2"/>
    <w:rsid w:val="00930766"/>
    <w:rsid w:val="009313D9"/>
    <w:rsid w:val="0093285A"/>
    <w:rsid w:val="009350CC"/>
    <w:rsid w:val="00935B7F"/>
    <w:rsid w:val="00936464"/>
    <w:rsid w:val="009372CD"/>
    <w:rsid w:val="009379D7"/>
    <w:rsid w:val="00937EBB"/>
    <w:rsid w:val="0094013E"/>
    <w:rsid w:val="00941293"/>
    <w:rsid w:val="00941D36"/>
    <w:rsid w:val="0094225A"/>
    <w:rsid w:val="009424FC"/>
    <w:rsid w:val="00943531"/>
    <w:rsid w:val="00945184"/>
    <w:rsid w:val="00946372"/>
    <w:rsid w:val="00946445"/>
    <w:rsid w:val="00946FF0"/>
    <w:rsid w:val="009501D7"/>
    <w:rsid w:val="0095032B"/>
    <w:rsid w:val="00950B13"/>
    <w:rsid w:val="00950C17"/>
    <w:rsid w:val="00951FAF"/>
    <w:rsid w:val="00954740"/>
    <w:rsid w:val="009557BC"/>
    <w:rsid w:val="00955AE5"/>
    <w:rsid w:val="00956AB9"/>
    <w:rsid w:val="00960EC9"/>
    <w:rsid w:val="00961AEC"/>
    <w:rsid w:val="00962E71"/>
    <w:rsid w:val="00963ABC"/>
    <w:rsid w:val="009651E9"/>
    <w:rsid w:val="00965D21"/>
    <w:rsid w:val="00966711"/>
    <w:rsid w:val="00967764"/>
    <w:rsid w:val="00970B0E"/>
    <w:rsid w:val="00970BB9"/>
    <w:rsid w:val="00970DD1"/>
    <w:rsid w:val="009726EE"/>
    <w:rsid w:val="00972CDE"/>
    <w:rsid w:val="009733DD"/>
    <w:rsid w:val="009753A7"/>
    <w:rsid w:val="00975573"/>
    <w:rsid w:val="00976D03"/>
    <w:rsid w:val="0097733D"/>
    <w:rsid w:val="00977B30"/>
    <w:rsid w:val="009800BB"/>
    <w:rsid w:val="00980497"/>
    <w:rsid w:val="00980DFD"/>
    <w:rsid w:val="00981313"/>
    <w:rsid w:val="00982308"/>
    <w:rsid w:val="00982F41"/>
    <w:rsid w:val="00983380"/>
    <w:rsid w:val="00985090"/>
    <w:rsid w:val="00985AD7"/>
    <w:rsid w:val="00987710"/>
    <w:rsid w:val="009904AB"/>
    <w:rsid w:val="009927E3"/>
    <w:rsid w:val="00994490"/>
    <w:rsid w:val="009945B9"/>
    <w:rsid w:val="009950DE"/>
    <w:rsid w:val="00995688"/>
    <w:rsid w:val="009958A6"/>
    <w:rsid w:val="00996456"/>
    <w:rsid w:val="009A04F5"/>
    <w:rsid w:val="009A15EF"/>
    <w:rsid w:val="009A232B"/>
    <w:rsid w:val="009A38A5"/>
    <w:rsid w:val="009A5B73"/>
    <w:rsid w:val="009B118B"/>
    <w:rsid w:val="009B1737"/>
    <w:rsid w:val="009B3752"/>
    <w:rsid w:val="009B38E0"/>
    <w:rsid w:val="009B3D4B"/>
    <w:rsid w:val="009B4130"/>
    <w:rsid w:val="009B4E63"/>
    <w:rsid w:val="009B5B99"/>
    <w:rsid w:val="009B6EFC"/>
    <w:rsid w:val="009B7238"/>
    <w:rsid w:val="009C1FD0"/>
    <w:rsid w:val="009C28FE"/>
    <w:rsid w:val="009C2DF8"/>
    <w:rsid w:val="009C31BF"/>
    <w:rsid w:val="009C4238"/>
    <w:rsid w:val="009C4C81"/>
    <w:rsid w:val="009C68B7"/>
    <w:rsid w:val="009D0834"/>
    <w:rsid w:val="009D095A"/>
    <w:rsid w:val="009D0A1E"/>
    <w:rsid w:val="009D1FF4"/>
    <w:rsid w:val="009D2AE3"/>
    <w:rsid w:val="009D52BC"/>
    <w:rsid w:val="009D7D0A"/>
    <w:rsid w:val="009E005E"/>
    <w:rsid w:val="009E09D9"/>
    <w:rsid w:val="009E363C"/>
    <w:rsid w:val="009E4B19"/>
    <w:rsid w:val="009E54F3"/>
    <w:rsid w:val="009E5F41"/>
    <w:rsid w:val="009F01B1"/>
    <w:rsid w:val="009F0DBB"/>
    <w:rsid w:val="009F211B"/>
    <w:rsid w:val="009F3887"/>
    <w:rsid w:val="009F40DC"/>
    <w:rsid w:val="009F52FB"/>
    <w:rsid w:val="009F6093"/>
    <w:rsid w:val="009F659A"/>
    <w:rsid w:val="009F732B"/>
    <w:rsid w:val="00A01D09"/>
    <w:rsid w:val="00A01FE0"/>
    <w:rsid w:val="00A05090"/>
    <w:rsid w:val="00A06945"/>
    <w:rsid w:val="00A10656"/>
    <w:rsid w:val="00A113C0"/>
    <w:rsid w:val="00A11E1F"/>
    <w:rsid w:val="00A12FA6"/>
    <w:rsid w:val="00A1339B"/>
    <w:rsid w:val="00A14ABA"/>
    <w:rsid w:val="00A17D5A"/>
    <w:rsid w:val="00A20757"/>
    <w:rsid w:val="00A24CB6"/>
    <w:rsid w:val="00A25865"/>
    <w:rsid w:val="00A26CD2"/>
    <w:rsid w:val="00A27667"/>
    <w:rsid w:val="00A302E5"/>
    <w:rsid w:val="00A308AA"/>
    <w:rsid w:val="00A30CCF"/>
    <w:rsid w:val="00A313AB"/>
    <w:rsid w:val="00A32979"/>
    <w:rsid w:val="00A32FB2"/>
    <w:rsid w:val="00A34A67"/>
    <w:rsid w:val="00A36F25"/>
    <w:rsid w:val="00A37462"/>
    <w:rsid w:val="00A37D83"/>
    <w:rsid w:val="00A42EF5"/>
    <w:rsid w:val="00A451D8"/>
    <w:rsid w:val="00A455E3"/>
    <w:rsid w:val="00A459E1"/>
    <w:rsid w:val="00A45E52"/>
    <w:rsid w:val="00A46119"/>
    <w:rsid w:val="00A46AC4"/>
    <w:rsid w:val="00A478A5"/>
    <w:rsid w:val="00A47F41"/>
    <w:rsid w:val="00A507FE"/>
    <w:rsid w:val="00A509E4"/>
    <w:rsid w:val="00A52296"/>
    <w:rsid w:val="00A53591"/>
    <w:rsid w:val="00A55661"/>
    <w:rsid w:val="00A60743"/>
    <w:rsid w:val="00A60BF0"/>
    <w:rsid w:val="00A61B70"/>
    <w:rsid w:val="00A61FA8"/>
    <w:rsid w:val="00A637F4"/>
    <w:rsid w:val="00A64DF2"/>
    <w:rsid w:val="00A65485"/>
    <w:rsid w:val="00A656BB"/>
    <w:rsid w:val="00A65FEB"/>
    <w:rsid w:val="00A668FD"/>
    <w:rsid w:val="00A66E05"/>
    <w:rsid w:val="00A67018"/>
    <w:rsid w:val="00A67655"/>
    <w:rsid w:val="00A706DE"/>
    <w:rsid w:val="00A70753"/>
    <w:rsid w:val="00A712D2"/>
    <w:rsid w:val="00A73903"/>
    <w:rsid w:val="00A73B91"/>
    <w:rsid w:val="00A7461C"/>
    <w:rsid w:val="00A749E4"/>
    <w:rsid w:val="00A74F4D"/>
    <w:rsid w:val="00A74FC0"/>
    <w:rsid w:val="00A75119"/>
    <w:rsid w:val="00A76826"/>
    <w:rsid w:val="00A779C9"/>
    <w:rsid w:val="00A807E5"/>
    <w:rsid w:val="00A81C04"/>
    <w:rsid w:val="00A82C8A"/>
    <w:rsid w:val="00A8346B"/>
    <w:rsid w:val="00A843EA"/>
    <w:rsid w:val="00A84FDB"/>
    <w:rsid w:val="00A852FF"/>
    <w:rsid w:val="00A87337"/>
    <w:rsid w:val="00A90C97"/>
    <w:rsid w:val="00A92DDC"/>
    <w:rsid w:val="00A9346C"/>
    <w:rsid w:val="00A960C8"/>
    <w:rsid w:val="00A96604"/>
    <w:rsid w:val="00A96BBE"/>
    <w:rsid w:val="00AA03DF"/>
    <w:rsid w:val="00AA04E4"/>
    <w:rsid w:val="00AA1B4F"/>
    <w:rsid w:val="00AA21D8"/>
    <w:rsid w:val="00AA271A"/>
    <w:rsid w:val="00AA3270"/>
    <w:rsid w:val="00AA375A"/>
    <w:rsid w:val="00AA388C"/>
    <w:rsid w:val="00AA54F3"/>
    <w:rsid w:val="00AA695E"/>
    <w:rsid w:val="00AA6ACC"/>
    <w:rsid w:val="00AA6B43"/>
    <w:rsid w:val="00AA720D"/>
    <w:rsid w:val="00AA7B1F"/>
    <w:rsid w:val="00AB279B"/>
    <w:rsid w:val="00AB28A8"/>
    <w:rsid w:val="00AB3145"/>
    <w:rsid w:val="00AB367A"/>
    <w:rsid w:val="00AB6CF0"/>
    <w:rsid w:val="00AB7BF8"/>
    <w:rsid w:val="00AC01D1"/>
    <w:rsid w:val="00AC0AB2"/>
    <w:rsid w:val="00AC0E9F"/>
    <w:rsid w:val="00AC52A5"/>
    <w:rsid w:val="00AC6973"/>
    <w:rsid w:val="00AC6EBE"/>
    <w:rsid w:val="00AC6EFD"/>
    <w:rsid w:val="00AC7151"/>
    <w:rsid w:val="00AC7F03"/>
    <w:rsid w:val="00AD31CD"/>
    <w:rsid w:val="00AD460A"/>
    <w:rsid w:val="00AD6A05"/>
    <w:rsid w:val="00AE0792"/>
    <w:rsid w:val="00AE0D8F"/>
    <w:rsid w:val="00AE118B"/>
    <w:rsid w:val="00AE1426"/>
    <w:rsid w:val="00AE272B"/>
    <w:rsid w:val="00AE3E3A"/>
    <w:rsid w:val="00AE3F11"/>
    <w:rsid w:val="00AE4AED"/>
    <w:rsid w:val="00AE77B4"/>
    <w:rsid w:val="00AE7C1A"/>
    <w:rsid w:val="00AE7DF8"/>
    <w:rsid w:val="00AF0D9C"/>
    <w:rsid w:val="00AF13AB"/>
    <w:rsid w:val="00AF1D36"/>
    <w:rsid w:val="00AF280B"/>
    <w:rsid w:val="00AF282B"/>
    <w:rsid w:val="00AF513B"/>
    <w:rsid w:val="00AF5F75"/>
    <w:rsid w:val="00AF6001"/>
    <w:rsid w:val="00AF657D"/>
    <w:rsid w:val="00AF6C5C"/>
    <w:rsid w:val="00AF76FD"/>
    <w:rsid w:val="00AF79AC"/>
    <w:rsid w:val="00B019C5"/>
    <w:rsid w:val="00B01A16"/>
    <w:rsid w:val="00B03605"/>
    <w:rsid w:val="00B079FE"/>
    <w:rsid w:val="00B07F45"/>
    <w:rsid w:val="00B1021A"/>
    <w:rsid w:val="00B10271"/>
    <w:rsid w:val="00B12E08"/>
    <w:rsid w:val="00B140D9"/>
    <w:rsid w:val="00B1481A"/>
    <w:rsid w:val="00B14930"/>
    <w:rsid w:val="00B15A1F"/>
    <w:rsid w:val="00B15FE9"/>
    <w:rsid w:val="00B1657C"/>
    <w:rsid w:val="00B1661F"/>
    <w:rsid w:val="00B20F2B"/>
    <w:rsid w:val="00B2148A"/>
    <w:rsid w:val="00B220C2"/>
    <w:rsid w:val="00B2276E"/>
    <w:rsid w:val="00B22F95"/>
    <w:rsid w:val="00B2381F"/>
    <w:rsid w:val="00B24C91"/>
    <w:rsid w:val="00B25B32"/>
    <w:rsid w:val="00B271AE"/>
    <w:rsid w:val="00B27479"/>
    <w:rsid w:val="00B30B6D"/>
    <w:rsid w:val="00B32616"/>
    <w:rsid w:val="00B36AF0"/>
    <w:rsid w:val="00B36C42"/>
    <w:rsid w:val="00B4002D"/>
    <w:rsid w:val="00B4129C"/>
    <w:rsid w:val="00B42EA7"/>
    <w:rsid w:val="00B433B4"/>
    <w:rsid w:val="00B47587"/>
    <w:rsid w:val="00B47EB3"/>
    <w:rsid w:val="00B51845"/>
    <w:rsid w:val="00B51923"/>
    <w:rsid w:val="00B53004"/>
    <w:rsid w:val="00B5337C"/>
    <w:rsid w:val="00B53FDE"/>
    <w:rsid w:val="00B56239"/>
    <w:rsid w:val="00B56397"/>
    <w:rsid w:val="00B56399"/>
    <w:rsid w:val="00B56B87"/>
    <w:rsid w:val="00B571DA"/>
    <w:rsid w:val="00B6027B"/>
    <w:rsid w:val="00B6070F"/>
    <w:rsid w:val="00B6236A"/>
    <w:rsid w:val="00B636C8"/>
    <w:rsid w:val="00B644C8"/>
    <w:rsid w:val="00B65EDB"/>
    <w:rsid w:val="00B665F8"/>
    <w:rsid w:val="00B6771F"/>
    <w:rsid w:val="00B67AFF"/>
    <w:rsid w:val="00B67C41"/>
    <w:rsid w:val="00B709A7"/>
    <w:rsid w:val="00B70A79"/>
    <w:rsid w:val="00B70B59"/>
    <w:rsid w:val="00B73657"/>
    <w:rsid w:val="00B7366E"/>
    <w:rsid w:val="00B739B3"/>
    <w:rsid w:val="00B74008"/>
    <w:rsid w:val="00B756BE"/>
    <w:rsid w:val="00B75A50"/>
    <w:rsid w:val="00B80345"/>
    <w:rsid w:val="00B80AC7"/>
    <w:rsid w:val="00B81B15"/>
    <w:rsid w:val="00B827C8"/>
    <w:rsid w:val="00B859C1"/>
    <w:rsid w:val="00B86412"/>
    <w:rsid w:val="00B915AE"/>
    <w:rsid w:val="00B9601D"/>
    <w:rsid w:val="00B97B32"/>
    <w:rsid w:val="00BA0036"/>
    <w:rsid w:val="00BA1735"/>
    <w:rsid w:val="00BA19FA"/>
    <w:rsid w:val="00BA2CC9"/>
    <w:rsid w:val="00BA4288"/>
    <w:rsid w:val="00BB0902"/>
    <w:rsid w:val="00BB1F9C"/>
    <w:rsid w:val="00BB222C"/>
    <w:rsid w:val="00BB2977"/>
    <w:rsid w:val="00BB3C21"/>
    <w:rsid w:val="00BB48E5"/>
    <w:rsid w:val="00BB5607"/>
    <w:rsid w:val="00BB5687"/>
    <w:rsid w:val="00BB598F"/>
    <w:rsid w:val="00BB5ACA"/>
    <w:rsid w:val="00BB627F"/>
    <w:rsid w:val="00BB64A4"/>
    <w:rsid w:val="00BB6EC5"/>
    <w:rsid w:val="00BB7404"/>
    <w:rsid w:val="00BC0C17"/>
    <w:rsid w:val="00BC1B3F"/>
    <w:rsid w:val="00BC2C45"/>
    <w:rsid w:val="00BC3823"/>
    <w:rsid w:val="00BC5471"/>
    <w:rsid w:val="00BC5841"/>
    <w:rsid w:val="00BC5E38"/>
    <w:rsid w:val="00BC6210"/>
    <w:rsid w:val="00BD0B1A"/>
    <w:rsid w:val="00BD201A"/>
    <w:rsid w:val="00BD2DC4"/>
    <w:rsid w:val="00BD2EF0"/>
    <w:rsid w:val="00BD5799"/>
    <w:rsid w:val="00BD60B4"/>
    <w:rsid w:val="00BD796B"/>
    <w:rsid w:val="00BD7D4F"/>
    <w:rsid w:val="00BE0ADC"/>
    <w:rsid w:val="00BE2071"/>
    <w:rsid w:val="00BE40C0"/>
    <w:rsid w:val="00BE4131"/>
    <w:rsid w:val="00BE445C"/>
    <w:rsid w:val="00BE5F4A"/>
    <w:rsid w:val="00BE7AEF"/>
    <w:rsid w:val="00BF09B0"/>
    <w:rsid w:val="00BF10A7"/>
    <w:rsid w:val="00BF1544"/>
    <w:rsid w:val="00BF1B53"/>
    <w:rsid w:val="00BF2085"/>
    <w:rsid w:val="00BF246D"/>
    <w:rsid w:val="00BF2682"/>
    <w:rsid w:val="00C022B5"/>
    <w:rsid w:val="00C0331D"/>
    <w:rsid w:val="00C0448A"/>
    <w:rsid w:val="00C05BA7"/>
    <w:rsid w:val="00C06F06"/>
    <w:rsid w:val="00C11C00"/>
    <w:rsid w:val="00C154CF"/>
    <w:rsid w:val="00C17BFF"/>
    <w:rsid w:val="00C20FAD"/>
    <w:rsid w:val="00C21AEB"/>
    <w:rsid w:val="00C2375F"/>
    <w:rsid w:val="00C247CB"/>
    <w:rsid w:val="00C25EAE"/>
    <w:rsid w:val="00C314BD"/>
    <w:rsid w:val="00C32567"/>
    <w:rsid w:val="00C32E66"/>
    <w:rsid w:val="00C3355F"/>
    <w:rsid w:val="00C33A04"/>
    <w:rsid w:val="00C3569A"/>
    <w:rsid w:val="00C35DF1"/>
    <w:rsid w:val="00C40B78"/>
    <w:rsid w:val="00C433E9"/>
    <w:rsid w:val="00C43748"/>
    <w:rsid w:val="00C43F48"/>
    <w:rsid w:val="00C448FF"/>
    <w:rsid w:val="00C45E57"/>
    <w:rsid w:val="00C50CD1"/>
    <w:rsid w:val="00C52F29"/>
    <w:rsid w:val="00C54643"/>
    <w:rsid w:val="00C54903"/>
    <w:rsid w:val="00C55656"/>
    <w:rsid w:val="00C56CA4"/>
    <w:rsid w:val="00C56CE6"/>
    <w:rsid w:val="00C5745F"/>
    <w:rsid w:val="00C60005"/>
    <w:rsid w:val="00C60BFF"/>
    <w:rsid w:val="00C61A98"/>
    <w:rsid w:val="00C63201"/>
    <w:rsid w:val="00C64E62"/>
    <w:rsid w:val="00C651D5"/>
    <w:rsid w:val="00C65CCC"/>
    <w:rsid w:val="00C65DA9"/>
    <w:rsid w:val="00C67565"/>
    <w:rsid w:val="00C6781C"/>
    <w:rsid w:val="00C73F7C"/>
    <w:rsid w:val="00C7618F"/>
    <w:rsid w:val="00C765A9"/>
    <w:rsid w:val="00C8007D"/>
    <w:rsid w:val="00C81157"/>
    <w:rsid w:val="00C8162D"/>
    <w:rsid w:val="00C830BB"/>
    <w:rsid w:val="00C83A0B"/>
    <w:rsid w:val="00C842D0"/>
    <w:rsid w:val="00C84ED1"/>
    <w:rsid w:val="00C863CC"/>
    <w:rsid w:val="00C8664C"/>
    <w:rsid w:val="00C86BCC"/>
    <w:rsid w:val="00C9038F"/>
    <w:rsid w:val="00C91699"/>
    <w:rsid w:val="00C92AAB"/>
    <w:rsid w:val="00C95D4C"/>
    <w:rsid w:val="00C9637F"/>
    <w:rsid w:val="00C9708A"/>
    <w:rsid w:val="00CA2435"/>
    <w:rsid w:val="00CA2F07"/>
    <w:rsid w:val="00CA4068"/>
    <w:rsid w:val="00CA67F4"/>
    <w:rsid w:val="00CB0FEA"/>
    <w:rsid w:val="00CB22FB"/>
    <w:rsid w:val="00CB2676"/>
    <w:rsid w:val="00CB27A7"/>
    <w:rsid w:val="00CB2987"/>
    <w:rsid w:val="00CB31AC"/>
    <w:rsid w:val="00CB37F8"/>
    <w:rsid w:val="00CB5017"/>
    <w:rsid w:val="00CB606F"/>
    <w:rsid w:val="00CB7367"/>
    <w:rsid w:val="00CB7DC3"/>
    <w:rsid w:val="00CC04A7"/>
    <w:rsid w:val="00CC0C2B"/>
    <w:rsid w:val="00CC2244"/>
    <w:rsid w:val="00CC3E7D"/>
    <w:rsid w:val="00CC4120"/>
    <w:rsid w:val="00CC5BE1"/>
    <w:rsid w:val="00CC638F"/>
    <w:rsid w:val="00CC75A2"/>
    <w:rsid w:val="00CC7A18"/>
    <w:rsid w:val="00CD0E2F"/>
    <w:rsid w:val="00CD1695"/>
    <w:rsid w:val="00CD1D2A"/>
    <w:rsid w:val="00CD1D49"/>
    <w:rsid w:val="00CD2F20"/>
    <w:rsid w:val="00CD526C"/>
    <w:rsid w:val="00CD6B20"/>
    <w:rsid w:val="00CE0F6B"/>
    <w:rsid w:val="00CE1339"/>
    <w:rsid w:val="00CE2B4C"/>
    <w:rsid w:val="00CE376D"/>
    <w:rsid w:val="00CE61CC"/>
    <w:rsid w:val="00CE6E42"/>
    <w:rsid w:val="00CF00E2"/>
    <w:rsid w:val="00CF20B7"/>
    <w:rsid w:val="00CF283B"/>
    <w:rsid w:val="00CF3D86"/>
    <w:rsid w:val="00CF5931"/>
    <w:rsid w:val="00CF6692"/>
    <w:rsid w:val="00CF7441"/>
    <w:rsid w:val="00CF7864"/>
    <w:rsid w:val="00D006E1"/>
    <w:rsid w:val="00D00D16"/>
    <w:rsid w:val="00D02947"/>
    <w:rsid w:val="00D03C6C"/>
    <w:rsid w:val="00D04760"/>
    <w:rsid w:val="00D04A95"/>
    <w:rsid w:val="00D056DB"/>
    <w:rsid w:val="00D06288"/>
    <w:rsid w:val="00D068C7"/>
    <w:rsid w:val="00D10327"/>
    <w:rsid w:val="00D12031"/>
    <w:rsid w:val="00D128A4"/>
    <w:rsid w:val="00D147C8"/>
    <w:rsid w:val="00D15131"/>
    <w:rsid w:val="00D16410"/>
    <w:rsid w:val="00D16A5F"/>
    <w:rsid w:val="00D16FA2"/>
    <w:rsid w:val="00D20954"/>
    <w:rsid w:val="00D21238"/>
    <w:rsid w:val="00D213C5"/>
    <w:rsid w:val="00D21C39"/>
    <w:rsid w:val="00D21FC6"/>
    <w:rsid w:val="00D2243A"/>
    <w:rsid w:val="00D240EE"/>
    <w:rsid w:val="00D241A8"/>
    <w:rsid w:val="00D241B7"/>
    <w:rsid w:val="00D24D20"/>
    <w:rsid w:val="00D3313A"/>
    <w:rsid w:val="00D33393"/>
    <w:rsid w:val="00D33550"/>
    <w:rsid w:val="00D33910"/>
    <w:rsid w:val="00D33D36"/>
    <w:rsid w:val="00D3470F"/>
    <w:rsid w:val="00D34BC9"/>
    <w:rsid w:val="00D34D94"/>
    <w:rsid w:val="00D352FA"/>
    <w:rsid w:val="00D3531F"/>
    <w:rsid w:val="00D37FEC"/>
    <w:rsid w:val="00D409E2"/>
    <w:rsid w:val="00D40E67"/>
    <w:rsid w:val="00D427D7"/>
    <w:rsid w:val="00D43539"/>
    <w:rsid w:val="00D44E62"/>
    <w:rsid w:val="00D47F5A"/>
    <w:rsid w:val="00D51570"/>
    <w:rsid w:val="00D556AD"/>
    <w:rsid w:val="00D56A7F"/>
    <w:rsid w:val="00D60381"/>
    <w:rsid w:val="00D60AD8"/>
    <w:rsid w:val="00D616DE"/>
    <w:rsid w:val="00D62201"/>
    <w:rsid w:val="00D651D1"/>
    <w:rsid w:val="00D65730"/>
    <w:rsid w:val="00D678E9"/>
    <w:rsid w:val="00D717BB"/>
    <w:rsid w:val="00D717BD"/>
    <w:rsid w:val="00D71A9D"/>
    <w:rsid w:val="00D71CE0"/>
    <w:rsid w:val="00D7226B"/>
    <w:rsid w:val="00D72707"/>
    <w:rsid w:val="00D75A9C"/>
    <w:rsid w:val="00D80EA2"/>
    <w:rsid w:val="00D822BB"/>
    <w:rsid w:val="00D829C8"/>
    <w:rsid w:val="00D83931"/>
    <w:rsid w:val="00D86716"/>
    <w:rsid w:val="00D86848"/>
    <w:rsid w:val="00D876F8"/>
    <w:rsid w:val="00D87917"/>
    <w:rsid w:val="00D87F15"/>
    <w:rsid w:val="00D90871"/>
    <w:rsid w:val="00D9155F"/>
    <w:rsid w:val="00D91EF8"/>
    <w:rsid w:val="00D9403F"/>
    <w:rsid w:val="00D959B4"/>
    <w:rsid w:val="00D97DDF"/>
    <w:rsid w:val="00DA1B5D"/>
    <w:rsid w:val="00DA44DE"/>
    <w:rsid w:val="00DA4B3E"/>
    <w:rsid w:val="00DA673E"/>
    <w:rsid w:val="00DA6819"/>
    <w:rsid w:val="00DA6F33"/>
    <w:rsid w:val="00DA750B"/>
    <w:rsid w:val="00DA7B70"/>
    <w:rsid w:val="00DB620A"/>
    <w:rsid w:val="00DB6B5B"/>
    <w:rsid w:val="00DC15EB"/>
    <w:rsid w:val="00DC1F24"/>
    <w:rsid w:val="00DC3213"/>
    <w:rsid w:val="00DC35FA"/>
    <w:rsid w:val="00DC3832"/>
    <w:rsid w:val="00DC65D4"/>
    <w:rsid w:val="00DC7A51"/>
    <w:rsid w:val="00DC7EAB"/>
    <w:rsid w:val="00DD2F12"/>
    <w:rsid w:val="00DD3B1E"/>
    <w:rsid w:val="00DD43B6"/>
    <w:rsid w:val="00DE06B2"/>
    <w:rsid w:val="00DE3155"/>
    <w:rsid w:val="00DE3371"/>
    <w:rsid w:val="00DE3BF3"/>
    <w:rsid w:val="00DE55BF"/>
    <w:rsid w:val="00DE5B5F"/>
    <w:rsid w:val="00DF2156"/>
    <w:rsid w:val="00DF2C1A"/>
    <w:rsid w:val="00DF4029"/>
    <w:rsid w:val="00DF4CA5"/>
    <w:rsid w:val="00DF60F0"/>
    <w:rsid w:val="00DF614E"/>
    <w:rsid w:val="00DF6CAB"/>
    <w:rsid w:val="00E00696"/>
    <w:rsid w:val="00E00D2D"/>
    <w:rsid w:val="00E01EF8"/>
    <w:rsid w:val="00E034FC"/>
    <w:rsid w:val="00E03651"/>
    <w:rsid w:val="00E03808"/>
    <w:rsid w:val="00E04DBD"/>
    <w:rsid w:val="00E060C2"/>
    <w:rsid w:val="00E06324"/>
    <w:rsid w:val="00E07B81"/>
    <w:rsid w:val="00E100E0"/>
    <w:rsid w:val="00E10AFD"/>
    <w:rsid w:val="00E12B11"/>
    <w:rsid w:val="00E12FB0"/>
    <w:rsid w:val="00E14814"/>
    <w:rsid w:val="00E1591B"/>
    <w:rsid w:val="00E16A50"/>
    <w:rsid w:val="00E172D4"/>
    <w:rsid w:val="00E22491"/>
    <w:rsid w:val="00E2441E"/>
    <w:rsid w:val="00E249D5"/>
    <w:rsid w:val="00E25017"/>
    <w:rsid w:val="00E26B44"/>
    <w:rsid w:val="00E26F73"/>
    <w:rsid w:val="00E30A34"/>
    <w:rsid w:val="00E3323E"/>
    <w:rsid w:val="00E33C68"/>
    <w:rsid w:val="00E34EEB"/>
    <w:rsid w:val="00E3687C"/>
    <w:rsid w:val="00E37659"/>
    <w:rsid w:val="00E40CFB"/>
    <w:rsid w:val="00E42917"/>
    <w:rsid w:val="00E43D48"/>
    <w:rsid w:val="00E44EB9"/>
    <w:rsid w:val="00E453F8"/>
    <w:rsid w:val="00E45991"/>
    <w:rsid w:val="00E45BDC"/>
    <w:rsid w:val="00E460B7"/>
    <w:rsid w:val="00E46358"/>
    <w:rsid w:val="00E471DC"/>
    <w:rsid w:val="00E50EB4"/>
    <w:rsid w:val="00E5239B"/>
    <w:rsid w:val="00E532FC"/>
    <w:rsid w:val="00E544F8"/>
    <w:rsid w:val="00E559B4"/>
    <w:rsid w:val="00E55B2E"/>
    <w:rsid w:val="00E55BB0"/>
    <w:rsid w:val="00E55F3B"/>
    <w:rsid w:val="00E5670A"/>
    <w:rsid w:val="00E609E5"/>
    <w:rsid w:val="00E60F27"/>
    <w:rsid w:val="00E62B88"/>
    <w:rsid w:val="00E63376"/>
    <w:rsid w:val="00E64D93"/>
    <w:rsid w:val="00E65EDB"/>
    <w:rsid w:val="00E66927"/>
    <w:rsid w:val="00E67316"/>
    <w:rsid w:val="00E677B8"/>
    <w:rsid w:val="00E67E9E"/>
    <w:rsid w:val="00E67FA1"/>
    <w:rsid w:val="00E706BB"/>
    <w:rsid w:val="00E706C2"/>
    <w:rsid w:val="00E7115E"/>
    <w:rsid w:val="00E737DD"/>
    <w:rsid w:val="00E7387D"/>
    <w:rsid w:val="00E73D53"/>
    <w:rsid w:val="00E75111"/>
    <w:rsid w:val="00E751F4"/>
    <w:rsid w:val="00E76968"/>
    <w:rsid w:val="00E77296"/>
    <w:rsid w:val="00E7785B"/>
    <w:rsid w:val="00E81996"/>
    <w:rsid w:val="00E82CF5"/>
    <w:rsid w:val="00E82F86"/>
    <w:rsid w:val="00E85775"/>
    <w:rsid w:val="00E87527"/>
    <w:rsid w:val="00E87EF7"/>
    <w:rsid w:val="00E9052F"/>
    <w:rsid w:val="00E91766"/>
    <w:rsid w:val="00E93763"/>
    <w:rsid w:val="00E96C4C"/>
    <w:rsid w:val="00E9710B"/>
    <w:rsid w:val="00E979C8"/>
    <w:rsid w:val="00EA1F4A"/>
    <w:rsid w:val="00EA2AAE"/>
    <w:rsid w:val="00EA2EC0"/>
    <w:rsid w:val="00EA427A"/>
    <w:rsid w:val="00EA5455"/>
    <w:rsid w:val="00EA5792"/>
    <w:rsid w:val="00EA723B"/>
    <w:rsid w:val="00EB0625"/>
    <w:rsid w:val="00EB1008"/>
    <w:rsid w:val="00EB10A3"/>
    <w:rsid w:val="00EB4B21"/>
    <w:rsid w:val="00EB4CC0"/>
    <w:rsid w:val="00EB6350"/>
    <w:rsid w:val="00EB687A"/>
    <w:rsid w:val="00EB79CB"/>
    <w:rsid w:val="00EC2F62"/>
    <w:rsid w:val="00EC5377"/>
    <w:rsid w:val="00EC5CD8"/>
    <w:rsid w:val="00EC62EB"/>
    <w:rsid w:val="00EC6E9F"/>
    <w:rsid w:val="00ED288D"/>
    <w:rsid w:val="00ED32CB"/>
    <w:rsid w:val="00ED3CED"/>
    <w:rsid w:val="00ED44F0"/>
    <w:rsid w:val="00ED4B33"/>
    <w:rsid w:val="00ED5993"/>
    <w:rsid w:val="00ED7DD6"/>
    <w:rsid w:val="00EE060B"/>
    <w:rsid w:val="00EE119E"/>
    <w:rsid w:val="00EE15A1"/>
    <w:rsid w:val="00EE229D"/>
    <w:rsid w:val="00EE2A7C"/>
    <w:rsid w:val="00EE2C42"/>
    <w:rsid w:val="00EE341B"/>
    <w:rsid w:val="00EE3ABE"/>
    <w:rsid w:val="00EE4453"/>
    <w:rsid w:val="00EE4D2D"/>
    <w:rsid w:val="00EE5EDB"/>
    <w:rsid w:val="00EE5FCE"/>
    <w:rsid w:val="00EE6BBD"/>
    <w:rsid w:val="00EE6E1E"/>
    <w:rsid w:val="00EE705F"/>
    <w:rsid w:val="00EE7E82"/>
    <w:rsid w:val="00EF1462"/>
    <w:rsid w:val="00EF1C8C"/>
    <w:rsid w:val="00EF2E26"/>
    <w:rsid w:val="00EF33D0"/>
    <w:rsid w:val="00EF54FD"/>
    <w:rsid w:val="00EF5ECA"/>
    <w:rsid w:val="00EF64FC"/>
    <w:rsid w:val="00EF71AF"/>
    <w:rsid w:val="00F01E18"/>
    <w:rsid w:val="00F027C6"/>
    <w:rsid w:val="00F04E0A"/>
    <w:rsid w:val="00F0694E"/>
    <w:rsid w:val="00F07F0D"/>
    <w:rsid w:val="00F11178"/>
    <w:rsid w:val="00F11CA4"/>
    <w:rsid w:val="00F13112"/>
    <w:rsid w:val="00F13960"/>
    <w:rsid w:val="00F16FE6"/>
    <w:rsid w:val="00F2300F"/>
    <w:rsid w:val="00F238BD"/>
    <w:rsid w:val="00F24992"/>
    <w:rsid w:val="00F24CA9"/>
    <w:rsid w:val="00F256FE"/>
    <w:rsid w:val="00F26C69"/>
    <w:rsid w:val="00F32F2F"/>
    <w:rsid w:val="00F33F3F"/>
    <w:rsid w:val="00F35BDD"/>
    <w:rsid w:val="00F35EF0"/>
    <w:rsid w:val="00F3781F"/>
    <w:rsid w:val="00F403FD"/>
    <w:rsid w:val="00F405E4"/>
    <w:rsid w:val="00F4070B"/>
    <w:rsid w:val="00F41E72"/>
    <w:rsid w:val="00F42603"/>
    <w:rsid w:val="00F43B7F"/>
    <w:rsid w:val="00F4476D"/>
    <w:rsid w:val="00F45BDF"/>
    <w:rsid w:val="00F50300"/>
    <w:rsid w:val="00F5414B"/>
    <w:rsid w:val="00F5460C"/>
    <w:rsid w:val="00F55D06"/>
    <w:rsid w:val="00F56C20"/>
    <w:rsid w:val="00F56E39"/>
    <w:rsid w:val="00F608FC"/>
    <w:rsid w:val="00F60E89"/>
    <w:rsid w:val="00F623E9"/>
    <w:rsid w:val="00F63951"/>
    <w:rsid w:val="00F63C86"/>
    <w:rsid w:val="00F661BF"/>
    <w:rsid w:val="00F67EAC"/>
    <w:rsid w:val="00F748F4"/>
    <w:rsid w:val="00F754AB"/>
    <w:rsid w:val="00F766BE"/>
    <w:rsid w:val="00F77EB9"/>
    <w:rsid w:val="00F804B8"/>
    <w:rsid w:val="00F80635"/>
    <w:rsid w:val="00F808A2"/>
    <w:rsid w:val="00F810E2"/>
    <w:rsid w:val="00F8115F"/>
    <w:rsid w:val="00F815D1"/>
    <w:rsid w:val="00F81E7E"/>
    <w:rsid w:val="00F81F0F"/>
    <w:rsid w:val="00F825F4"/>
    <w:rsid w:val="00F82CB8"/>
    <w:rsid w:val="00F838DF"/>
    <w:rsid w:val="00F92AA1"/>
    <w:rsid w:val="00F932DE"/>
    <w:rsid w:val="00F963DD"/>
    <w:rsid w:val="00F9641A"/>
    <w:rsid w:val="00F97004"/>
    <w:rsid w:val="00FA067D"/>
    <w:rsid w:val="00FA2045"/>
    <w:rsid w:val="00FA55A6"/>
    <w:rsid w:val="00FA6E3F"/>
    <w:rsid w:val="00FA7A66"/>
    <w:rsid w:val="00FB1676"/>
    <w:rsid w:val="00FB1AA9"/>
    <w:rsid w:val="00FB4B5A"/>
    <w:rsid w:val="00FB5963"/>
    <w:rsid w:val="00FB5B19"/>
    <w:rsid w:val="00FB5DAA"/>
    <w:rsid w:val="00FC04B9"/>
    <w:rsid w:val="00FC161A"/>
    <w:rsid w:val="00FC23D5"/>
    <w:rsid w:val="00FC3D64"/>
    <w:rsid w:val="00FC4337"/>
    <w:rsid w:val="00FC4C1A"/>
    <w:rsid w:val="00FC4EE6"/>
    <w:rsid w:val="00FC628F"/>
    <w:rsid w:val="00FC6468"/>
    <w:rsid w:val="00FC6D49"/>
    <w:rsid w:val="00FC76B8"/>
    <w:rsid w:val="00FD2BE2"/>
    <w:rsid w:val="00FD4922"/>
    <w:rsid w:val="00FD4B19"/>
    <w:rsid w:val="00FD54C7"/>
    <w:rsid w:val="00FD61B7"/>
    <w:rsid w:val="00FD6461"/>
    <w:rsid w:val="00FE0281"/>
    <w:rsid w:val="00FE12B0"/>
    <w:rsid w:val="00FE7083"/>
    <w:rsid w:val="00FF019F"/>
    <w:rsid w:val="00FF0EA2"/>
    <w:rsid w:val="00FF1B2A"/>
    <w:rsid w:val="00FF2160"/>
    <w:rsid w:val="00FF23F6"/>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1ADA7E43-DEE3-499E-8313-4C59DA9A5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127F30"/>
    <w:rPr>
      <w:color w:val="808080"/>
    </w:rPr>
  </w:style>
  <w:style w:type="paragraph" w:styleId="EndnoteText">
    <w:name w:val="endnote text"/>
    <w:basedOn w:val="Normal"/>
    <w:link w:val="EndnoteTextChar"/>
    <w:uiPriority w:val="99"/>
    <w:semiHidden/>
    <w:unhideWhenUsed/>
    <w:rsid w:val="00A9346C"/>
    <w:rPr>
      <w:sz w:val="20"/>
      <w:szCs w:val="20"/>
    </w:rPr>
  </w:style>
  <w:style w:type="character" w:customStyle="1" w:styleId="EndnoteTextChar">
    <w:name w:val="Endnote Text Char"/>
    <w:basedOn w:val="DefaultParagraphFont"/>
    <w:link w:val="EndnoteText"/>
    <w:uiPriority w:val="99"/>
    <w:semiHidden/>
    <w:rsid w:val="00A9346C"/>
    <w:rPr>
      <w:rFonts w:ascii="Calibri" w:hAnsi="Calibri" w:cs="Calibri"/>
      <w:color w:val="000000"/>
    </w:rPr>
  </w:style>
  <w:style w:type="character" w:styleId="EndnoteReference">
    <w:name w:val="endnote reference"/>
    <w:basedOn w:val="DefaultParagraphFont"/>
    <w:uiPriority w:val="99"/>
    <w:semiHidden/>
    <w:unhideWhenUsed/>
    <w:rsid w:val="00A9346C"/>
    <w:rPr>
      <w:vertAlign w:val="superscript"/>
    </w:rPr>
  </w:style>
  <w:style w:type="paragraph" w:customStyle="1" w:styleId="EndNoteBibliographyTitle">
    <w:name w:val="EndNote Bibliography Title"/>
    <w:basedOn w:val="Normal"/>
    <w:link w:val="EndNoteBibliographyTitleChar"/>
    <w:rsid w:val="00FA6E3F"/>
    <w:pPr>
      <w:jc w:val="center"/>
    </w:pPr>
    <w:rPr>
      <w:noProof/>
    </w:rPr>
  </w:style>
  <w:style w:type="character" w:customStyle="1" w:styleId="EndNoteBibliographyTitleChar">
    <w:name w:val="EndNote Bibliography Title Char"/>
    <w:basedOn w:val="DefaultParagraphFont"/>
    <w:link w:val="EndNoteBibliographyTitle"/>
    <w:rsid w:val="00FA6E3F"/>
    <w:rPr>
      <w:rFonts w:ascii="Calibri" w:hAnsi="Calibri" w:cs="Calibri"/>
      <w:noProof/>
      <w:color w:val="000000"/>
      <w:sz w:val="24"/>
      <w:szCs w:val="24"/>
    </w:rPr>
  </w:style>
  <w:style w:type="paragraph" w:customStyle="1" w:styleId="EndNoteBibliography">
    <w:name w:val="EndNote Bibliography"/>
    <w:basedOn w:val="Normal"/>
    <w:link w:val="EndNoteBibliographyChar"/>
    <w:rsid w:val="00FA6E3F"/>
    <w:rPr>
      <w:noProof/>
    </w:rPr>
  </w:style>
  <w:style w:type="character" w:customStyle="1" w:styleId="EndNoteBibliographyChar">
    <w:name w:val="EndNote Bibliography Char"/>
    <w:basedOn w:val="DefaultParagraphFont"/>
    <w:link w:val="EndNoteBibliography"/>
    <w:rsid w:val="00FA6E3F"/>
    <w:rPr>
      <w:rFonts w:ascii="Calibri" w:hAnsi="Calibri" w:cs="Calibri"/>
      <w:noProof/>
      <w:color w:val="000000"/>
      <w:sz w:val="24"/>
      <w:szCs w:val="24"/>
    </w:rPr>
  </w:style>
  <w:style w:type="table" w:styleId="TableGrid">
    <w:name w:val="Table Grid"/>
    <w:basedOn w:val="TableNormal"/>
    <w:uiPriority w:val="59"/>
    <w:rsid w:val="00BF20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DefaultParagraphFont"/>
    <w:rsid w:val="009944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3952289">
      <w:bodyDiv w:val="1"/>
      <w:marLeft w:val="0"/>
      <w:marRight w:val="0"/>
      <w:marTop w:val="0"/>
      <w:marBottom w:val="0"/>
      <w:divBdr>
        <w:top w:val="none" w:sz="0" w:space="0" w:color="auto"/>
        <w:left w:val="none" w:sz="0" w:space="0" w:color="auto"/>
        <w:bottom w:val="none" w:sz="0" w:space="0" w:color="auto"/>
        <w:right w:val="none" w:sz="0" w:space="0" w:color="auto"/>
      </w:divBdr>
    </w:div>
    <w:div w:id="55955924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64686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480054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E825D-8E20-49C7-9612-EE8FF37FD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9161</Words>
  <Characters>52221</Characters>
  <Application>Microsoft Office Word</Application>
  <DocSecurity>0</DocSecurity>
  <Lines>435</Lines>
  <Paragraphs>1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12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_gaugler</dc:creator>
  <cp:keywords/>
  <dc:description/>
  <cp:lastModifiedBy>Alisha.Dsouza</cp:lastModifiedBy>
  <cp:revision>3</cp:revision>
  <cp:lastPrinted>2020-03-19T11:15:00Z</cp:lastPrinted>
  <dcterms:created xsi:type="dcterms:W3CDTF">2020-05-11T11:34:00Z</dcterms:created>
  <dcterms:modified xsi:type="dcterms:W3CDTF">2020-05-11T12:28:00Z</dcterms:modified>
</cp:coreProperties>
</file>